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31115352"/>
    <w:p w:rsidR="00132173" w:rsidRPr="00A11C5A" w:rsidRDefault="00680668" w:rsidP="00680668">
      <w:pPr>
        <w:spacing w:before="240" w:after="160" w:line="312" w:lineRule="auto"/>
        <w:rPr>
          <w:rFonts w:eastAsiaTheme="minorEastAsia"/>
          <w:sz w:val="58"/>
          <w:szCs w:val="58"/>
          <w:lang w:eastAsia="en-US"/>
        </w:rPr>
      </w:pPr>
      <w:r w:rsidRPr="00FC272B">
        <w:rPr>
          <w:noProof/>
          <w:sz w:val="28"/>
          <w:lang w:val="en-US" w:eastAsia="en-US"/>
        </w:rPr>
        <mc:AlternateContent>
          <mc:Choice Requires="wps">
            <w:drawing>
              <wp:anchor distT="0" distB="0" distL="114300" distR="114300" simplePos="0" relativeHeight="251659264" behindDoc="0" locked="0" layoutInCell="1" allowOverlap="1" wp14:anchorId="4E5D3CCC" wp14:editId="69F23852">
                <wp:simplePos x="0" y="0"/>
                <wp:positionH relativeFrom="margin">
                  <wp:align>left</wp:align>
                </wp:positionH>
                <wp:positionV relativeFrom="paragraph">
                  <wp:posOffset>1786890</wp:posOffset>
                </wp:positionV>
                <wp:extent cx="5172075" cy="9525"/>
                <wp:effectExtent l="0" t="0" r="28575" b="28575"/>
                <wp:wrapNone/>
                <wp:docPr id="2" name="Straight Connector 2"/>
                <wp:cNvGraphicFramePr/>
                <a:graphic xmlns:a="http://schemas.openxmlformats.org/drawingml/2006/main">
                  <a:graphicData uri="http://schemas.microsoft.com/office/word/2010/wordprocessingShape">
                    <wps:wsp>
                      <wps:cNvCnPr/>
                      <wps:spPr>
                        <a:xfrm flipV="1">
                          <a:off x="0" y="0"/>
                          <a:ext cx="5172075" cy="952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AC498E6" id="Straight Connector 2" o:spid="_x0000_s1026" style="position:absolute;flip:y;z-index:251659264;visibility:visible;mso-wrap-style:square;mso-wrap-distance-left:9pt;mso-wrap-distance-top:0;mso-wrap-distance-right:9pt;mso-wrap-distance-bottom:0;mso-position-horizontal:left;mso-position-horizontal-relative:margin;mso-position-vertical:absolute;mso-position-vertical-relative:text" from="0,140.7pt" to="407.25pt,1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" strokecolor="black [3200]" strokeweight=".5pt">
                <v:stroke joinstyle="miter"/>
                <w10:wrap anchorx="margin"/>
              </v:line>
            </w:pict>
          </mc:Fallback>
        </mc:AlternateContent>
      </w:r>
      <w:r w:rsidRPr="00FC272B">
        <w:rPr>
          <w:noProof/>
          <w:sz w:val="28"/>
          <w:lang w:val="en-US" w:eastAsia="en-US"/>
        </w:rPr>
        <mc:AlternateContent>
          <mc:Choice Requires="wps">
            <w:drawing>
              <wp:anchor distT="0" distB="0" distL="114300" distR="114300" simplePos="0" relativeHeight="251661312" behindDoc="0" locked="0" layoutInCell="1" allowOverlap="1" wp14:anchorId="0C67964E" wp14:editId="7CFDF31E">
                <wp:simplePos x="0" y="0"/>
                <wp:positionH relativeFrom="margin">
                  <wp:posOffset>31750</wp:posOffset>
                </wp:positionH>
                <wp:positionV relativeFrom="paragraph">
                  <wp:posOffset>24765</wp:posOffset>
                </wp:positionV>
                <wp:extent cx="5172075" cy="9525"/>
                <wp:effectExtent l="0" t="0" r="28575" b="28575"/>
                <wp:wrapNone/>
                <wp:docPr id="1" name="Straight Connector 1"/>
                <wp:cNvGraphicFramePr/>
                <a:graphic xmlns:a="http://schemas.openxmlformats.org/drawingml/2006/main">
                  <a:graphicData uri="http://schemas.microsoft.com/office/word/2010/wordprocessingShape">
                    <wps:wsp>
                      <wps:cNvCnPr/>
                      <wps:spPr>
                        <a:xfrm flipV="1">
                          <a:off x="0" y="0"/>
                          <a:ext cx="5172075" cy="952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4E523A5" id="Straight Connector 1" o:spid="_x0000_s1026" style="position:absolute;flip:y;z-index:251661312;visibility:visible;mso-wrap-style:square;mso-wrap-distance-left:9pt;mso-wrap-distance-top:0;mso-wrap-distance-right:9pt;mso-wrap-distance-bottom:0;mso-position-horizontal:absolute;mso-position-horizontal-relative:margin;mso-position-vertical:absolute;mso-position-vertical-relative:text" from="2.5pt,1.95pt" to="409.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" strokecolor="black [3200]" strokeweight=".5pt">
                <v:stroke joinstyle="miter"/>
                <w10:wrap anchorx="margin"/>
              </v:line>
            </w:pict>
          </mc:Fallback>
        </mc:AlternateContent>
      </w:r>
      <w:r w:rsidR="00C67421">
        <w:rPr>
          <w:rFonts w:eastAsiaTheme="minorEastAsia"/>
          <w:sz w:val="58"/>
          <w:szCs w:val="58"/>
          <w:lang w:eastAsia="en-US"/>
        </w:rPr>
        <w:t>C</w:t>
      </w:r>
      <w:r w:rsidR="000C7330" w:rsidRPr="00A11C5A">
        <w:rPr>
          <w:rFonts w:eastAsiaTheme="minorEastAsia"/>
          <w:sz w:val="58"/>
          <w:szCs w:val="58"/>
          <w:lang w:eastAsia="en-US"/>
        </w:rPr>
        <w:t xml:space="preserve">ollaboration </w:t>
      </w:r>
      <w:r w:rsidR="00C67421">
        <w:rPr>
          <w:rFonts w:eastAsiaTheme="minorEastAsia"/>
          <w:sz w:val="58"/>
          <w:szCs w:val="58"/>
          <w:lang w:eastAsia="en-US"/>
        </w:rPr>
        <w:t>– the key to unlocking a successful future for young people with disability</w:t>
      </w:r>
    </w:p>
    <w:p w:rsidR="00356168" w:rsidRPr="00816E70" w:rsidRDefault="00132173" w:rsidP="00816E70">
      <w:pPr>
        <w:spacing w:before="1320" w:after="120"/>
        <w:rPr>
          <w:sz w:val="28"/>
          <w:szCs w:val="28"/>
        </w:rPr>
      </w:pPr>
      <w:r w:rsidRPr="00816E70">
        <w:rPr>
          <w:sz w:val="28"/>
          <w:szCs w:val="28"/>
        </w:rPr>
        <w:t>Dr</w:t>
      </w:r>
      <w:r w:rsidR="00BF6DBD" w:rsidRPr="00816E70">
        <w:rPr>
          <w:sz w:val="28"/>
          <w:szCs w:val="28"/>
        </w:rPr>
        <w:t>.</w:t>
      </w:r>
      <w:r w:rsidR="000C7330" w:rsidRPr="00816E70">
        <w:rPr>
          <w:sz w:val="28"/>
          <w:szCs w:val="28"/>
        </w:rPr>
        <w:t xml:space="preserve"> </w:t>
      </w:r>
      <w:r w:rsidR="00680668" w:rsidRPr="00816E70">
        <w:rPr>
          <w:sz w:val="28"/>
          <w:szCs w:val="28"/>
        </w:rPr>
        <w:t>Denis Meadow</w:t>
      </w:r>
      <w:r w:rsidR="005A0499">
        <w:rPr>
          <w:sz w:val="28"/>
          <w:szCs w:val="28"/>
        </w:rPr>
        <w:t>s</w:t>
      </w:r>
    </w:p>
    <w:p w:rsidR="00680668" w:rsidRPr="00680668" w:rsidRDefault="00E5609A" w:rsidP="00680668">
      <w:pPr>
        <w:rPr>
          <w:rFonts w:eastAsiaTheme="minorEastAsia"/>
          <w:sz w:val="28"/>
          <w:szCs w:val="28"/>
          <w:lang w:eastAsia="en-US"/>
        </w:rPr>
      </w:pPr>
      <w:r>
        <w:rPr>
          <w:rFonts w:eastAsiaTheme="minorEastAsia"/>
          <w:sz w:val="28"/>
          <w:szCs w:val="28"/>
          <w:lang w:eastAsia="en-US"/>
        </w:rPr>
        <w:t xml:space="preserve">September </w:t>
      </w:r>
      <w:r w:rsidR="00680668" w:rsidRPr="00680668">
        <w:rPr>
          <w:rFonts w:eastAsiaTheme="minorEastAsia"/>
          <w:sz w:val="28"/>
          <w:szCs w:val="28"/>
          <w:lang w:eastAsia="en-US"/>
        </w:rPr>
        <w:t>20</w:t>
      </w:r>
      <w:r>
        <w:rPr>
          <w:rFonts w:eastAsiaTheme="minorEastAsia"/>
          <w:sz w:val="28"/>
          <w:szCs w:val="28"/>
          <w:lang w:eastAsia="en-US"/>
        </w:rPr>
        <w:t>20</w:t>
      </w:r>
    </w:p>
    <w:p w:rsidR="00C67421" w:rsidRDefault="00C67421" w:rsidP="00A11C5A">
      <w:pPr>
        <w:spacing w:before="240" w:line="259" w:lineRule="auto"/>
        <w:sectPr w:rsidR="00C67421" w:rsidSect="00C67421">
          <w:headerReference w:type="default" r:id="rId8"/>
          <w:footerReference w:type="even" r:id="rId9"/>
          <w:footerReference w:type="default" r:id="rId10"/>
          <w:footerReference w:type="first" r:id="rId11"/>
          <w:pgSz w:w="11900" w:h="16840"/>
          <w:pgMar w:top="1440" w:right="1800" w:bottom="1440" w:left="1800" w:header="708" w:footer="708" w:gutter="0"/>
          <w:cols w:space="708"/>
          <w:titlePg/>
          <w:docGrid w:linePitch="360"/>
        </w:sectPr>
      </w:pPr>
    </w:p>
    <w:p w:rsidR="00666522" w:rsidRPr="00816E70" w:rsidRDefault="00680668" w:rsidP="00816E70">
      <w:pPr>
        <w:pStyle w:val="Heading1"/>
        <w:shd w:val="clear" w:color="auto" w:fill="7F7F7F" w:themeFill="text1" w:themeFillTint="80"/>
        <w:spacing w:before="240"/>
        <w:rPr>
          <w:rFonts w:cs="Arial"/>
          <w:color w:val="FFFFFF" w:themeColor="background1"/>
          <w:sz w:val="28"/>
          <w:szCs w:val="28"/>
        </w:rPr>
      </w:pPr>
      <w:bookmarkStart w:id="1" w:name="_Toc26352791"/>
      <w:bookmarkStart w:id="2" w:name="_Toc26358557"/>
      <w:r w:rsidRPr="00816E70">
        <w:rPr>
          <w:rFonts w:cs="Arial"/>
          <w:color w:val="FFFFFF" w:themeColor="background1"/>
          <w:sz w:val="28"/>
          <w:szCs w:val="28"/>
        </w:rPr>
        <w:lastRenderedPageBreak/>
        <w:t>Executive Summary</w:t>
      </w:r>
      <w:bookmarkEnd w:id="1"/>
      <w:bookmarkEnd w:id="2"/>
    </w:p>
    <w:p w:rsidR="00666522" w:rsidRPr="00A11C5A" w:rsidRDefault="00666522" w:rsidP="00A11C5A">
      <w:pPr>
        <w:pStyle w:val="Default"/>
        <w:spacing w:before="240"/>
        <w:rPr>
          <w:rFonts w:ascii="Arial" w:hAnsi="Arial"/>
          <w:b w:val="0"/>
        </w:rPr>
      </w:pPr>
      <w:r w:rsidRPr="00A11C5A">
        <w:rPr>
          <w:rFonts w:ascii="Arial" w:hAnsi="Arial"/>
          <w:b w:val="0"/>
        </w:rPr>
        <w:t>The transition from education to employment is critical for the social and economic futures of young people with disabilit</w:t>
      </w:r>
      <w:r w:rsidR="00C67421">
        <w:rPr>
          <w:rFonts w:ascii="Arial" w:hAnsi="Arial"/>
          <w:b w:val="0"/>
        </w:rPr>
        <w:t>y</w:t>
      </w:r>
      <w:r w:rsidRPr="00A11C5A">
        <w:rPr>
          <w:rFonts w:ascii="Arial" w:hAnsi="Arial"/>
          <w:b w:val="0"/>
        </w:rPr>
        <w:t xml:space="preserve">. A successful transition to work can help </w:t>
      </w:r>
      <w:r w:rsidR="001F730D" w:rsidRPr="00A11C5A">
        <w:rPr>
          <w:rFonts w:ascii="Arial" w:hAnsi="Arial"/>
          <w:b w:val="0"/>
        </w:rPr>
        <w:t>people to</w:t>
      </w:r>
      <w:r w:rsidRPr="00A11C5A">
        <w:rPr>
          <w:rFonts w:ascii="Arial" w:hAnsi="Arial"/>
          <w:b w:val="0"/>
        </w:rPr>
        <w:t xml:space="preserve"> achiev</w:t>
      </w:r>
      <w:r w:rsidR="001F730D" w:rsidRPr="00A11C5A">
        <w:rPr>
          <w:rFonts w:ascii="Arial" w:hAnsi="Arial"/>
          <w:b w:val="0"/>
        </w:rPr>
        <w:t>e</w:t>
      </w:r>
      <w:r w:rsidRPr="00A11C5A">
        <w:rPr>
          <w:rFonts w:ascii="Arial" w:hAnsi="Arial"/>
          <w:b w:val="0"/>
        </w:rPr>
        <w:t xml:space="preserve"> full social and economic participation. </w:t>
      </w:r>
    </w:p>
    <w:p w:rsidR="00666522" w:rsidRPr="00A11C5A" w:rsidRDefault="00666522" w:rsidP="00A11C5A">
      <w:pPr>
        <w:spacing w:before="240"/>
      </w:pPr>
      <w:r w:rsidRPr="00A11C5A">
        <w:t xml:space="preserve">In spite of substantial evidence </w:t>
      </w:r>
      <w:r w:rsidR="001F730D" w:rsidRPr="00A11C5A">
        <w:t xml:space="preserve">demonstrating </w:t>
      </w:r>
      <w:r w:rsidRPr="00A11C5A">
        <w:t>what works</w:t>
      </w:r>
      <w:r w:rsidR="001F730D" w:rsidRPr="00A11C5A">
        <w:t>,</w:t>
      </w:r>
      <w:r w:rsidRPr="00A11C5A">
        <w:t xml:space="preserve"> outlined in a series of reports going back more than two decades, the vast majority of </w:t>
      </w:r>
      <w:r w:rsidR="001F730D" w:rsidRPr="00A11C5A">
        <w:t xml:space="preserve">young people with disability in </w:t>
      </w:r>
      <w:r w:rsidRPr="00A11C5A">
        <w:t xml:space="preserve">Australia continue to experience poor post-school labour force outcomes. </w:t>
      </w:r>
    </w:p>
    <w:p w:rsidR="00666522" w:rsidRPr="00A11C5A" w:rsidRDefault="00666522" w:rsidP="00A11C5A">
      <w:pPr>
        <w:spacing w:before="240"/>
      </w:pPr>
      <w:r w:rsidRPr="00A11C5A">
        <w:t>The time has come to revisit the interface between the state school systems and employment and training systems.</w:t>
      </w:r>
    </w:p>
    <w:p w:rsidR="00666522" w:rsidRPr="00A11C5A" w:rsidRDefault="00666522" w:rsidP="00A11C5A">
      <w:pPr>
        <w:spacing w:before="240"/>
      </w:pPr>
      <w:r w:rsidRPr="00A11C5A">
        <w:rPr>
          <w:b/>
        </w:rPr>
        <w:fldChar w:fldCharType="begin"/>
      </w:r>
      <w:r w:rsidRPr="00A11C5A">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rPr>
        <w:fldChar w:fldCharType="separate"/>
      </w:r>
      <w:r w:rsidRPr="00A11C5A">
        <w:rPr>
          <w:noProof/>
        </w:rPr>
        <w:t>Sheppard, Harrington, and Howard (2017)</w:t>
      </w:r>
      <w:r w:rsidRPr="00A11C5A">
        <w:rPr>
          <w:b/>
        </w:rPr>
        <w:fldChar w:fldCharType="end"/>
      </w:r>
      <w:r w:rsidRPr="00A11C5A">
        <w:t xml:space="preserve"> identified six elements surrounding effective transition to employment for young people with a disability. One of which is local cross-agency collaboration. </w:t>
      </w:r>
    </w:p>
    <w:p w:rsidR="00666522" w:rsidRPr="00A11C5A" w:rsidRDefault="00666522" w:rsidP="00A11C5A">
      <w:pPr>
        <w:spacing w:before="240"/>
      </w:pPr>
      <w:r w:rsidRPr="00A11C5A">
        <w:t>From Kohler [1993] to the present, collaboration between schools, agencies providing access to employment</w:t>
      </w:r>
      <w:r w:rsidR="001F730D" w:rsidRPr="00A11C5A">
        <w:t>,</w:t>
      </w:r>
      <w:r w:rsidRPr="00A11C5A">
        <w:t xml:space="preserve"> and employers preparing people with disabilities for the world of work has been recognised as a key evidenced</w:t>
      </w:r>
      <w:r w:rsidR="001F730D" w:rsidRPr="00A11C5A">
        <w:t>-</w:t>
      </w:r>
      <w:r w:rsidRPr="00A11C5A">
        <w:t xml:space="preserve">based component in creating employment opportunities.  </w:t>
      </w:r>
    </w:p>
    <w:p w:rsidR="00666522" w:rsidRPr="00A11C5A" w:rsidRDefault="00666522" w:rsidP="00A11C5A">
      <w:pPr>
        <w:spacing w:before="240"/>
      </w:pPr>
      <w:r w:rsidRPr="00A11C5A">
        <w:t xml:space="preserve">The objective of effective </w:t>
      </w:r>
      <w:r w:rsidR="00FF0F10" w:rsidRPr="00A11C5A">
        <w:t>i</w:t>
      </w:r>
      <w:r w:rsidRPr="00A11C5A">
        <w:t xml:space="preserve">nteragency </w:t>
      </w:r>
      <w:r w:rsidR="00FF0F10" w:rsidRPr="00A11C5A">
        <w:t>c</w:t>
      </w:r>
      <w:r w:rsidRPr="00A11C5A">
        <w:t>ollaboration is to create a system of post-school supports and activities for students over the last few years of schooling so that “their last day of high school can look like their first day after high school” (Kohler et al. 2017, p. 175). To achieve this, exploration, preparation and implementation for employment pathways must occur while students are still attending school.</w:t>
      </w:r>
    </w:p>
    <w:p w:rsidR="00666522" w:rsidRPr="00A11C5A" w:rsidRDefault="00666522" w:rsidP="00A11C5A">
      <w:pPr>
        <w:pStyle w:val="BodyText"/>
        <w:spacing w:before="240"/>
        <w:rPr>
          <w:b w:val="0"/>
        </w:rPr>
      </w:pPr>
      <w:r w:rsidRPr="00A11C5A">
        <w:rPr>
          <w:b w:val="0"/>
        </w:rPr>
        <w:t xml:space="preserve">Evidence from the United States demonstrates that </w:t>
      </w:r>
      <w:r w:rsidRPr="00A11C5A">
        <w:rPr>
          <w:b w:val="0"/>
          <w:i/>
        </w:rPr>
        <w:t>intermediaries,</w:t>
      </w:r>
      <w:r w:rsidRPr="00A11C5A">
        <w:rPr>
          <w:b w:val="0"/>
        </w:rPr>
        <w:t xml:space="preserve"> who align and broker multiple services across institutional and funding sources, play a critical role in improving employment outcomes for young people with disability. </w:t>
      </w:r>
    </w:p>
    <w:p w:rsidR="00666522" w:rsidRPr="00A11C5A" w:rsidRDefault="00666522" w:rsidP="00A11C5A">
      <w:pPr>
        <w:pStyle w:val="BodyText"/>
        <w:spacing w:before="240"/>
        <w:rPr>
          <w:b w:val="0"/>
        </w:rPr>
      </w:pPr>
      <w:r w:rsidRPr="00A11C5A">
        <w:rPr>
          <w:b w:val="0"/>
        </w:rPr>
        <w:t>However, in Australia</w:t>
      </w:r>
      <w:r w:rsidR="001A4080" w:rsidRPr="00A11C5A">
        <w:rPr>
          <w:b w:val="0"/>
        </w:rPr>
        <w:t>,</w:t>
      </w:r>
      <w:r w:rsidRPr="00A11C5A">
        <w:rPr>
          <w:b w:val="0"/>
        </w:rPr>
        <w:t xml:space="preserve"> the use of intermediaries alone will not be enough.  Intermediaries need to be supported to implement evidence</w:t>
      </w:r>
      <w:r w:rsidR="001F730D" w:rsidRPr="00A11C5A">
        <w:rPr>
          <w:b w:val="0"/>
        </w:rPr>
        <w:t>-</w:t>
      </w:r>
      <w:r w:rsidRPr="00A11C5A">
        <w:rPr>
          <w:b w:val="0"/>
        </w:rPr>
        <w:t>base</w:t>
      </w:r>
      <w:r w:rsidR="001F730D" w:rsidRPr="00A11C5A">
        <w:rPr>
          <w:b w:val="0"/>
        </w:rPr>
        <w:t>d</w:t>
      </w:r>
      <w:r w:rsidRPr="00A11C5A">
        <w:rPr>
          <w:b w:val="0"/>
        </w:rPr>
        <w:t xml:space="preserve"> practice in their region. This </w:t>
      </w:r>
      <w:r w:rsidRPr="00A11C5A">
        <w:rPr>
          <w:b w:val="0"/>
          <w:i/>
          <w:iCs/>
        </w:rPr>
        <w:t>technical assistance</w:t>
      </w:r>
      <w:r w:rsidRPr="00A11C5A">
        <w:rPr>
          <w:b w:val="0"/>
        </w:rPr>
        <w:t xml:space="preserve"> requires funded specialist expertise.</w:t>
      </w:r>
    </w:p>
    <w:p w:rsidR="00666522" w:rsidRPr="00A11C5A" w:rsidRDefault="00666522" w:rsidP="00A11C5A">
      <w:pPr>
        <w:pStyle w:val="BodyText"/>
        <w:spacing w:before="240"/>
        <w:rPr>
          <w:b w:val="0"/>
        </w:rPr>
      </w:pPr>
      <w:r w:rsidRPr="00A11C5A">
        <w:rPr>
          <w:b w:val="0"/>
        </w:rPr>
        <w:t>Currently in Australia, no government funding sources exist to support intermediar</w:t>
      </w:r>
      <w:r w:rsidR="001F730D" w:rsidRPr="00A11C5A">
        <w:rPr>
          <w:b w:val="0"/>
        </w:rPr>
        <w:t>ies</w:t>
      </w:r>
      <w:r w:rsidRPr="00A11C5A">
        <w:rPr>
          <w:b w:val="0"/>
        </w:rPr>
        <w:t xml:space="preserve"> and contributions from stakeholder groups (blending) are likely to be limited by state and federal government rules surrounding their use. </w:t>
      </w:r>
    </w:p>
    <w:p w:rsidR="00666522" w:rsidRPr="00A11C5A" w:rsidRDefault="00666522" w:rsidP="00A11C5A">
      <w:pPr>
        <w:pStyle w:val="BodyText"/>
        <w:spacing w:before="240"/>
        <w:rPr>
          <w:b w:val="0"/>
        </w:rPr>
      </w:pPr>
      <w:r w:rsidRPr="00A11C5A">
        <w:rPr>
          <w:b w:val="0"/>
        </w:rPr>
        <w:t>Solutions are available.</w:t>
      </w:r>
    </w:p>
    <w:p w:rsidR="00666522" w:rsidRPr="00A11C5A" w:rsidRDefault="00666522" w:rsidP="00A11C5A">
      <w:pPr>
        <w:pStyle w:val="BodyText"/>
        <w:spacing w:before="240"/>
        <w:rPr>
          <w:b w:val="0"/>
        </w:rPr>
      </w:pPr>
      <w:r w:rsidRPr="00A11C5A">
        <w:rPr>
          <w:b w:val="0"/>
        </w:rPr>
        <w:lastRenderedPageBreak/>
        <w:t xml:space="preserve">The establishment of the National Disability Insurance Scheme (NDIS) offers a potential vehicle for the establishment of intermediary groups in Australia. NDIS policy is consistent with the use of intermediaries and has the potential to be a key driver of improved employment participation for people with </w:t>
      </w:r>
      <w:r w:rsidR="001F730D" w:rsidRPr="00A11C5A">
        <w:rPr>
          <w:b w:val="0"/>
        </w:rPr>
        <w:t xml:space="preserve">a </w:t>
      </w:r>
      <w:r w:rsidRPr="00A11C5A">
        <w:rPr>
          <w:b w:val="0"/>
        </w:rPr>
        <w:t>disability.</w:t>
      </w:r>
    </w:p>
    <w:p w:rsidR="00666522" w:rsidRPr="00A11C5A" w:rsidRDefault="00666522" w:rsidP="00A11C5A">
      <w:pPr>
        <w:pStyle w:val="BodyText"/>
        <w:spacing w:before="240"/>
        <w:rPr>
          <w:b w:val="0"/>
        </w:rPr>
      </w:pPr>
      <w:r w:rsidRPr="00A11C5A">
        <w:rPr>
          <w:b w:val="0"/>
        </w:rPr>
        <w:t>The possibilities are exemplified by the proven success of Ticket to Work: a national initiative of the National Disability Service (NDS). This initiative is predicated on the notion of promoting collaborative and locally</w:t>
      </w:r>
      <w:r w:rsidR="001F730D" w:rsidRPr="00A11C5A">
        <w:rPr>
          <w:b w:val="0"/>
        </w:rPr>
        <w:t>-</w:t>
      </w:r>
      <w:r w:rsidRPr="00A11C5A">
        <w:rPr>
          <w:b w:val="0"/>
        </w:rPr>
        <w:t>based partnerships to create better post</w:t>
      </w:r>
      <w:r w:rsidR="001F730D" w:rsidRPr="00A11C5A">
        <w:rPr>
          <w:b w:val="0"/>
        </w:rPr>
        <w:t>-</w:t>
      </w:r>
      <w:r w:rsidRPr="00A11C5A">
        <w:rPr>
          <w:b w:val="0"/>
        </w:rPr>
        <w:t xml:space="preserve">school outcomes in terms of social and economic participation. </w:t>
      </w:r>
    </w:p>
    <w:p w:rsidR="00666522" w:rsidRPr="00A11C5A" w:rsidRDefault="00666522" w:rsidP="00A11C5A">
      <w:pPr>
        <w:spacing w:before="240"/>
      </w:pPr>
      <w:r w:rsidRPr="00A11C5A">
        <w:t xml:space="preserve">The immediate challenge is to </w:t>
      </w:r>
      <w:r w:rsidRPr="00A11C5A">
        <w:rPr>
          <w:i/>
          <w:iCs/>
        </w:rPr>
        <w:t>agree on</w:t>
      </w:r>
      <w:r w:rsidRPr="00A11C5A">
        <w:t xml:space="preserve"> how schools and the post</w:t>
      </w:r>
      <w:r w:rsidR="001F730D" w:rsidRPr="00A11C5A">
        <w:t>-</w:t>
      </w:r>
      <w:r w:rsidRPr="00A11C5A">
        <w:t xml:space="preserve">school sector can work together </w:t>
      </w:r>
      <w:r w:rsidRPr="00A11C5A">
        <w:rPr>
          <w:i/>
          <w:iCs/>
        </w:rPr>
        <w:t xml:space="preserve">with a view to implement measures </w:t>
      </w:r>
      <w:r w:rsidRPr="00A11C5A">
        <w:t xml:space="preserve">to improve school to work transition. </w:t>
      </w:r>
    </w:p>
    <w:p w:rsidR="00A11C5A" w:rsidRPr="00A11C5A" w:rsidRDefault="00A11C5A" w:rsidP="00A11C5A">
      <w:pPr>
        <w:spacing w:before="240" w:line="259" w:lineRule="auto"/>
      </w:pPr>
      <w:r w:rsidRPr="00A11C5A">
        <w:br w:type="page"/>
      </w:r>
    </w:p>
    <w:p w:rsidR="00132173" w:rsidRPr="00680668" w:rsidRDefault="00680668" w:rsidP="00A11C5A">
      <w:pPr>
        <w:spacing w:before="240"/>
        <w:rPr>
          <w:b/>
          <w:sz w:val="28"/>
          <w:szCs w:val="28"/>
        </w:rPr>
      </w:pPr>
      <w:r w:rsidRPr="00680668">
        <w:rPr>
          <w:b/>
          <w:sz w:val="28"/>
          <w:szCs w:val="28"/>
        </w:rPr>
        <w:lastRenderedPageBreak/>
        <w:t>Content</w:t>
      </w:r>
    </w:p>
    <w:bookmarkEnd w:id="0" w:displacedByCustomXml="next"/>
    <w:sdt>
      <w:sdtPr>
        <w:rPr>
          <w:rFonts w:eastAsia="Times New Roman" w:cs="Arial"/>
          <w:bCs w:val="0"/>
          <w:sz w:val="24"/>
          <w:szCs w:val="24"/>
          <w:lang w:eastAsia="ja-JP"/>
        </w:rPr>
        <w:id w:val="1597743264"/>
        <w:docPartObj>
          <w:docPartGallery w:val="Table of Contents"/>
          <w:docPartUnique/>
        </w:docPartObj>
      </w:sdtPr>
      <w:sdtEndPr>
        <w:rPr>
          <w:b/>
          <w:noProof/>
        </w:rPr>
      </w:sdtEndPr>
      <w:sdtContent>
        <w:p w:rsidR="00816E70" w:rsidRPr="00816E70" w:rsidRDefault="00816E70" w:rsidP="00816E70">
          <w:pPr>
            <w:pStyle w:val="TOC1"/>
            <w:spacing w:before="120"/>
            <w:rPr>
              <w:rFonts w:eastAsiaTheme="minorEastAsia" w:cs="Arial"/>
              <w:bCs w:val="0"/>
              <w:noProof/>
              <w:sz w:val="24"/>
              <w:szCs w:val="24"/>
              <w:lang w:eastAsia="en-AU"/>
            </w:rPr>
          </w:pPr>
          <w:r>
            <w:fldChar w:fldCharType="begin"/>
          </w:r>
          <w:r>
            <w:instrText xml:space="preserve"> TOC \o "1-3" \h \z \u </w:instrText>
          </w:r>
          <w:r>
            <w:fldChar w:fldCharType="separate"/>
          </w:r>
          <w:hyperlink w:anchor="_Toc26358557" w:history="1">
            <w:r w:rsidRPr="00816E70">
              <w:rPr>
                <w:rStyle w:val="Hyperlink"/>
                <w:rFonts w:cs="Arial"/>
                <w:noProof/>
                <w:sz w:val="24"/>
                <w:szCs w:val="24"/>
              </w:rPr>
              <w:t>Executive Summary</w:t>
            </w:r>
            <w:r w:rsidRPr="00816E70">
              <w:rPr>
                <w:rFonts w:cs="Arial"/>
                <w:noProof/>
                <w:webHidden/>
                <w:sz w:val="24"/>
                <w:szCs w:val="24"/>
              </w:rPr>
              <w:tab/>
            </w:r>
            <w:r w:rsidRPr="00816E70">
              <w:rPr>
                <w:rFonts w:cs="Arial"/>
                <w:noProof/>
                <w:webHidden/>
                <w:sz w:val="24"/>
                <w:szCs w:val="24"/>
              </w:rPr>
              <w:fldChar w:fldCharType="begin"/>
            </w:r>
            <w:r w:rsidRPr="00816E70">
              <w:rPr>
                <w:rFonts w:cs="Arial"/>
                <w:noProof/>
                <w:webHidden/>
                <w:sz w:val="24"/>
                <w:szCs w:val="24"/>
              </w:rPr>
              <w:instrText xml:space="preserve"> PAGEREF _Toc26358557 \h </w:instrText>
            </w:r>
            <w:r w:rsidRPr="00816E70">
              <w:rPr>
                <w:rFonts w:cs="Arial"/>
                <w:noProof/>
                <w:webHidden/>
                <w:sz w:val="24"/>
                <w:szCs w:val="24"/>
              </w:rPr>
            </w:r>
            <w:r w:rsidRPr="00816E70">
              <w:rPr>
                <w:rFonts w:cs="Arial"/>
                <w:noProof/>
                <w:webHidden/>
                <w:sz w:val="24"/>
                <w:szCs w:val="24"/>
              </w:rPr>
              <w:fldChar w:fldCharType="separate"/>
            </w:r>
            <w:r w:rsidR="001F1003">
              <w:rPr>
                <w:rFonts w:cs="Arial"/>
                <w:noProof/>
                <w:webHidden/>
                <w:sz w:val="24"/>
                <w:szCs w:val="24"/>
              </w:rPr>
              <w:t>2</w:t>
            </w:r>
            <w:r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58" w:history="1">
            <w:r w:rsidR="00816E70" w:rsidRPr="00816E70">
              <w:rPr>
                <w:rStyle w:val="Hyperlink"/>
                <w:rFonts w:cs="Arial"/>
                <w:noProof/>
                <w:sz w:val="24"/>
                <w:szCs w:val="24"/>
              </w:rPr>
              <w:t>Introduc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8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59" w:history="1">
            <w:r w:rsidR="00816E70" w:rsidRPr="00816E70">
              <w:rPr>
                <w:rStyle w:val="Hyperlink"/>
                <w:rFonts w:cs="Arial"/>
                <w:noProof/>
                <w:sz w:val="24"/>
                <w:szCs w:val="24"/>
              </w:rPr>
              <w:t>Context</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9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0" w:history="1">
            <w:r w:rsidR="00816E70" w:rsidRPr="00816E70">
              <w:rPr>
                <w:rStyle w:val="Hyperlink"/>
                <w:rFonts w:cs="Arial"/>
                <w:noProof/>
                <w:sz w:val="24"/>
                <w:szCs w:val="24"/>
              </w:rPr>
              <w:t>A definition of and models of collaborative practic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0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1" w:history="1">
            <w:r w:rsidR="00816E70" w:rsidRPr="00816E70">
              <w:rPr>
                <w:rStyle w:val="Hyperlink"/>
                <w:rFonts w:cs="Arial"/>
                <w:noProof/>
                <w:sz w:val="24"/>
                <w:szCs w:val="24"/>
              </w:rPr>
              <w:t>The 3Cs model</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1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rsidR="00816E70" w:rsidRPr="00816E70" w:rsidRDefault="00FB54A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2" w:history="1">
            <w:r w:rsidR="00816E70" w:rsidRPr="00816E70">
              <w:rPr>
                <w:rStyle w:val="Hyperlink"/>
                <w:rFonts w:ascii="Arial" w:hAnsi="Arial"/>
                <w:noProof/>
                <w:sz w:val="24"/>
                <w:szCs w:val="24"/>
              </w:rPr>
              <w:t>Collective Impact model</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2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7</w:t>
            </w:r>
            <w:r w:rsidR="00816E70" w:rsidRPr="00816E70">
              <w:rPr>
                <w:rFonts w:ascii="Arial" w:hAnsi="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3" w:history="1">
            <w:r w:rsidR="00816E70" w:rsidRPr="00816E70">
              <w:rPr>
                <w:rStyle w:val="Hyperlink"/>
                <w:rFonts w:cs="Arial"/>
                <w:noProof/>
                <w:sz w:val="24"/>
                <w:szCs w:val="24"/>
              </w:rPr>
              <w:t>Literature review</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3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8</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4" w:history="1">
            <w:r w:rsidR="00816E70" w:rsidRPr="00816E70">
              <w:rPr>
                <w:rStyle w:val="Hyperlink"/>
                <w:rFonts w:cs="Arial"/>
                <w:noProof/>
                <w:sz w:val="24"/>
                <w:szCs w:val="24"/>
              </w:rPr>
              <w:t>Australian studies on interagency collabora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1</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5" w:history="1">
            <w:r w:rsidR="00816E70" w:rsidRPr="00816E70">
              <w:rPr>
                <w:rStyle w:val="Hyperlink"/>
                <w:rFonts w:cs="Arial"/>
                <w:noProof/>
                <w:sz w:val="24"/>
                <w:szCs w:val="24"/>
              </w:rPr>
              <w:t>Ticket to Work</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3</w:t>
            </w:r>
            <w:r w:rsidR="00816E70" w:rsidRPr="00816E70">
              <w:rPr>
                <w:rFonts w:cs="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6" w:history="1">
            <w:r w:rsidR="00816E70" w:rsidRPr="00816E70">
              <w:rPr>
                <w:rStyle w:val="Hyperlink"/>
                <w:rFonts w:cs="Arial"/>
                <w:noProof/>
                <w:sz w:val="24"/>
                <w:szCs w:val="24"/>
              </w:rPr>
              <w:t>Barriers and solutions: What is needed in Australia</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6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6</w:t>
            </w:r>
            <w:r w:rsidR="00816E70" w:rsidRPr="00816E70">
              <w:rPr>
                <w:rFonts w:cs="Arial"/>
                <w:noProof/>
                <w:webHidden/>
                <w:sz w:val="24"/>
                <w:szCs w:val="24"/>
              </w:rPr>
              <w:fldChar w:fldCharType="end"/>
            </w:r>
          </w:hyperlink>
        </w:p>
        <w:p w:rsidR="00816E70" w:rsidRPr="00816E70" w:rsidRDefault="00FB54A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7" w:history="1">
            <w:r w:rsidR="00816E70" w:rsidRPr="00816E70">
              <w:rPr>
                <w:rStyle w:val="Hyperlink"/>
                <w:rFonts w:ascii="Arial" w:hAnsi="Arial"/>
                <w:noProof/>
                <w:sz w:val="24"/>
                <w:szCs w:val="24"/>
              </w:rPr>
              <w:t>Past reviews of the transition proces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7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16</w:t>
            </w:r>
            <w:r w:rsidR="00816E70" w:rsidRPr="00816E70">
              <w:rPr>
                <w:rFonts w:ascii="Arial" w:hAnsi="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68" w:history="1">
            <w:r w:rsidR="00816E70" w:rsidRPr="00816E70">
              <w:rPr>
                <w:rStyle w:val="Hyperlink"/>
                <w:rFonts w:cs="Arial"/>
                <w:noProof/>
                <w:sz w:val="24"/>
                <w:szCs w:val="24"/>
              </w:rPr>
              <w:t>Cross-jurisdictional factors and solutions</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8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8</w:t>
            </w:r>
            <w:r w:rsidR="00816E70" w:rsidRPr="00816E70">
              <w:rPr>
                <w:rFonts w:cs="Arial"/>
                <w:noProof/>
                <w:webHidden/>
                <w:sz w:val="24"/>
                <w:szCs w:val="24"/>
              </w:rPr>
              <w:fldChar w:fldCharType="end"/>
            </w:r>
          </w:hyperlink>
        </w:p>
        <w:p w:rsidR="00816E70" w:rsidRPr="00816E70" w:rsidRDefault="00FB54A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9" w:history="1">
            <w:r w:rsidR="00816E70" w:rsidRPr="00816E70">
              <w:rPr>
                <w:rStyle w:val="Hyperlink"/>
                <w:rFonts w:ascii="Arial" w:hAnsi="Arial"/>
                <w:noProof/>
                <w:sz w:val="24"/>
                <w:szCs w:val="24"/>
              </w:rPr>
              <w:t>Solution: Blended and braided funding, supports and resource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9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18</w:t>
            </w:r>
            <w:r w:rsidR="00816E70" w:rsidRPr="00816E70">
              <w:rPr>
                <w:rFonts w:ascii="Arial" w:hAnsi="Arial"/>
                <w:noProof/>
                <w:webHidden/>
                <w:sz w:val="24"/>
                <w:szCs w:val="24"/>
              </w:rPr>
              <w:fldChar w:fldCharType="end"/>
            </w:r>
          </w:hyperlink>
        </w:p>
        <w:p w:rsidR="00816E70" w:rsidRPr="00816E70" w:rsidRDefault="00FB54A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0" w:history="1">
            <w:r w:rsidR="00816E70" w:rsidRPr="00816E70">
              <w:rPr>
                <w:rStyle w:val="Hyperlink"/>
                <w:rFonts w:ascii="Arial" w:hAnsi="Arial"/>
                <w:noProof/>
                <w:sz w:val="24"/>
                <w:szCs w:val="24"/>
              </w:rPr>
              <w:t>Solution: The use of intermediarie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0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19</w:t>
            </w:r>
            <w:r w:rsidR="00816E70" w:rsidRPr="00816E70">
              <w:rPr>
                <w:rFonts w:ascii="Arial" w:hAnsi="Arial"/>
                <w:noProof/>
                <w:webHidden/>
                <w:sz w:val="24"/>
                <w:szCs w:val="24"/>
              </w:rPr>
              <w:fldChar w:fldCharType="end"/>
            </w:r>
          </w:hyperlink>
        </w:p>
        <w:p w:rsidR="00816E70" w:rsidRPr="00816E70" w:rsidRDefault="00FB54A0" w:rsidP="00816E70">
          <w:pPr>
            <w:pStyle w:val="TOC3"/>
            <w:tabs>
              <w:tab w:val="right" w:leader="dot" w:pos="8290"/>
            </w:tabs>
            <w:spacing w:before="120" w:after="120"/>
            <w:rPr>
              <w:rFonts w:ascii="Arial" w:eastAsiaTheme="minorEastAsia" w:hAnsi="Arial"/>
              <w:noProof/>
              <w:sz w:val="24"/>
              <w:szCs w:val="24"/>
              <w:lang w:eastAsia="en-AU"/>
            </w:rPr>
          </w:pPr>
          <w:hyperlink w:anchor="_Toc26358571" w:history="1">
            <w:r w:rsidR="00816E70" w:rsidRPr="00816E70">
              <w:rPr>
                <w:rStyle w:val="Hyperlink"/>
                <w:rFonts w:ascii="Arial" w:hAnsi="Arial"/>
                <w:noProof/>
                <w:sz w:val="24"/>
                <w:szCs w:val="24"/>
              </w:rPr>
              <w:t>Intermediaries and the NDI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1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0</w:t>
            </w:r>
            <w:r w:rsidR="00816E70" w:rsidRPr="00816E70">
              <w:rPr>
                <w:rFonts w:ascii="Arial" w:hAnsi="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72" w:history="1">
            <w:r w:rsidR="00816E70" w:rsidRPr="00816E70">
              <w:rPr>
                <w:rStyle w:val="Hyperlink"/>
                <w:rFonts w:cs="Arial"/>
                <w:noProof/>
                <w:sz w:val="24"/>
                <w:szCs w:val="24"/>
              </w:rPr>
              <w:t>Evidenced base practice, skills and knowledg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2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3</w:t>
            </w:r>
            <w:r w:rsidR="00816E70" w:rsidRPr="00816E70">
              <w:rPr>
                <w:rFonts w:cs="Arial"/>
                <w:noProof/>
                <w:webHidden/>
                <w:sz w:val="24"/>
                <w:szCs w:val="24"/>
              </w:rPr>
              <w:fldChar w:fldCharType="end"/>
            </w:r>
          </w:hyperlink>
        </w:p>
        <w:p w:rsidR="00816E70" w:rsidRPr="00816E70" w:rsidRDefault="00FB54A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3" w:history="1">
            <w:r w:rsidR="00816E70" w:rsidRPr="00816E70">
              <w:rPr>
                <w:rStyle w:val="Hyperlink"/>
                <w:rFonts w:ascii="Arial" w:hAnsi="Arial"/>
                <w:noProof/>
                <w:sz w:val="24"/>
                <w:szCs w:val="24"/>
              </w:rPr>
              <w:t>Solution: Technical Assistance Centre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3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3</w:t>
            </w:r>
            <w:r w:rsidR="00816E70" w:rsidRPr="00816E70">
              <w:rPr>
                <w:rFonts w:ascii="Arial" w:hAnsi="Arial"/>
                <w:noProof/>
                <w:webHidden/>
                <w:sz w:val="24"/>
                <w:szCs w:val="24"/>
              </w:rPr>
              <w:fldChar w:fldCharType="end"/>
            </w:r>
          </w:hyperlink>
        </w:p>
        <w:p w:rsidR="00816E70" w:rsidRPr="00816E70" w:rsidRDefault="00FB54A0" w:rsidP="00816E70">
          <w:pPr>
            <w:pStyle w:val="TOC1"/>
            <w:spacing w:before="120"/>
            <w:rPr>
              <w:rFonts w:eastAsiaTheme="minorEastAsia" w:cs="Arial"/>
              <w:bCs w:val="0"/>
              <w:noProof/>
              <w:sz w:val="24"/>
              <w:szCs w:val="24"/>
              <w:lang w:eastAsia="en-AU"/>
            </w:rPr>
          </w:pPr>
          <w:hyperlink w:anchor="_Toc26358574" w:history="1">
            <w:r w:rsidR="00816E70" w:rsidRPr="00816E70">
              <w:rPr>
                <w:rStyle w:val="Hyperlink"/>
                <w:rFonts w:cs="Arial"/>
                <w:noProof/>
                <w:sz w:val="24"/>
                <w:szCs w:val="24"/>
              </w:rPr>
              <w:t>Conclus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6</w:t>
            </w:r>
            <w:r w:rsidR="00816E70" w:rsidRPr="00816E70">
              <w:rPr>
                <w:rFonts w:cs="Arial"/>
                <w:noProof/>
                <w:webHidden/>
                <w:sz w:val="24"/>
                <w:szCs w:val="24"/>
              </w:rPr>
              <w:fldChar w:fldCharType="end"/>
            </w:r>
          </w:hyperlink>
        </w:p>
        <w:p w:rsidR="00816E70" w:rsidRDefault="00FB54A0" w:rsidP="00816E70">
          <w:pPr>
            <w:pStyle w:val="TOC1"/>
            <w:spacing w:before="120"/>
            <w:rPr>
              <w:rFonts w:asciiTheme="minorHAnsi" w:eastAsiaTheme="minorEastAsia" w:hAnsiTheme="minorHAnsi" w:cstheme="minorBidi"/>
              <w:bCs w:val="0"/>
              <w:noProof/>
              <w:sz w:val="22"/>
              <w:szCs w:val="22"/>
              <w:lang w:eastAsia="en-AU"/>
            </w:rPr>
          </w:pPr>
          <w:hyperlink w:anchor="_Toc26358575" w:history="1">
            <w:r w:rsidR="00816E70" w:rsidRPr="00816E70">
              <w:rPr>
                <w:rStyle w:val="Hyperlink"/>
                <w:rFonts w:cs="Arial"/>
                <w:noProof/>
                <w:sz w:val="24"/>
                <w:szCs w:val="24"/>
              </w:rPr>
              <w:t>References</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7</w:t>
            </w:r>
            <w:r w:rsidR="00816E70" w:rsidRPr="00816E70">
              <w:rPr>
                <w:rFonts w:cs="Arial"/>
                <w:noProof/>
                <w:webHidden/>
                <w:sz w:val="24"/>
                <w:szCs w:val="24"/>
              </w:rPr>
              <w:fldChar w:fldCharType="end"/>
            </w:r>
          </w:hyperlink>
        </w:p>
        <w:p w:rsidR="00816E70" w:rsidRDefault="00816E70">
          <w:r>
            <w:rPr>
              <w:b/>
              <w:bCs/>
              <w:noProof/>
            </w:rPr>
            <w:fldChar w:fldCharType="end"/>
          </w:r>
        </w:p>
      </w:sdtContent>
    </w:sdt>
    <w:p w:rsidR="00CF47E6" w:rsidRPr="00A11C5A" w:rsidRDefault="00CF47E6" w:rsidP="00816E70">
      <w:pPr>
        <w:pStyle w:val="TOC1"/>
        <w:rPr>
          <w:b/>
          <w:noProof/>
        </w:rPr>
      </w:pPr>
    </w:p>
    <w:p w:rsidR="00C67421" w:rsidRDefault="00C67421" w:rsidP="00A11C5A">
      <w:pPr>
        <w:pStyle w:val="Heading1"/>
        <w:spacing w:before="240"/>
        <w:rPr>
          <w:rFonts w:cs="Arial"/>
        </w:rPr>
        <w:sectPr w:rsidR="00C67421" w:rsidSect="00C67421">
          <w:headerReference w:type="default" r:id="rId12"/>
          <w:pgSz w:w="11900" w:h="16840"/>
          <w:pgMar w:top="1440" w:right="1800" w:bottom="1440" w:left="1800" w:header="708" w:footer="708" w:gutter="0"/>
          <w:cols w:space="708"/>
          <w:titlePg/>
          <w:docGrid w:linePitch="360"/>
        </w:sectPr>
      </w:pPr>
    </w:p>
    <w:p w:rsidR="0031641A" w:rsidRPr="00816E70" w:rsidRDefault="005C08BC" w:rsidP="00816E70">
      <w:pPr>
        <w:pStyle w:val="Heading1"/>
        <w:shd w:val="clear" w:color="auto" w:fill="7F7F7F" w:themeFill="text1" w:themeFillTint="80"/>
        <w:spacing w:before="240"/>
        <w:rPr>
          <w:rFonts w:cs="Arial"/>
          <w:color w:val="FFFFFF" w:themeColor="background1"/>
          <w:sz w:val="28"/>
          <w:szCs w:val="28"/>
        </w:rPr>
      </w:pPr>
      <w:bookmarkStart w:id="3" w:name="_Toc26352792"/>
      <w:bookmarkStart w:id="4" w:name="_Toc26358558"/>
      <w:bookmarkStart w:id="5" w:name="_Toc17105014"/>
      <w:r w:rsidRPr="00816E70">
        <w:rPr>
          <w:rFonts w:cs="Arial"/>
          <w:color w:val="FFFFFF" w:themeColor="background1"/>
          <w:sz w:val="28"/>
          <w:szCs w:val="28"/>
        </w:rPr>
        <w:lastRenderedPageBreak/>
        <w:t>Introduction</w:t>
      </w:r>
      <w:bookmarkEnd w:id="3"/>
      <w:bookmarkEnd w:id="4"/>
    </w:p>
    <w:p w:rsidR="0031641A" w:rsidRPr="00A11C5A" w:rsidRDefault="0031641A" w:rsidP="00A11C5A">
      <w:pPr>
        <w:spacing w:before="240"/>
      </w:pPr>
      <w:r w:rsidRPr="00A11C5A">
        <w:t>This paper was commissioned by ‘Ticket to Work’</w:t>
      </w:r>
      <w:r w:rsidR="001A4080" w:rsidRPr="00A11C5A">
        <w:t>,</w:t>
      </w:r>
      <w:r w:rsidRPr="00A11C5A">
        <w:t xml:space="preserve"> an initiative of the Nat</w:t>
      </w:r>
      <w:r w:rsidR="00EB072E" w:rsidRPr="00A11C5A">
        <w:t>ional Disability Services (NDS)</w:t>
      </w:r>
      <w:r w:rsidRPr="00A11C5A">
        <w:t xml:space="preserve"> </w:t>
      </w:r>
      <w:r w:rsidR="001A4080" w:rsidRPr="00A11C5A">
        <w:t>to</w:t>
      </w:r>
      <w:r w:rsidRPr="00A11C5A">
        <w:t xml:space="preserve"> examin</w:t>
      </w:r>
      <w:r w:rsidR="001A4080" w:rsidRPr="00A11C5A">
        <w:t>e</w:t>
      </w:r>
      <w:r w:rsidRPr="00A11C5A">
        <w:t xml:space="preserve"> the liter</w:t>
      </w:r>
      <w:r w:rsidR="0003073B" w:rsidRPr="00A11C5A">
        <w:t>ature and explor</w:t>
      </w:r>
      <w:r w:rsidR="001A4080" w:rsidRPr="00A11C5A">
        <w:t>e</w:t>
      </w:r>
      <w:r w:rsidR="0003073B" w:rsidRPr="00A11C5A">
        <w:t xml:space="preserve"> </w:t>
      </w:r>
      <w:r w:rsidR="00B5015E" w:rsidRPr="00A11C5A">
        <w:t xml:space="preserve">interagency </w:t>
      </w:r>
      <w:r w:rsidR="0003073B" w:rsidRPr="00A11C5A">
        <w:t xml:space="preserve">collaboration as a mechanism </w:t>
      </w:r>
      <w:r w:rsidR="00070632" w:rsidRPr="00A11C5A">
        <w:t>to improve</w:t>
      </w:r>
      <w:r w:rsidRPr="00A11C5A">
        <w:t xml:space="preserve"> post-school transitions for students with a disability. </w:t>
      </w:r>
    </w:p>
    <w:p w:rsidR="0031641A" w:rsidRPr="00A11C5A" w:rsidRDefault="0031641A" w:rsidP="00A11C5A">
      <w:pPr>
        <w:spacing w:before="240"/>
      </w:pPr>
      <w:r w:rsidRPr="00A11C5A">
        <w:t>Ticket to Work aims to improve economic and social participation for young people with a disability through vocational/career development and early contact with work environments while attending school. The initiative is delivered through network</w:t>
      </w:r>
      <w:r w:rsidR="001A4080" w:rsidRPr="00A11C5A">
        <w:t>s</w:t>
      </w:r>
      <w:r w:rsidRPr="00A11C5A">
        <w:t xml:space="preserve"> including schools, employment services, post-school providers and employers and is predicated on the notion of promoting collaborati</w:t>
      </w:r>
      <w:r w:rsidR="003238AD" w:rsidRPr="00A11C5A">
        <w:t>on</w:t>
      </w:r>
      <w:r w:rsidRPr="00A11C5A">
        <w:t xml:space="preserve"> and locally</w:t>
      </w:r>
      <w:r w:rsidR="001A4080" w:rsidRPr="00A11C5A">
        <w:t>-</w:t>
      </w:r>
      <w:r w:rsidRPr="00A11C5A">
        <w:t>based multi</w:t>
      </w:r>
      <w:r w:rsidR="001A4080" w:rsidRPr="00A11C5A">
        <w:t>-</w:t>
      </w:r>
      <w:r w:rsidRPr="00A11C5A">
        <w:t xml:space="preserve">sectorial partnerships </w:t>
      </w:r>
      <w:r w:rsidR="00070632" w:rsidRPr="00A11C5A">
        <w:t>that create</w:t>
      </w:r>
      <w:r w:rsidRPr="00A11C5A">
        <w:t xml:space="preserve"> better outcomes for young people with disability</w:t>
      </w:r>
      <w:r w:rsidR="00CC63AA" w:rsidRPr="00A11C5A">
        <w:t>.</w:t>
      </w:r>
    </w:p>
    <w:p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6" w:name="_Toc26352793"/>
      <w:bookmarkStart w:id="7" w:name="_Toc26358559"/>
      <w:r w:rsidRPr="00816E70">
        <w:rPr>
          <w:rFonts w:cs="Arial"/>
          <w:color w:val="FFFFFF" w:themeColor="background1"/>
          <w:sz w:val="28"/>
          <w:szCs w:val="28"/>
        </w:rPr>
        <w:t>Context</w:t>
      </w:r>
      <w:bookmarkEnd w:id="5"/>
      <w:bookmarkEnd w:id="6"/>
      <w:bookmarkEnd w:id="7"/>
    </w:p>
    <w:p w:rsidR="004035AC" w:rsidRPr="00A11C5A" w:rsidRDefault="004035AC" w:rsidP="00A11C5A">
      <w:pPr>
        <w:spacing w:before="240"/>
      </w:pPr>
      <w:r w:rsidRPr="00A11C5A">
        <w:t>Over the last two decades</w:t>
      </w:r>
      <w:r w:rsidR="00346481" w:rsidRPr="00A11C5A">
        <w:t>,</w:t>
      </w:r>
      <w:r w:rsidRPr="00A11C5A">
        <w:t xml:space="preserve"> concern has been expressed internationally about the poor employment rates for </w:t>
      </w:r>
      <w:r w:rsidR="001A4080" w:rsidRPr="00A11C5A">
        <w:t>people</w:t>
      </w:r>
      <w:r w:rsidRPr="00A11C5A">
        <w:t xml:space="preserve"> with disability (Benz, Linstrom &amp; Yavanoff, 2000; Crudden, 2012; Wagner, Newman, Cameto, Garza &amp; Levine, 2005). In Australia, employment rates for </w:t>
      </w:r>
      <w:r w:rsidR="001A4080" w:rsidRPr="00A11C5A">
        <w:t xml:space="preserve">people </w:t>
      </w:r>
      <w:r w:rsidRPr="00A11C5A">
        <w:t>with disability lie significantly below those for persons without a disability, with younger and working</w:t>
      </w:r>
      <w:r w:rsidR="001A4080" w:rsidRPr="00A11C5A">
        <w:t>-</w:t>
      </w:r>
      <w:r w:rsidRPr="00A11C5A">
        <w:t xml:space="preserve">age adults being 2.5 times more likely to be unemployed </w:t>
      </w:r>
      <w:r w:rsidR="001A4080" w:rsidRPr="00A11C5A">
        <w:t xml:space="preserve">than </w:t>
      </w:r>
      <w:r w:rsidRPr="00A11C5A">
        <w:t xml:space="preserve">their non-disabled peers (Centre for Disability Research and Policy, 2017).  Further, </w:t>
      </w:r>
      <w:r w:rsidR="001A4080" w:rsidRPr="00A11C5A">
        <w:t xml:space="preserve">the </w:t>
      </w:r>
      <w:r w:rsidRPr="00A11C5A">
        <w:t xml:space="preserve">transition to employment for </w:t>
      </w:r>
      <w:r w:rsidR="007A51CB" w:rsidRPr="00A11C5A">
        <w:t xml:space="preserve">school leavers with </w:t>
      </w:r>
      <w:r w:rsidRPr="00A11C5A">
        <w:t>disab</w:t>
      </w:r>
      <w:r w:rsidR="00137751" w:rsidRPr="00A11C5A">
        <w:t xml:space="preserve">ility </w:t>
      </w:r>
      <w:r w:rsidRPr="00A11C5A">
        <w:t xml:space="preserve">is problematic with their unemployed status post-school, being highly predictive of their employment situation in later life (Meadows, 2009).  </w:t>
      </w:r>
    </w:p>
    <w:p w:rsidR="000B68E5" w:rsidRPr="00A11C5A" w:rsidRDefault="004035AC" w:rsidP="00A11C5A">
      <w:pPr>
        <w:spacing w:before="240"/>
      </w:pPr>
      <w:r w:rsidRPr="00A11C5A">
        <w:t xml:space="preserve">For many years, collaboration between </w:t>
      </w:r>
      <w:r w:rsidR="003521D6" w:rsidRPr="00A11C5A">
        <w:t>schools</w:t>
      </w:r>
      <w:r w:rsidR="005C08BC" w:rsidRPr="00A11C5A">
        <w:t>,</w:t>
      </w:r>
      <w:r w:rsidR="00857115" w:rsidRPr="00A11C5A">
        <w:t xml:space="preserve"> </w:t>
      </w:r>
      <w:r w:rsidRPr="00A11C5A">
        <w:t xml:space="preserve">agencies </w:t>
      </w:r>
      <w:r w:rsidR="005C08BC" w:rsidRPr="00A11C5A">
        <w:t xml:space="preserve">and employers in </w:t>
      </w:r>
      <w:r w:rsidRPr="00A11C5A">
        <w:t xml:space="preserve">preparing people with </w:t>
      </w:r>
      <w:r w:rsidR="009B378B" w:rsidRPr="00A11C5A">
        <w:t xml:space="preserve">disability </w:t>
      </w:r>
      <w:r w:rsidRPr="00A11C5A">
        <w:t>for the</w:t>
      </w:r>
      <w:r w:rsidR="00673B74" w:rsidRPr="00A11C5A">
        <w:t xml:space="preserve"> world of work has been recognis</w:t>
      </w:r>
      <w:r w:rsidRPr="00A11C5A">
        <w:t>ed as a key component in creating employment opportunities. Kohler, (1993) identif</w:t>
      </w:r>
      <w:r w:rsidR="00857115" w:rsidRPr="00A11C5A">
        <w:t>ied, interagency</w:t>
      </w:r>
      <w:r w:rsidRPr="00A11C5A">
        <w:t xml:space="preserve"> collaboration as one of the most frequently cited “best practices” for transition planning and included it as one of five key practice areas in her seminal work the Taxonomy for Transition Programing (Kohler 1996). In 1999 Morningstar, Kleinhammer-Tramill and Lattin considered interagency collaboration as one of four critical elements for improving outcomes for </w:t>
      </w:r>
      <w:r w:rsidR="009B378B" w:rsidRPr="00A11C5A">
        <w:t xml:space="preserve">young people </w:t>
      </w:r>
      <w:r w:rsidRPr="00A11C5A">
        <w:t xml:space="preserve">with </w:t>
      </w:r>
      <w:r w:rsidR="009B378B" w:rsidRPr="00A11C5A">
        <w:t>disability</w:t>
      </w:r>
      <w:r w:rsidRPr="00A11C5A">
        <w:t xml:space="preserve">. </w:t>
      </w:r>
    </w:p>
    <w:p w:rsidR="004035AC" w:rsidRPr="00A11C5A" w:rsidRDefault="004035AC" w:rsidP="00A11C5A">
      <w:pPr>
        <w:spacing w:before="240"/>
      </w:pPr>
      <w:r w:rsidRPr="00A11C5A">
        <w:t>In 2002, Agrin, Cain and Gavin argued “by definition transition planning is an interdisciplinary endeavour” (p. 141) and without such collaboration</w:t>
      </w:r>
      <w:r w:rsidR="009B378B" w:rsidRPr="00A11C5A">
        <w:t>,</w:t>
      </w:r>
      <w:r w:rsidRPr="00A11C5A">
        <w:t xml:space="preserve"> effective transition efforts would be severely compromised. Interagency collaboration </w:t>
      </w:r>
      <w:r w:rsidR="003238AD" w:rsidRPr="00A11C5A">
        <w:t>is</w:t>
      </w:r>
      <w:r w:rsidRPr="00A11C5A">
        <w:t xml:space="preserve"> viewed as “a key variable” (Noonan, Morningstar and Erickson, 2008 p. 133), as “critical” (Oertle &amp; Trach, 2007, p. 38), and “universally cited as necessary” </w:t>
      </w:r>
      <w:r w:rsidRPr="00A11C5A">
        <w:lastRenderedPageBreak/>
        <w:t xml:space="preserve">(Trach, 2012, p. 40) for preparing young people with disability for post-school employment. Further, current models of seamless transition practices leading to employment opportunities have included formal linkages between individual stakeholders and agencies as a central feature (e.g., Butterworth, Christenson &amp; Flippo, 2017; Luecking &amp; Luecking, 2015).  </w:t>
      </w:r>
    </w:p>
    <w:p w:rsidR="00857115" w:rsidRPr="00A11C5A" w:rsidRDefault="0003073B" w:rsidP="00A11C5A">
      <w:pPr>
        <w:spacing w:before="240"/>
      </w:pPr>
      <w:r w:rsidRPr="00A11C5A">
        <w:rPr>
          <w:shd w:val="clear" w:color="auto" w:fill="FFFFFF"/>
        </w:rPr>
        <w:t>I</w:t>
      </w:r>
      <w:r w:rsidRPr="00A11C5A">
        <w:t>n the USA</w:t>
      </w:r>
      <w:r w:rsidR="003238AD" w:rsidRPr="00A11C5A">
        <w:t>,</w:t>
      </w:r>
      <w:r w:rsidRPr="00A11C5A">
        <w:t xml:space="preserve"> it is realised</w:t>
      </w:r>
      <w:r w:rsidR="00857115" w:rsidRPr="00A11C5A">
        <w:t>:</w:t>
      </w:r>
    </w:p>
    <w:p w:rsidR="00857115" w:rsidRPr="00680668" w:rsidRDefault="0003073B" w:rsidP="00A11C5A">
      <w:pPr>
        <w:pStyle w:val="Quote"/>
        <w:spacing w:before="240"/>
        <w:rPr>
          <w:i/>
        </w:rPr>
      </w:pPr>
      <w:r w:rsidRPr="00680668">
        <w:rPr>
          <w:i/>
        </w:rPr>
        <w:t xml:space="preserve">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w:t>
      </w:r>
      <w:r w:rsidR="00857115" w:rsidRPr="00680668">
        <w:rPr>
          <w:i/>
        </w:rPr>
        <w:t>can hope to mobilise on its ow</w:t>
      </w:r>
      <w:r w:rsidR="003326B8" w:rsidRPr="00680668">
        <w:rPr>
          <w:i/>
        </w:rPr>
        <w:t>n</w:t>
      </w:r>
      <w:r w:rsidRPr="00680668">
        <w:rPr>
          <w:i/>
        </w:rPr>
        <w:t xml:space="preserve"> (National Governors’ Association Center for Best Practice, 2004).</w:t>
      </w:r>
    </w:p>
    <w:p w:rsidR="0003073B" w:rsidRPr="00A11C5A" w:rsidRDefault="005840CC" w:rsidP="00A11C5A">
      <w:pPr>
        <w:spacing w:before="240"/>
        <w:rPr>
          <w:shd w:val="clear" w:color="auto" w:fill="FFFFFF"/>
        </w:rPr>
      </w:pPr>
      <w:r w:rsidRPr="00A11C5A">
        <w:t xml:space="preserve">It should be recognised </w:t>
      </w:r>
      <w:r w:rsidR="009B378B" w:rsidRPr="00A11C5A">
        <w:t xml:space="preserve">that </w:t>
      </w:r>
      <w:r w:rsidRPr="00A11C5A">
        <w:t>in the US</w:t>
      </w:r>
      <w:r w:rsidR="009B378B" w:rsidRPr="00A11C5A">
        <w:t>,</w:t>
      </w:r>
      <w:r w:rsidRPr="00A11C5A">
        <w:t xml:space="preserve"> </w:t>
      </w:r>
      <w:r w:rsidR="00B036CE" w:rsidRPr="00A11C5A">
        <w:t>c</w:t>
      </w:r>
      <w:r w:rsidRPr="00A11C5A">
        <w:t>ollaboration is mandated,</w:t>
      </w:r>
      <w:r w:rsidR="00673B74" w:rsidRPr="00A11C5A">
        <w:t xml:space="preserve"> and</w:t>
      </w:r>
      <w:r w:rsidR="00673B74" w:rsidRPr="00A11C5A">
        <w:rPr>
          <w:shd w:val="clear" w:color="auto" w:fill="FFFFFF"/>
        </w:rPr>
        <w:t xml:space="preserve"> transition services</w:t>
      </w:r>
      <w:r w:rsidR="00B036CE" w:rsidRPr="00A11C5A">
        <w:rPr>
          <w:shd w:val="clear" w:color="auto" w:fill="FFFFFF"/>
        </w:rPr>
        <w:t xml:space="preserve"> in schools</w:t>
      </w:r>
      <w:r w:rsidR="00673B74" w:rsidRPr="00A11C5A">
        <w:rPr>
          <w:shd w:val="clear" w:color="auto" w:fill="FFFFFF"/>
        </w:rPr>
        <w:t xml:space="preserve"> must be provided in partnership with the post</w:t>
      </w:r>
      <w:r w:rsidR="009B378B" w:rsidRPr="00A11C5A">
        <w:rPr>
          <w:shd w:val="clear" w:color="auto" w:fill="FFFFFF"/>
        </w:rPr>
        <w:t>-</w:t>
      </w:r>
      <w:r w:rsidR="00673B74" w:rsidRPr="00A11C5A">
        <w:rPr>
          <w:shd w:val="clear" w:color="auto" w:fill="FFFFFF"/>
        </w:rPr>
        <w:t xml:space="preserve">school agencies.  </w:t>
      </w:r>
    </w:p>
    <w:p w:rsidR="00376CF8" w:rsidRPr="00A11C5A" w:rsidRDefault="0071446A" w:rsidP="00A11C5A">
      <w:pPr>
        <w:spacing w:before="240"/>
      </w:pPr>
      <w:r w:rsidRPr="00A11C5A">
        <w:t>In Australia</w:t>
      </w:r>
      <w:r w:rsidR="009B378B" w:rsidRPr="00A11C5A">
        <w:t>,</w:t>
      </w:r>
      <w:r w:rsidRPr="00A11C5A">
        <w:t xml:space="preserve"> there is a nee</w:t>
      </w:r>
      <w:r w:rsidR="00B036CE" w:rsidRPr="00A11C5A">
        <w:t>d to</w:t>
      </w:r>
      <w:r w:rsidR="00487A44" w:rsidRPr="00A11C5A">
        <w:t xml:space="preserve"> </w:t>
      </w:r>
      <w:r w:rsidR="00487A44" w:rsidRPr="00A11C5A">
        <w:rPr>
          <w:i/>
          <w:iCs/>
        </w:rPr>
        <w:t>agree on</w:t>
      </w:r>
      <w:r w:rsidR="00487A44" w:rsidRPr="00A11C5A">
        <w:t xml:space="preserve"> how schools and the post</w:t>
      </w:r>
      <w:r w:rsidR="009B378B" w:rsidRPr="00A11C5A">
        <w:t>-</w:t>
      </w:r>
      <w:r w:rsidR="00487A44" w:rsidRPr="00A11C5A">
        <w:t xml:space="preserve">school sector can work together </w:t>
      </w:r>
      <w:r w:rsidR="00487A44" w:rsidRPr="00A11C5A">
        <w:rPr>
          <w:i/>
          <w:iCs/>
        </w:rPr>
        <w:t xml:space="preserve">with a view to implement measures </w:t>
      </w:r>
      <w:r w:rsidR="00487A44" w:rsidRPr="00A11C5A">
        <w:t>to improve school to work transition.</w:t>
      </w:r>
      <w:r w:rsidR="00B036CE" w:rsidRPr="00A11C5A">
        <w:t xml:space="preserve"> </w:t>
      </w:r>
    </w:p>
    <w:p w:rsidR="003326B8" w:rsidRPr="00A11C5A" w:rsidRDefault="002B7241" w:rsidP="00A11C5A">
      <w:pPr>
        <w:spacing w:before="240"/>
        <w:rPr>
          <w:lang w:eastAsia="en-AU"/>
        </w:rPr>
      </w:pPr>
      <w:r w:rsidRPr="00A11C5A">
        <w:t>I</w:t>
      </w:r>
      <w:r w:rsidR="004035AC" w:rsidRPr="00A11C5A">
        <w:t xml:space="preserve">n the Australian context, </w:t>
      </w:r>
      <w:r w:rsidR="006C146C" w:rsidRPr="00A11C5A">
        <w:t xml:space="preserve">where schools are </w:t>
      </w:r>
      <w:r w:rsidR="0071446A" w:rsidRPr="00A11C5A">
        <w:t>primarily</w:t>
      </w:r>
      <w:r w:rsidR="006C146C" w:rsidRPr="00A11C5A">
        <w:t xml:space="preserve"> funded by states and post-school services by the federal government, </w:t>
      </w:r>
      <w:r w:rsidR="004035AC" w:rsidRPr="00A11C5A">
        <w:rPr>
          <w:lang w:eastAsia="en-AU"/>
        </w:rPr>
        <w:t>there has traditionally been the ‘siloing’ of pro</w:t>
      </w:r>
      <w:r w:rsidR="00163EB0" w:rsidRPr="00A11C5A">
        <w:rPr>
          <w:lang w:eastAsia="en-AU"/>
        </w:rPr>
        <w:t>grammes in either schools, post-</w:t>
      </w:r>
      <w:r w:rsidR="004035AC" w:rsidRPr="00A11C5A">
        <w:rPr>
          <w:lang w:eastAsia="en-AU"/>
        </w:rPr>
        <w:t xml:space="preserve">school employment services or </w:t>
      </w:r>
      <w:r w:rsidR="00D77465" w:rsidRPr="00A11C5A">
        <w:rPr>
          <w:lang w:eastAsia="en-AU"/>
        </w:rPr>
        <w:t>adult disability services.</w:t>
      </w:r>
      <w:r w:rsidR="004035AC" w:rsidRPr="00A11C5A">
        <w:rPr>
          <w:lang w:eastAsia="en-AU"/>
        </w:rPr>
        <w:t xml:space="preserve"> </w:t>
      </w:r>
      <w:r w:rsidR="000255E4" w:rsidRPr="00680668">
        <w:rPr>
          <w:lang w:eastAsia="en-AU"/>
        </w:rPr>
        <w:t>T</w:t>
      </w:r>
      <w:r w:rsidR="003326B8" w:rsidRPr="00680668">
        <w:rPr>
          <w:lang w:eastAsia="en-AU"/>
        </w:rPr>
        <w:t xml:space="preserve">here is a need </w:t>
      </w:r>
      <w:r w:rsidR="00141A0B" w:rsidRPr="00680668">
        <w:rPr>
          <w:lang w:eastAsia="en-AU"/>
        </w:rPr>
        <w:t xml:space="preserve">to </w:t>
      </w:r>
      <w:r w:rsidR="00042EBB" w:rsidRPr="00680668">
        <w:rPr>
          <w:lang w:eastAsia="en-AU"/>
        </w:rPr>
        <w:t>improv</w:t>
      </w:r>
      <w:r w:rsidR="00141A0B" w:rsidRPr="00680668">
        <w:rPr>
          <w:lang w:eastAsia="en-AU"/>
        </w:rPr>
        <w:t>e</w:t>
      </w:r>
      <w:r w:rsidR="00042EBB" w:rsidRPr="00680668">
        <w:rPr>
          <w:lang w:eastAsia="en-AU"/>
        </w:rPr>
        <w:t xml:space="preserve"> </w:t>
      </w:r>
      <w:r w:rsidR="003326B8" w:rsidRPr="00680668">
        <w:rPr>
          <w:lang w:eastAsia="en-AU"/>
        </w:rPr>
        <w:t xml:space="preserve">how </w:t>
      </w:r>
      <w:r w:rsidR="008B04D6" w:rsidRPr="00680668">
        <w:rPr>
          <w:lang w:eastAsia="en-AU"/>
        </w:rPr>
        <w:t xml:space="preserve">these </w:t>
      </w:r>
      <w:r w:rsidR="003326B8" w:rsidRPr="00680668">
        <w:rPr>
          <w:lang w:eastAsia="en-AU"/>
        </w:rPr>
        <w:t>sectors can work together</w:t>
      </w:r>
      <w:r w:rsidR="00141A0B" w:rsidRPr="00680668">
        <w:rPr>
          <w:lang w:eastAsia="en-AU"/>
        </w:rPr>
        <w:t xml:space="preserve"> by adopting measures proven to work</w:t>
      </w:r>
      <w:r w:rsidR="00042EBB" w:rsidRPr="00680668">
        <w:rPr>
          <w:lang w:eastAsia="en-AU"/>
        </w:rPr>
        <w:t>.</w:t>
      </w:r>
      <w:r w:rsidR="003326B8" w:rsidRPr="00680668">
        <w:rPr>
          <w:lang w:eastAsia="en-AU"/>
        </w:rPr>
        <w:t xml:space="preserve"> This has been the mainstay of recommendations</w:t>
      </w:r>
      <w:r w:rsidR="00132173" w:rsidRPr="00680668">
        <w:rPr>
          <w:lang w:eastAsia="en-AU"/>
        </w:rPr>
        <w:t xml:space="preserve"> of many Australian government</w:t>
      </w:r>
      <w:r w:rsidR="00132173" w:rsidRPr="00A11C5A">
        <w:rPr>
          <w:lang w:eastAsia="en-AU"/>
        </w:rPr>
        <w:t xml:space="preserve"> e</w:t>
      </w:r>
      <w:r w:rsidR="003326B8" w:rsidRPr="00A11C5A">
        <w:rPr>
          <w:lang w:eastAsia="en-AU"/>
        </w:rPr>
        <w:t xml:space="preserve">nquires and agreements yet remains </w:t>
      </w:r>
      <w:r w:rsidR="00132173" w:rsidRPr="00A11C5A">
        <w:rPr>
          <w:lang w:eastAsia="en-AU"/>
        </w:rPr>
        <w:t xml:space="preserve">largely </w:t>
      </w:r>
      <w:r w:rsidR="003326B8" w:rsidRPr="00A11C5A">
        <w:rPr>
          <w:lang w:eastAsia="en-AU"/>
        </w:rPr>
        <w:t xml:space="preserve">unaddressed </w:t>
      </w:r>
      <w:r w:rsidR="003326B8" w:rsidRPr="00A11C5A">
        <w:rPr>
          <w:lang w:eastAsia="en-AU"/>
        </w:rPr>
        <w:fldChar w:fldCharType="begin"/>
      </w:r>
      <w:r w:rsidR="003326B8" w:rsidRPr="00A11C5A">
        <w:rPr>
          <w:lang w:eastAsia="en-AU"/>
        </w:rPr>
        <w:instrText xml:space="preserve"> ADDIN EN.CITE &lt;EndNote&gt;&lt;Cite&gt;&lt;Author&gt;Children with Disability Australia&lt;/Author&gt;&lt;Year&gt;2015&lt;/Year&gt;&lt;RecNum&gt;111&lt;/RecNum&gt;&lt;DisplayText&gt;(Children with Disability Australia, 2015)&lt;/DisplayText&gt;&lt;record&gt;&lt;rec-number&gt;111&lt;/rec-number&gt;&lt;foreign-keys&gt;&lt;key app="EN" db-id="stx5satavvxdvveepsx59affx9z95f5v2rzw" timestamp="1568089429"&gt;111&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326B8" w:rsidRPr="00A11C5A">
        <w:rPr>
          <w:lang w:eastAsia="en-AU"/>
        </w:rPr>
        <w:fldChar w:fldCharType="separate"/>
      </w:r>
      <w:r w:rsidR="003326B8" w:rsidRPr="00A11C5A">
        <w:rPr>
          <w:lang w:eastAsia="en-AU"/>
        </w:rPr>
        <w:t>(Children with Disability Australia, 2015)</w:t>
      </w:r>
      <w:r w:rsidR="003326B8" w:rsidRPr="00A11C5A">
        <w:rPr>
          <w:lang w:eastAsia="en-AU"/>
        </w:rPr>
        <w:fldChar w:fldCharType="end"/>
      </w:r>
      <w:r w:rsidR="003326B8" w:rsidRPr="00A11C5A">
        <w:rPr>
          <w:lang w:eastAsia="en-AU"/>
        </w:rPr>
        <w:t>.</w:t>
      </w:r>
    </w:p>
    <w:p w:rsidR="004035AC" w:rsidRPr="00A11C5A" w:rsidRDefault="008B04D6" w:rsidP="00A11C5A">
      <w:pPr>
        <w:spacing w:before="240"/>
        <w:rPr>
          <w:rFonts w:eastAsiaTheme="minorHAnsi"/>
          <w:lang w:eastAsia="en-US"/>
        </w:rPr>
      </w:pPr>
      <w:r w:rsidRPr="00A11C5A">
        <w:rPr>
          <w:rFonts w:eastAsiaTheme="minorHAnsi"/>
          <w:lang w:eastAsia="en-US"/>
        </w:rPr>
        <w:t>O</w:t>
      </w:r>
      <w:r w:rsidR="00026BC8" w:rsidRPr="00A11C5A">
        <w:rPr>
          <w:rFonts w:eastAsiaTheme="minorHAnsi"/>
          <w:lang w:eastAsia="en-US"/>
        </w:rPr>
        <w:t>ther countries</w:t>
      </w:r>
      <w:r w:rsidR="0024116A" w:rsidRPr="00A11C5A">
        <w:rPr>
          <w:rFonts w:eastAsiaTheme="minorHAnsi"/>
          <w:lang w:eastAsia="en-US"/>
        </w:rPr>
        <w:t xml:space="preserve"> </w:t>
      </w:r>
      <w:r w:rsidR="00370E1A" w:rsidRPr="00A11C5A">
        <w:rPr>
          <w:rFonts w:eastAsiaTheme="minorHAnsi"/>
          <w:lang w:eastAsia="en-US"/>
        </w:rPr>
        <w:t xml:space="preserve">see the need </w:t>
      </w:r>
      <w:r w:rsidRPr="00A11C5A">
        <w:rPr>
          <w:rFonts w:eastAsiaTheme="minorHAnsi"/>
          <w:lang w:eastAsia="en-US"/>
        </w:rPr>
        <w:t xml:space="preserve">to </w:t>
      </w:r>
      <w:r w:rsidR="00370E1A" w:rsidRPr="00A11C5A">
        <w:rPr>
          <w:rFonts w:eastAsiaTheme="minorHAnsi"/>
          <w:lang w:eastAsia="en-US"/>
        </w:rPr>
        <w:t>adjust the rules associated with jurisdictional funding</w:t>
      </w:r>
      <w:r w:rsidR="00141A0B" w:rsidRPr="00A11C5A">
        <w:rPr>
          <w:rFonts w:eastAsiaTheme="minorHAnsi"/>
          <w:lang w:eastAsia="en-US"/>
        </w:rPr>
        <w:t>,</w:t>
      </w:r>
      <w:r w:rsidR="00370E1A" w:rsidRPr="00A11C5A">
        <w:rPr>
          <w:rFonts w:eastAsiaTheme="minorHAnsi"/>
          <w:lang w:eastAsia="en-US"/>
        </w:rPr>
        <w:t xml:space="preserve"> allow</w:t>
      </w:r>
      <w:r w:rsidRPr="00A11C5A">
        <w:rPr>
          <w:rFonts w:eastAsiaTheme="minorHAnsi"/>
          <w:lang w:eastAsia="en-US"/>
        </w:rPr>
        <w:t>ing</w:t>
      </w:r>
      <w:r w:rsidR="00370E1A" w:rsidRPr="00A11C5A">
        <w:rPr>
          <w:rFonts w:eastAsiaTheme="minorHAnsi"/>
          <w:lang w:eastAsia="en-US"/>
        </w:rPr>
        <w:t xml:space="preserve"> schools and post-school services to collaborate</w:t>
      </w:r>
      <w:r w:rsidR="00621983" w:rsidRPr="00A11C5A">
        <w:rPr>
          <w:rFonts w:eastAsiaTheme="minorHAnsi"/>
          <w:lang w:eastAsia="en-US"/>
        </w:rPr>
        <w:t xml:space="preserve"> and share </w:t>
      </w:r>
      <w:r w:rsidR="005C08BC" w:rsidRPr="00A11C5A">
        <w:rPr>
          <w:rFonts w:eastAsiaTheme="minorHAnsi"/>
          <w:lang w:eastAsia="en-US"/>
        </w:rPr>
        <w:t xml:space="preserve">knowledge and </w:t>
      </w:r>
      <w:r w:rsidR="00621983" w:rsidRPr="00A11C5A">
        <w:rPr>
          <w:rFonts w:eastAsiaTheme="minorHAnsi"/>
          <w:lang w:eastAsia="en-US"/>
        </w:rPr>
        <w:t>resources</w:t>
      </w:r>
      <w:r w:rsidR="0024116A" w:rsidRPr="00A11C5A">
        <w:rPr>
          <w:rFonts w:eastAsiaTheme="minorHAnsi"/>
          <w:lang w:eastAsia="en-US"/>
        </w:rPr>
        <w:t>. This create</w:t>
      </w:r>
      <w:r w:rsidR="00141A0B" w:rsidRPr="00A11C5A">
        <w:rPr>
          <w:rFonts w:eastAsiaTheme="minorHAnsi"/>
          <w:lang w:eastAsia="en-US"/>
        </w:rPr>
        <w:t>s</w:t>
      </w:r>
      <w:r w:rsidR="0024116A" w:rsidRPr="00A11C5A">
        <w:rPr>
          <w:rFonts w:eastAsiaTheme="minorHAnsi"/>
          <w:lang w:eastAsia="en-US"/>
        </w:rPr>
        <w:t xml:space="preserve"> </w:t>
      </w:r>
      <w:r w:rsidRPr="00A11C5A">
        <w:rPr>
          <w:rFonts w:eastAsiaTheme="minorHAnsi"/>
          <w:lang w:eastAsia="en-US"/>
        </w:rPr>
        <w:t>successful</w:t>
      </w:r>
      <w:r w:rsidR="004035AC" w:rsidRPr="00A11C5A">
        <w:rPr>
          <w:rFonts w:eastAsiaTheme="minorHAnsi"/>
          <w:lang w:eastAsia="en-US"/>
        </w:rPr>
        <w:t xml:space="preserve"> outcome</w:t>
      </w:r>
      <w:r w:rsidR="00175A41" w:rsidRPr="00A11C5A">
        <w:rPr>
          <w:rFonts w:eastAsiaTheme="minorHAnsi"/>
          <w:lang w:eastAsia="en-US"/>
        </w:rPr>
        <w:t>s for people with disability by</w:t>
      </w:r>
      <w:r w:rsidR="0024116A" w:rsidRPr="00A11C5A">
        <w:rPr>
          <w:rFonts w:eastAsiaTheme="minorHAnsi"/>
          <w:lang w:eastAsia="en-US"/>
        </w:rPr>
        <w:t xml:space="preserve"> </w:t>
      </w:r>
      <w:r w:rsidRPr="00A11C5A">
        <w:rPr>
          <w:rFonts w:eastAsiaTheme="minorHAnsi"/>
          <w:lang w:eastAsia="en-US"/>
        </w:rPr>
        <w:t>the</w:t>
      </w:r>
      <w:r w:rsidR="004035AC" w:rsidRPr="00A11C5A">
        <w:rPr>
          <w:rFonts w:eastAsiaTheme="minorHAnsi"/>
          <w:lang w:eastAsia="en-US"/>
        </w:rPr>
        <w:t xml:space="preserve"> Blending and Braiding</w:t>
      </w:r>
      <w:r w:rsidR="001A668A" w:rsidRPr="00A11C5A">
        <w:rPr>
          <w:rStyle w:val="FootnoteReference"/>
          <w:rFonts w:eastAsiaTheme="minorHAnsi"/>
          <w:lang w:eastAsia="en-US"/>
        </w:rPr>
        <w:footnoteReference w:id="1"/>
      </w:r>
      <w:r w:rsidR="004035AC" w:rsidRPr="00A11C5A">
        <w:rPr>
          <w:rFonts w:eastAsiaTheme="minorHAnsi"/>
          <w:lang w:eastAsia="en-US"/>
        </w:rPr>
        <w:t xml:space="preserve"> of funding</w:t>
      </w:r>
      <w:r w:rsidR="00132173" w:rsidRPr="00A11C5A">
        <w:rPr>
          <w:rFonts w:eastAsiaTheme="minorHAnsi"/>
          <w:lang w:eastAsia="en-US"/>
        </w:rPr>
        <w:t>, resources</w:t>
      </w:r>
      <w:r w:rsidR="0024116A" w:rsidRPr="00A11C5A">
        <w:rPr>
          <w:rFonts w:eastAsiaTheme="minorHAnsi"/>
          <w:lang w:eastAsia="en-US"/>
        </w:rPr>
        <w:t xml:space="preserve"> and supports</w:t>
      </w:r>
      <w:r w:rsidR="00175A41" w:rsidRPr="00A11C5A">
        <w:rPr>
          <w:rFonts w:eastAsiaTheme="minorHAnsi"/>
          <w:lang w:eastAsia="en-US"/>
        </w:rPr>
        <w:t>.</w:t>
      </w:r>
    </w:p>
    <w:p w:rsidR="00621983" w:rsidRPr="00A11C5A" w:rsidRDefault="00621983" w:rsidP="00816E70">
      <w:pPr>
        <w:pStyle w:val="BodyText"/>
        <w:keepNext/>
        <w:spacing w:before="240"/>
        <w:rPr>
          <w:b w:val="0"/>
        </w:rPr>
      </w:pPr>
      <w:r w:rsidRPr="00A11C5A">
        <w:rPr>
          <w:b w:val="0"/>
        </w:rPr>
        <w:lastRenderedPageBreak/>
        <w:t>This paper contains the following:</w:t>
      </w:r>
    </w:p>
    <w:p w:rsidR="00AC171F" w:rsidRPr="00A11C5A" w:rsidRDefault="00142C50" w:rsidP="00816E70">
      <w:pPr>
        <w:pStyle w:val="BodyText"/>
        <w:keepNext/>
        <w:numPr>
          <w:ilvl w:val="0"/>
          <w:numId w:val="17"/>
        </w:numPr>
        <w:spacing w:after="120" w:line="240" w:lineRule="auto"/>
        <w:ind w:left="714" w:hanging="357"/>
        <w:rPr>
          <w:b w:val="0"/>
        </w:rPr>
      </w:pPr>
      <w:r w:rsidRPr="00A11C5A">
        <w:rPr>
          <w:b w:val="0"/>
        </w:rPr>
        <w:t>A definition and models of collaborative practice</w:t>
      </w:r>
    </w:p>
    <w:p w:rsidR="00621983" w:rsidRPr="00A11C5A" w:rsidRDefault="00621983" w:rsidP="00816E70">
      <w:pPr>
        <w:pStyle w:val="BodyText"/>
        <w:keepNext/>
        <w:numPr>
          <w:ilvl w:val="0"/>
          <w:numId w:val="17"/>
        </w:numPr>
        <w:spacing w:after="120" w:line="240" w:lineRule="auto"/>
        <w:ind w:left="714" w:hanging="357"/>
        <w:rPr>
          <w:b w:val="0"/>
        </w:rPr>
      </w:pPr>
      <w:r w:rsidRPr="00A11C5A">
        <w:rPr>
          <w:b w:val="0"/>
        </w:rPr>
        <w:t>A review of the international literature on interagency collaboration.</w:t>
      </w:r>
    </w:p>
    <w:p w:rsidR="00621983" w:rsidRPr="00A11C5A" w:rsidRDefault="00621983" w:rsidP="00816E70">
      <w:pPr>
        <w:pStyle w:val="BodyText"/>
        <w:keepNext/>
        <w:numPr>
          <w:ilvl w:val="0"/>
          <w:numId w:val="17"/>
        </w:numPr>
        <w:spacing w:after="120" w:line="240" w:lineRule="auto"/>
        <w:ind w:left="714" w:hanging="357"/>
        <w:rPr>
          <w:b w:val="0"/>
        </w:rPr>
      </w:pPr>
      <w:r w:rsidRPr="00A11C5A">
        <w:rPr>
          <w:b w:val="0"/>
        </w:rPr>
        <w:t xml:space="preserve">A review of Australian studies on </w:t>
      </w:r>
      <w:r w:rsidR="001F78F6" w:rsidRPr="00A11C5A">
        <w:rPr>
          <w:b w:val="0"/>
        </w:rPr>
        <w:t>i</w:t>
      </w:r>
      <w:r w:rsidRPr="00A11C5A">
        <w:rPr>
          <w:b w:val="0"/>
        </w:rPr>
        <w:t xml:space="preserve">nteragency </w:t>
      </w:r>
      <w:r w:rsidR="00DC1AE2">
        <w:rPr>
          <w:b w:val="0"/>
        </w:rPr>
        <w:t>c</w:t>
      </w:r>
      <w:r w:rsidRPr="00A11C5A">
        <w:rPr>
          <w:b w:val="0"/>
        </w:rPr>
        <w:t>ollaboration.</w:t>
      </w:r>
    </w:p>
    <w:p w:rsidR="00522997" w:rsidRPr="00A11C5A" w:rsidRDefault="00522997" w:rsidP="00816E70">
      <w:pPr>
        <w:pStyle w:val="BodyText"/>
        <w:keepNext/>
        <w:numPr>
          <w:ilvl w:val="0"/>
          <w:numId w:val="17"/>
        </w:numPr>
        <w:spacing w:after="120" w:line="240" w:lineRule="auto"/>
        <w:ind w:left="714" w:hanging="357"/>
        <w:rPr>
          <w:b w:val="0"/>
        </w:rPr>
      </w:pPr>
      <w:r w:rsidRPr="00A11C5A">
        <w:rPr>
          <w:b w:val="0"/>
        </w:rPr>
        <w:t>An examination of some systemic barriers to collaborative practice</w:t>
      </w:r>
      <w:r w:rsidR="00042EBB" w:rsidRPr="00A11C5A">
        <w:rPr>
          <w:b w:val="0"/>
        </w:rPr>
        <w:t>.</w:t>
      </w:r>
    </w:p>
    <w:p w:rsidR="00042EBB" w:rsidRPr="00A11C5A" w:rsidRDefault="00042EBB" w:rsidP="00816E70">
      <w:pPr>
        <w:pStyle w:val="BodyText"/>
        <w:keepNext/>
        <w:numPr>
          <w:ilvl w:val="0"/>
          <w:numId w:val="17"/>
        </w:numPr>
        <w:spacing w:after="120" w:line="240" w:lineRule="auto"/>
        <w:ind w:left="714" w:hanging="357"/>
        <w:rPr>
          <w:b w:val="0"/>
        </w:rPr>
      </w:pPr>
      <w:r w:rsidRPr="00A11C5A">
        <w:rPr>
          <w:b w:val="0"/>
        </w:rPr>
        <w:t xml:space="preserve">An exploration of the Ticket to Work experience with collaborative practice. </w:t>
      </w:r>
    </w:p>
    <w:p w:rsidR="00621983" w:rsidRPr="00A11C5A" w:rsidRDefault="0024116A" w:rsidP="00816E70">
      <w:pPr>
        <w:pStyle w:val="BodyText"/>
        <w:keepNext/>
        <w:numPr>
          <w:ilvl w:val="0"/>
          <w:numId w:val="17"/>
        </w:numPr>
        <w:spacing w:after="120" w:line="240" w:lineRule="auto"/>
        <w:ind w:left="714" w:hanging="357"/>
        <w:rPr>
          <w:b w:val="0"/>
        </w:rPr>
      </w:pPr>
      <w:r w:rsidRPr="00A11C5A">
        <w:rPr>
          <w:b w:val="0"/>
        </w:rPr>
        <w:t>R</w:t>
      </w:r>
      <w:r w:rsidR="00621983" w:rsidRPr="00A11C5A">
        <w:rPr>
          <w:b w:val="0"/>
        </w:rPr>
        <w:t xml:space="preserve">ecommendation for the Australian situation. </w:t>
      </w:r>
    </w:p>
    <w:p w:rsidR="00621983" w:rsidRPr="00A11C5A" w:rsidRDefault="00986B3F" w:rsidP="00A11C5A">
      <w:pPr>
        <w:pStyle w:val="BodyText"/>
        <w:spacing w:before="240"/>
        <w:rPr>
          <w:rFonts w:eastAsiaTheme="minorHAnsi"/>
          <w:lang w:eastAsia="en-US"/>
        </w:rPr>
      </w:pPr>
      <w:r w:rsidRPr="00A11C5A">
        <w:rPr>
          <w:b w:val="0"/>
        </w:rPr>
        <w:t>Alt</w:t>
      </w:r>
      <w:r w:rsidR="00621983" w:rsidRPr="00A11C5A">
        <w:rPr>
          <w:b w:val="0"/>
        </w:rPr>
        <w:t>hough th</w:t>
      </w:r>
      <w:r w:rsidR="004A2599" w:rsidRPr="00A11C5A">
        <w:rPr>
          <w:b w:val="0"/>
        </w:rPr>
        <w:t>e focus of this</w:t>
      </w:r>
      <w:r w:rsidR="00621983" w:rsidRPr="00A11C5A">
        <w:rPr>
          <w:b w:val="0"/>
        </w:rPr>
        <w:t xml:space="preserve"> paper</w:t>
      </w:r>
      <w:r w:rsidR="004A2599" w:rsidRPr="00A11C5A">
        <w:rPr>
          <w:b w:val="0"/>
        </w:rPr>
        <w:t xml:space="preserve"> is</w:t>
      </w:r>
      <w:r w:rsidR="00621983" w:rsidRPr="00A11C5A">
        <w:rPr>
          <w:b w:val="0"/>
        </w:rPr>
        <w:t xml:space="preserve"> on collaboration, there are </w:t>
      </w:r>
      <w:r w:rsidR="00FF0F10" w:rsidRPr="00A11C5A">
        <w:rPr>
          <w:b w:val="0"/>
        </w:rPr>
        <w:t xml:space="preserve">a </w:t>
      </w:r>
      <w:r w:rsidR="00621983" w:rsidRPr="00A11C5A">
        <w:rPr>
          <w:b w:val="0"/>
        </w:rPr>
        <w:t>number of elements highlight</w:t>
      </w:r>
      <w:r w:rsidR="00FF0F10" w:rsidRPr="00A11C5A">
        <w:rPr>
          <w:b w:val="0"/>
        </w:rPr>
        <w:t>ed in the literature</w:t>
      </w:r>
      <w:r w:rsidR="00621983" w:rsidRPr="00A11C5A">
        <w:rPr>
          <w:b w:val="0"/>
        </w:rPr>
        <w:t xml:space="preserve"> support</w:t>
      </w:r>
      <w:r w:rsidR="004A2599" w:rsidRPr="00A11C5A">
        <w:rPr>
          <w:b w:val="0"/>
        </w:rPr>
        <w:t>ing</w:t>
      </w:r>
      <w:r w:rsidR="00621983" w:rsidRPr="00A11C5A">
        <w:rPr>
          <w:b w:val="0"/>
        </w:rPr>
        <w:t xml:space="preserve"> effective school to work transition</w:t>
      </w:r>
      <w:r w:rsidR="003238AD" w:rsidRPr="00A11C5A">
        <w:rPr>
          <w:b w:val="0"/>
        </w:rPr>
        <w:t>s</w:t>
      </w:r>
      <w:r w:rsidR="00621983" w:rsidRPr="00A11C5A">
        <w:rPr>
          <w:b w:val="0"/>
        </w:rPr>
        <w:t xml:space="preserve"> for students with disability, and collaboration is a mechanism to</w:t>
      </w:r>
      <w:r w:rsidRPr="00A11C5A">
        <w:rPr>
          <w:b w:val="0"/>
        </w:rPr>
        <w:t xml:space="preserve"> implement those evidenced informed</w:t>
      </w:r>
      <w:r w:rsidR="00621983" w:rsidRPr="00A11C5A">
        <w:rPr>
          <w:b w:val="0"/>
        </w:rPr>
        <w:t xml:space="preserve"> practices</w:t>
      </w:r>
      <w:r w:rsidR="00522997" w:rsidRPr="00A11C5A">
        <w:rPr>
          <w:b w:val="0"/>
        </w:rPr>
        <w:t>.</w:t>
      </w:r>
    </w:p>
    <w:p w:rsidR="00142C50" w:rsidRPr="00816E70" w:rsidRDefault="00142C50" w:rsidP="00816E70">
      <w:pPr>
        <w:pStyle w:val="Heading1"/>
        <w:shd w:val="clear" w:color="auto" w:fill="7F7F7F" w:themeFill="text1" w:themeFillTint="80"/>
        <w:spacing w:before="240"/>
        <w:rPr>
          <w:rFonts w:cs="Arial"/>
          <w:color w:val="FFFFFF" w:themeColor="background1"/>
          <w:sz w:val="28"/>
          <w:szCs w:val="28"/>
        </w:rPr>
      </w:pPr>
      <w:bookmarkStart w:id="8" w:name="_Toc26352794"/>
      <w:bookmarkStart w:id="9" w:name="_Toc26358560"/>
      <w:r w:rsidRPr="00816E70">
        <w:rPr>
          <w:rFonts w:cs="Arial"/>
          <w:color w:val="FFFFFF" w:themeColor="background1"/>
          <w:sz w:val="28"/>
          <w:szCs w:val="28"/>
        </w:rPr>
        <w:t>A definition of and models of collaborative practice</w:t>
      </w:r>
      <w:bookmarkEnd w:id="8"/>
      <w:bookmarkEnd w:id="9"/>
    </w:p>
    <w:p w:rsidR="008B04D6" w:rsidRPr="00A11C5A" w:rsidRDefault="00142C50" w:rsidP="00A11C5A">
      <w:pPr>
        <w:spacing w:before="240"/>
        <w:rPr>
          <w:rStyle w:val="QuoteChar"/>
        </w:rPr>
      </w:pPr>
      <w:r w:rsidRPr="00A11C5A">
        <w:t xml:space="preserve">Within the context of preparing young people with disability for post-school life, </w:t>
      </w:r>
      <w:r w:rsidR="001F78F6" w:rsidRPr="00A11C5A">
        <w:t>i</w:t>
      </w:r>
      <w:r w:rsidRPr="00A11C5A">
        <w:t xml:space="preserve">nteragency </w:t>
      </w:r>
      <w:r w:rsidR="001F78F6" w:rsidRPr="00A11C5A">
        <w:t>c</w:t>
      </w:r>
      <w:r w:rsidRPr="00A11C5A">
        <w:t>o</w:t>
      </w:r>
      <w:r w:rsidR="00986B3F" w:rsidRPr="00A11C5A">
        <w:t xml:space="preserve">llaboration </w:t>
      </w:r>
      <w:r w:rsidR="004A2599" w:rsidRPr="00A11C5A">
        <w:t>is</w:t>
      </w:r>
      <w:r w:rsidR="00986B3F" w:rsidRPr="00A11C5A">
        <w:t xml:space="preserve"> defined as</w:t>
      </w:r>
      <w:r w:rsidR="008B04D6" w:rsidRPr="00A11C5A">
        <w:t>,</w:t>
      </w:r>
      <w:r w:rsidR="00986B3F" w:rsidRPr="00A11C5A">
        <w:t xml:space="preserve"> </w:t>
      </w:r>
    </w:p>
    <w:p w:rsidR="00142C50" w:rsidRPr="00C67421" w:rsidRDefault="00142C50" w:rsidP="00680668">
      <w:pPr>
        <w:pStyle w:val="BodyText"/>
        <w:spacing w:before="240"/>
        <w:ind w:left="720"/>
        <w:rPr>
          <w:b w:val="0"/>
          <w:i/>
        </w:rPr>
      </w:pPr>
      <w:r w:rsidRPr="00C67421">
        <w:rPr>
          <w:rStyle w:val="QuoteChar"/>
          <w:b w:val="0"/>
          <w:i/>
        </w:rPr>
        <w:t xml:space="preserve">A clear, purposeful, and carefully designed process that promotes cross agency, cross program, and cross disciplinary collaborative efforts leading to tangible transition outcomes for youth (Rowe, Alverson, Unrah, Fowler, Kellems </w:t>
      </w:r>
      <w:r w:rsidR="00F1660E" w:rsidRPr="00C67421">
        <w:rPr>
          <w:rStyle w:val="QuoteChar"/>
          <w:b w:val="0"/>
          <w:i/>
        </w:rPr>
        <w:t>&amp; Test, 2015, p.</w:t>
      </w:r>
      <w:r w:rsidRPr="00C67421">
        <w:rPr>
          <w:rStyle w:val="QuoteChar"/>
          <w:b w:val="0"/>
          <w:i/>
        </w:rPr>
        <w:t>122).</w:t>
      </w:r>
      <w:r w:rsidRPr="00C67421">
        <w:rPr>
          <w:b w:val="0"/>
          <w:i/>
        </w:rPr>
        <w:t xml:space="preserve"> </w:t>
      </w:r>
    </w:p>
    <w:p w:rsidR="005C08BC" w:rsidRPr="00A11C5A" w:rsidRDefault="005C08BC" w:rsidP="00A11C5A">
      <w:pPr>
        <w:spacing w:before="240"/>
      </w:pPr>
      <w:r w:rsidRPr="00A11C5A">
        <w:rPr>
          <w:lang w:val="en-US"/>
        </w:rPr>
        <w:t>There a</w:t>
      </w:r>
      <w:r w:rsidR="00522997" w:rsidRPr="00A11C5A">
        <w:rPr>
          <w:lang w:val="en-US"/>
        </w:rPr>
        <w:t>re many models of collaborative practice. We have highlighted two,</w:t>
      </w:r>
      <w:r w:rsidRPr="00A11C5A">
        <w:rPr>
          <w:lang w:val="en-US"/>
        </w:rPr>
        <w:t xml:space="preserve"> the 3C model and </w:t>
      </w:r>
      <w:r w:rsidR="00487A44" w:rsidRPr="00A11C5A">
        <w:rPr>
          <w:lang w:val="en-US"/>
        </w:rPr>
        <w:t>C</w:t>
      </w:r>
      <w:r w:rsidRPr="00A11C5A">
        <w:rPr>
          <w:lang w:val="en-US"/>
        </w:rPr>
        <w:t xml:space="preserve">ollective </w:t>
      </w:r>
      <w:r w:rsidR="00487A44" w:rsidRPr="00A11C5A">
        <w:rPr>
          <w:lang w:val="en-US"/>
        </w:rPr>
        <w:t>I</w:t>
      </w:r>
      <w:r w:rsidRPr="00A11C5A">
        <w:rPr>
          <w:lang w:val="en-US"/>
        </w:rPr>
        <w:t xml:space="preserve">mpact.  </w:t>
      </w:r>
    </w:p>
    <w:p w:rsidR="00FC7B56" w:rsidRPr="00FC7B56" w:rsidRDefault="00FC7B56" w:rsidP="00FC7B56">
      <w:pPr>
        <w:pStyle w:val="Heading2"/>
        <w:ind w:firstLine="0"/>
      </w:pPr>
      <w:r>
        <w:t>3Cs</w:t>
      </w:r>
      <w:r w:rsidRPr="00816E70">
        <w:t xml:space="preserve"> model</w:t>
      </w:r>
      <w:r>
        <w:t xml:space="preserve"> of Collaboration</w:t>
      </w:r>
    </w:p>
    <w:p w:rsidR="00B16C0A" w:rsidRPr="00A11C5A" w:rsidRDefault="003238AD" w:rsidP="00A11C5A">
      <w:pPr>
        <w:pStyle w:val="BodyText"/>
        <w:spacing w:before="240"/>
        <w:rPr>
          <w:b w:val="0"/>
        </w:rPr>
      </w:pPr>
      <w:r w:rsidRPr="00A11C5A">
        <w:rPr>
          <w:b w:val="0"/>
        </w:rPr>
        <w:t>T</w:t>
      </w:r>
      <w:r w:rsidR="00B16C0A" w:rsidRPr="00A11C5A">
        <w:rPr>
          <w:b w:val="0"/>
        </w:rPr>
        <w:t>o more precisely define collaboration, and assist collaborative teams to assess how well they are adopting and implementing collaborative practice, Keast, Brown and Mandell (2007) drew from collaboration theory to propose a 3Cs model of collabor</w:t>
      </w:r>
      <w:r w:rsidR="00261198" w:rsidRPr="00A11C5A">
        <w:rPr>
          <w:b w:val="0"/>
        </w:rPr>
        <w:t>ative practice along a continuu</w:t>
      </w:r>
      <w:r w:rsidR="00B16C0A" w:rsidRPr="00A11C5A">
        <w:rPr>
          <w:b w:val="0"/>
        </w:rPr>
        <w:t>m.</w:t>
      </w:r>
      <w:r w:rsidR="00261198" w:rsidRPr="00A11C5A">
        <w:rPr>
          <w:b w:val="0"/>
        </w:rPr>
        <w:t xml:space="preserve"> </w:t>
      </w:r>
    </w:p>
    <w:p w:rsidR="00430776" w:rsidRPr="00A11C5A" w:rsidRDefault="00430776" w:rsidP="00A11C5A">
      <w:pPr>
        <w:pStyle w:val="BodyText"/>
        <w:spacing w:before="240"/>
        <w:rPr>
          <w:b w:val="0"/>
        </w:rPr>
      </w:pPr>
      <w:r w:rsidRPr="00A11C5A">
        <w:rPr>
          <w:b w:val="0"/>
          <w:i/>
        </w:rPr>
        <w:t xml:space="preserve">Collaborative </w:t>
      </w:r>
      <w:r w:rsidRPr="00A11C5A">
        <w:rPr>
          <w:b w:val="0"/>
        </w:rPr>
        <w:t>relationships can also address systems change when appropriate as this type of activity can assist to overcome many of the barriers that exist when planning for</w:t>
      </w:r>
      <w:r w:rsidR="00141A0B" w:rsidRPr="00A11C5A">
        <w:rPr>
          <w:b w:val="0"/>
        </w:rPr>
        <w:t>,</w:t>
      </w:r>
      <w:r w:rsidRPr="00A11C5A">
        <w:rPr>
          <w:b w:val="0"/>
        </w:rPr>
        <w:t xml:space="preserve"> and providing employment opportunities</w:t>
      </w:r>
      <w:r w:rsidR="00141A0B" w:rsidRPr="00A11C5A">
        <w:rPr>
          <w:b w:val="0"/>
        </w:rPr>
        <w:t>,</w:t>
      </w:r>
      <w:r w:rsidRPr="00A11C5A">
        <w:rPr>
          <w:b w:val="0"/>
        </w:rPr>
        <w:t xml:space="preserve"> and training to school leavers. </w:t>
      </w:r>
    </w:p>
    <w:p w:rsidR="00B16C0A" w:rsidRPr="00816E70" w:rsidRDefault="00B16C0A" w:rsidP="00816E70">
      <w:pPr>
        <w:pStyle w:val="Heading2"/>
        <w:ind w:firstLine="0"/>
      </w:pPr>
      <w:bookmarkStart w:id="10" w:name="_Toc26352796"/>
      <w:bookmarkStart w:id="11" w:name="_Toc26358562"/>
      <w:r w:rsidRPr="00816E70">
        <w:t xml:space="preserve">Collective </w:t>
      </w:r>
      <w:r w:rsidR="001A668A" w:rsidRPr="00816E70">
        <w:t>I</w:t>
      </w:r>
      <w:r w:rsidRPr="00816E70">
        <w:t>mpact model</w:t>
      </w:r>
      <w:bookmarkEnd w:id="10"/>
      <w:bookmarkEnd w:id="11"/>
    </w:p>
    <w:p w:rsidR="00B16C0A" w:rsidRPr="00A11C5A" w:rsidRDefault="00430776" w:rsidP="00A11C5A">
      <w:pPr>
        <w:pStyle w:val="BodyText"/>
        <w:spacing w:before="240"/>
        <w:rPr>
          <w:b w:val="0"/>
        </w:rPr>
      </w:pPr>
      <w:r w:rsidRPr="00A11C5A">
        <w:rPr>
          <w:b w:val="0"/>
        </w:rPr>
        <w:t>S</w:t>
      </w:r>
      <w:r w:rsidR="00B16C0A" w:rsidRPr="00A11C5A">
        <w:rPr>
          <w:b w:val="0"/>
        </w:rPr>
        <w:t>imilar</w:t>
      </w:r>
      <w:r w:rsidRPr="00A11C5A">
        <w:rPr>
          <w:b w:val="0"/>
        </w:rPr>
        <w:t>ly</w:t>
      </w:r>
      <w:r w:rsidR="00B16C0A" w:rsidRPr="00A11C5A">
        <w:rPr>
          <w:b w:val="0"/>
        </w:rPr>
        <w:t>, Kanier and Kramer (2011) proposed a Collective Impact Model to facilitate large-scale change in the social sector. Collective impact refers to </w:t>
      </w:r>
      <w:r w:rsidR="00B16C0A" w:rsidRPr="00A11C5A">
        <w:rPr>
          <w:rFonts w:eastAsiaTheme="majorEastAsia"/>
          <w:b w:val="0"/>
        </w:rPr>
        <w:t xml:space="preserve">the commitment of a group of important actors from different sectors to a </w:t>
      </w:r>
      <w:r w:rsidR="00B16C0A" w:rsidRPr="00A11C5A">
        <w:rPr>
          <w:rFonts w:eastAsiaTheme="majorEastAsia"/>
          <w:b w:val="0"/>
        </w:rPr>
        <w:lastRenderedPageBreak/>
        <w:t xml:space="preserve">common agenda for solving a specific social problem at scale. They argue </w:t>
      </w:r>
      <w:r w:rsidR="00B16C0A" w:rsidRPr="00A11C5A">
        <w:rPr>
          <w:b w:val="0"/>
        </w:rPr>
        <w:t xml:space="preserve">a single service program may be quite appropriate to addressing </w:t>
      </w:r>
      <w:r w:rsidRPr="00A11C5A">
        <w:rPr>
          <w:b w:val="0"/>
        </w:rPr>
        <w:t xml:space="preserve">simple </w:t>
      </w:r>
      <w:r w:rsidR="00B16C0A" w:rsidRPr="00A11C5A">
        <w:rPr>
          <w:b w:val="0"/>
        </w:rPr>
        <w:t>or somewhat complicated</w:t>
      </w:r>
      <w:r w:rsidRPr="00A11C5A">
        <w:rPr>
          <w:b w:val="0"/>
        </w:rPr>
        <w:t xml:space="preserve"> problems</w:t>
      </w:r>
      <w:r w:rsidR="00B16C0A" w:rsidRPr="00A11C5A">
        <w:rPr>
          <w:b w:val="0"/>
        </w:rPr>
        <w:t xml:space="preserve">. </w:t>
      </w:r>
      <w:r w:rsidR="004A2599" w:rsidRPr="00A11C5A">
        <w:rPr>
          <w:b w:val="0"/>
        </w:rPr>
        <w:t xml:space="preserve">In comparison, </w:t>
      </w:r>
      <w:r w:rsidR="00B16C0A" w:rsidRPr="00A11C5A">
        <w:rPr>
          <w:b w:val="0"/>
        </w:rPr>
        <w:t xml:space="preserve">Collective </w:t>
      </w:r>
      <w:r w:rsidRPr="00A11C5A">
        <w:rPr>
          <w:b w:val="0"/>
        </w:rPr>
        <w:t>I</w:t>
      </w:r>
      <w:r w:rsidR="00B16C0A" w:rsidRPr="00A11C5A">
        <w:rPr>
          <w:b w:val="0"/>
        </w:rPr>
        <w:t xml:space="preserve">mpact </w:t>
      </w:r>
      <w:r w:rsidR="003A20F1" w:rsidRPr="00A11C5A">
        <w:rPr>
          <w:b w:val="0"/>
        </w:rPr>
        <w:t>i</w:t>
      </w:r>
      <w:r w:rsidR="00B16C0A" w:rsidRPr="00A11C5A">
        <w:rPr>
          <w:b w:val="0"/>
        </w:rPr>
        <w:t>s an approach to solving complex social problems.</w:t>
      </w:r>
    </w:p>
    <w:p w:rsidR="00B16C0A" w:rsidRPr="00A11C5A" w:rsidRDefault="00B16C0A" w:rsidP="00A11C5A">
      <w:pPr>
        <w:pStyle w:val="BodyText"/>
        <w:spacing w:before="240"/>
        <w:rPr>
          <w:b w:val="0"/>
        </w:rPr>
      </w:pPr>
      <w:r w:rsidRPr="00A11C5A">
        <w:rPr>
          <w:b w:val="0"/>
        </w:rPr>
        <w:t>Kanier and Kramer point to the failure of institutions work</w:t>
      </w:r>
      <w:r w:rsidR="003A20F1" w:rsidRPr="00A11C5A">
        <w:rPr>
          <w:b w:val="0"/>
        </w:rPr>
        <w:t>ing</w:t>
      </w:r>
      <w:r w:rsidRPr="00A11C5A">
        <w:rPr>
          <w:b w:val="0"/>
        </w:rPr>
        <w:t xml:space="preserve"> in isolation to create change</w:t>
      </w:r>
      <w:r w:rsidR="003A20F1" w:rsidRPr="00A11C5A">
        <w:rPr>
          <w:b w:val="0"/>
        </w:rPr>
        <w:t>,</w:t>
      </w:r>
      <w:r w:rsidRPr="00A11C5A">
        <w:rPr>
          <w:b w:val="0"/>
        </w:rPr>
        <w:t xml:space="preserve"> citing the need for change in behaviour by all stakeholders involved in a particular issue if a difference is to be achieved. </w:t>
      </w:r>
    </w:p>
    <w:p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12" w:name="_Toc17105018"/>
      <w:bookmarkStart w:id="13" w:name="_Toc26352797"/>
      <w:bookmarkStart w:id="14" w:name="_Toc26358563"/>
      <w:r w:rsidRPr="00816E70">
        <w:rPr>
          <w:rFonts w:cs="Arial"/>
          <w:color w:val="FFFFFF" w:themeColor="background1"/>
          <w:sz w:val="28"/>
          <w:szCs w:val="28"/>
        </w:rPr>
        <w:t>Literature review</w:t>
      </w:r>
      <w:bookmarkEnd w:id="12"/>
      <w:bookmarkEnd w:id="13"/>
      <w:bookmarkEnd w:id="14"/>
    </w:p>
    <w:p w:rsidR="00310B52" w:rsidRPr="00A11C5A" w:rsidRDefault="004035AC" w:rsidP="00A11C5A">
      <w:pPr>
        <w:spacing w:before="240"/>
      </w:pPr>
      <w:r w:rsidRPr="00A11C5A">
        <w:t xml:space="preserve">One of the most comprehensive and widely accepted models of quality transition practice for student with disability is Kohler’s (1996) taxonomy for transition programming. The </w:t>
      </w:r>
      <w:r w:rsidR="00430776" w:rsidRPr="00A11C5A">
        <w:t xml:space="preserve">development of the </w:t>
      </w:r>
      <w:r w:rsidRPr="00A11C5A">
        <w:t>model</w:t>
      </w:r>
      <w:r w:rsidR="00430776" w:rsidRPr="00A11C5A">
        <w:t xml:space="preserve"> occurred</w:t>
      </w:r>
      <w:r w:rsidR="00132173" w:rsidRPr="00A11C5A">
        <w:t xml:space="preserve"> </w:t>
      </w:r>
      <w:r w:rsidRPr="00A11C5A">
        <w:t xml:space="preserve">following wide consultation with experts </w:t>
      </w:r>
      <w:r w:rsidR="00823C2F" w:rsidRPr="00A11C5A">
        <w:t>on practices considered to provide</w:t>
      </w:r>
      <w:r w:rsidRPr="00A11C5A">
        <w:t xml:space="preserve"> successful transitions to employment and life after school for students with additional needs. The methodology used to construct the model</w:t>
      </w:r>
      <w:r w:rsidR="00177D65" w:rsidRPr="00A11C5A">
        <w:t xml:space="preserve"> is</w:t>
      </w:r>
      <w:r w:rsidRPr="00A11C5A">
        <w:t xml:space="preserve"> based on </w:t>
      </w:r>
      <w:r w:rsidR="007217A1" w:rsidRPr="00A11C5A">
        <w:t xml:space="preserve">the </w:t>
      </w:r>
      <w:r w:rsidRPr="00A11C5A">
        <w:t>concept mapping of practices</w:t>
      </w:r>
      <w:r w:rsidR="003A20F1" w:rsidRPr="00A11C5A">
        <w:t>. T</w:t>
      </w:r>
      <w:r w:rsidR="007217A1" w:rsidRPr="00A11C5A">
        <w:t>h</w:t>
      </w:r>
      <w:r w:rsidR="003A20F1" w:rsidRPr="00A11C5A">
        <w:t xml:space="preserve">ese </w:t>
      </w:r>
      <w:r w:rsidRPr="00A11C5A">
        <w:t>ha</w:t>
      </w:r>
      <w:r w:rsidR="00310B52" w:rsidRPr="00A11C5A">
        <w:t>ve</w:t>
      </w:r>
      <w:r w:rsidRPr="00A11C5A">
        <w:t xml:space="preserve"> a sound basis in theory, </w:t>
      </w:r>
      <w:r w:rsidR="00310B52" w:rsidRPr="00A11C5A">
        <w:t>a</w:t>
      </w:r>
      <w:r w:rsidRPr="00A11C5A">
        <w:t xml:space="preserve">re supported in the transition literature, and </w:t>
      </w:r>
      <w:r w:rsidR="00310B52" w:rsidRPr="00A11C5A">
        <w:t xml:space="preserve">have been </w:t>
      </w:r>
      <w:r w:rsidRPr="00A11C5A">
        <w:t>socially validated by a national group of transition experts in America</w:t>
      </w:r>
      <w:r w:rsidR="008025F2" w:rsidRPr="00A11C5A">
        <w:t xml:space="preserve">. </w:t>
      </w:r>
    </w:p>
    <w:p w:rsidR="004035AC" w:rsidRPr="00A11C5A" w:rsidRDefault="004035AC" w:rsidP="00A11C5A">
      <w:pPr>
        <w:spacing w:before="240"/>
      </w:pPr>
      <w:r w:rsidRPr="00A11C5A">
        <w:t xml:space="preserve">The taxonomy identifies a number of practices, including those </w:t>
      </w:r>
      <w:r w:rsidR="00E22EF0" w:rsidRPr="00A11C5A">
        <w:t>related to</w:t>
      </w:r>
      <w:r w:rsidRPr="00A11C5A">
        <w:t xml:space="preserve"> interagency collaboration, as</w:t>
      </w:r>
      <w:r w:rsidR="00177D65" w:rsidRPr="00A11C5A">
        <w:t xml:space="preserve">sociated with improved student </w:t>
      </w:r>
      <w:r w:rsidRPr="00A11C5A">
        <w:t xml:space="preserve">outcomes. </w:t>
      </w:r>
      <w:r w:rsidR="00421CBF" w:rsidRPr="00A11C5A">
        <w:t>In 2016</w:t>
      </w:r>
      <w:r w:rsidR="003A20F1" w:rsidRPr="00A11C5A">
        <w:t>,</w:t>
      </w:r>
      <w:r w:rsidR="00310B52" w:rsidRPr="00A11C5A">
        <w:t xml:space="preserve"> the</w:t>
      </w:r>
      <w:r w:rsidRPr="00A11C5A">
        <w:t xml:space="preserve"> </w:t>
      </w:r>
      <w:r w:rsidR="00E22EF0" w:rsidRPr="00A11C5A">
        <w:t xml:space="preserve">second version of </w:t>
      </w:r>
      <w:r w:rsidRPr="00A11C5A">
        <w:t xml:space="preserve">taxonomy </w:t>
      </w:r>
      <w:r w:rsidR="00E22EF0" w:rsidRPr="00A11C5A">
        <w:t>was released</w:t>
      </w:r>
      <w:r w:rsidRPr="00A11C5A">
        <w:t xml:space="preserve"> (Kohler, Gothberg, Fowler &amp; Coyle, 2016). </w:t>
      </w:r>
    </w:p>
    <w:p w:rsidR="004035AC" w:rsidRPr="00A11C5A" w:rsidRDefault="004035AC" w:rsidP="00A11C5A">
      <w:pPr>
        <w:spacing w:before="240"/>
      </w:pPr>
      <w:r w:rsidRPr="00A11C5A">
        <w:t xml:space="preserve">The taxonomy identifies five factors associated </w:t>
      </w:r>
      <w:r w:rsidR="0003073B" w:rsidRPr="00A11C5A">
        <w:t>with quality transition practices</w:t>
      </w:r>
      <w:r w:rsidRPr="00A11C5A">
        <w:t>:</w:t>
      </w:r>
    </w:p>
    <w:p w:rsidR="004035AC" w:rsidRPr="00A11C5A" w:rsidRDefault="004035AC" w:rsidP="00680668">
      <w:pPr>
        <w:pStyle w:val="BodyText"/>
        <w:numPr>
          <w:ilvl w:val="0"/>
          <w:numId w:val="3"/>
        </w:numPr>
        <w:spacing w:after="120" w:line="240" w:lineRule="auto"/>
        <w:ind w:left="714" w:hanging="357"/>
        <w:rPr>
          <w:b w:val="0"/>
        </w:rPr>
      </w:pPr>
      <w:r w:rsidRPr="00A11C5A">
        <w:rPr>
          <w:b w:val="0"/>
        </w:rPr>
        <w:t>Student</w:t>
      </w:r>
      <w:r w:rsidR="00FF0F10" w:rsidRPr="00A11C5A">
        <w:rPr>
          <w:b w:val="0"/>
        </w:rPr>
        <w:t>-</w:t>
      </w:r>
      <w:r w:rsidRPr="00A11C5A">
        <w:rPr>
          <w:b w:val="0"/>
        </w:rPr>
        <w:t>focused planning,</w:t>
      </w:r>
    </w:p>
    <w:p w:rsidR="004035AC" w:rsidRPr="00A11C5A" w:rsidRDefault="004035AC" w:rsidP="00680668">
      <w:pPr>
        <w:pStyle w:val="BodyText"/>
        <w:numPr>
          <w:ilvl w:val="0"/>
          <w:numId w:val="3"/>
        </w:numPr>
        <w:spacing w:after="120" w:line="240" w:lineRule="auto"/>
        <w:ind w:left="714" w:hanging="357"/>
        <w:rPr>
          <w:b w:val="0"/>
        </w:rPr>
      </w:pPr>
      <w:r w:rsidRPr="00A11C5A">
        <w:rPr>
          <w:b w:val="0"/>
        </w:rPr>
        <w:t>Student development,</w:t>
      </w:r>
    </w:p>
    <w:p w:rsidR="004035AC" w:rsidRPr="00A11C5A" w:rsidRDefault="004035AC" w:rsidP="00680668">
      <w:pPr>
        <w:pStyle w:val="BodyText"/>
        <w:numPr>
          <w:ilvl w:val="0"/>
          <w:numId w:val="3"/>
        </w:numPr>
        <w:spacing w:after="120" w:line="240" w:lineRule="auto"/>
        <w:ind w:left="714" w:hanging="357"/>
        <w:rPr>
          <w:b w:val="0"/>
        </w:rPr>
      </w:pPr>
      <w:r w:rsidRPr="00A11C5A">
        <w:rPr>
          <w:b w:val="0"/>
        </w:rPr>
        <w:t>Interagency and interdisciplinary collaboration,</w:t>
      </w:r>
    </w:p>
    <w:p w:rsidR="004035AC" w:rsidRPr="00A11C5A" w:rsidRDefault="004035AC" w:rsidP="00680668">
      <w:pPr>
        <w:pStyle w:val="BodyText"/>
        <w:numPr>
          <w:ilvl w:val="0"/>
          <w:numId w:val="3"/>
        </w:numPr>
        <w:spacing w:after="120" w:line="240" w:lineRule="auto"/>
        <w:ind w:left="714" w:hanging="357"/>
        <w:rPr>
          <w:b w:val="0"/>
        </w:rPr>
      </w:pPr>
      <w:r w:rsidRPr="00A11C5A">
        <w:rPr>
          <w:b w:val="0"/>
        </w:rPr>
        <w:t>Family engagement, and</w:t>
      </w:r>
    </w:p>
    <w:p w:rsidR="004035AC" w:rsidRPr="00A11C5A" w:rsidRDefault="004035AC" w:rsidP="00680668">
      <w:pPr>
        <w:pStyle w:val="BodyText"/>
        <w:numPr>
          <w:ilvl w:val="0"/>
          <w:numId w:val="3"/>
        </w:numPr>
        <w:spacing w:after="120" w:line="240" w:lineRule="auto"/>
        <w:ind w:left="714" w:hanging="357"/>
        <w:rPr>
          <w:b w:val="0"/>
        </w:rPr>
      </w:pPr>
      <w:r w:rsidRPr="00A11C5A">
        <w:rPr>
          <w:b w:val="0"/>
        </w:rPr>
        <w:t>Program structure and attributes.</w:t>
      </w:r>
    </w:p>
    <w:p w:rsidR="004035AC" w:rsidRPr="00A11C5A" w:rsidRDefault="004035AC" w:rsidP="00A11C5A">
      <w:pPr>
        <w:pStyle w:val="BodyText"/>
        <w:spacing w:before="240"/>
        <w:rPr>
          <w:b w:val="0"/>
        </w:rPr>
      </w:pPr>
      <w:r w:rsidRPr="00A11C5A">
        <w:rPr>
          <w:b w:val="0"/>
        </w:rPr>
        <w:t>Each factor contains a number of components</w:t>
      </w:r>
      <w:r w:rsidR="00FF0F10" w:rsidRPr="00A11C5A">
        <w:rPr>
          <w:b w:val="0"/>
        </w:rPr>
        <w:t>,</w:t>
      </w:r>
      <w:r w:rsidRPr="00A11C5A">
        <w:rPr>
          <w:b w:val="0"/>
        </w:rPr>
        <w:t xml:space="preserve"> and each component a number of practices associated with positive student outcomes. More recently, many of these practices have been identified as having an evidentiary base (Test et al., 2009; Test, Mazzotti et al.</w:t>
      </w:r>
      <w:r w:rsidR="004F0DA5" w:rsidRPr="00A11C5A">
        <w:rPr>
          <w:b w:val="0"/>
        </w:rPr>
        <w:t>, 2009</w:t>
      </w:r>
      <w:r w:rsidRPr="00A11C5A">
        <w:rPr>
          <w:b w:val="0"/>
        </w:rPr>
        <w:t xml:space="preserve">; Mazzotti, Rowe, Cameto, Test &amp; Morningstar, 2013). </w:t>
      </w:r>
    </w:p>
    <w:p w:rsidR="004035AC" w:rsidRPr="00A11C5A" w:rsidRDefault="004035AC" w:rsidP="00A11C5A">
      <w:pPr>
        <w:pStyle w:val="BodyText"/>
        <w:spacing w:before="240"/>
        <w:rPr>
          <w:b w:val="0"/>
        </w:rPr>
      </w:pPr>
      <w:r w:rsidRPr="00A11C5A">
        <w:rPr>
          <w:b w:val="0"/>
        </w:rPr>
        <w:t xml:space="preserve">The taxonomy promotes two of the key tenets of transition planning, </w:t>
      </w:r>
      <w:r w:rsidR="00132173" w:rsidRPr="00A11C5A">
        <w:rPr>
          <w:b w:val="0"/>
          <w:i/>
        </w:rPr>
        <w:t>normalis</w:t>
      </w:r>
      <w:r w:rsidRPr="00A11C5A">
        <w:rPr>
          <w:b w:val="0"/>
          <w:i/>
        </w:rPr>
        <w:t>ation</w:t>
      </w:r>
      <w:r w:rsidRPr="00A11C5A">
        <w:rPr>
          <w:b w:val="0"/>
        </w:rPr>
        <w:t xml:space="preserve"> and </w:t>
      </w:r>
      <w:r w:rsidR="00132173" w:rsidRPr="00A11C5A">
        <w:rPr>
          <w:b w:val="0"/>
          <w:i/>
        </w:rPr>
        <w:t>individualis</w:t>
      </w:r>
      <w:r w:rsidRPr="00A11C5A">
        <w:rPr>
          <w:b w:val="0"/>
          <w:i/>
        </w:rPr>
        <w:t>ation</w:t>
      </w:r>
      <w:r w:rsidRPr="00A11C5A">
        <w:rPr>
          <w:b w:val="0"/>
        </w:rPr>
        <w:t xml:space="preserve"> by providing young people with the </w:t>
      </w:r>
      <w:r w:rsidRPr="00A11C5A">
        <w:rPr>
          <w:b w:val="0"/>
        </w:rPr>
        <w:lastRenderedPageBreak/>
        <w:t xml:space="preserve">opportunity to plan their own futures and develop the skills required to lead a normal lifestyle once they leave school. </w:t>
      </w:r>
    </w:p>
    <w:p w:rsidR="004035AC" w:rsidRPr="00A11C5A" w:rsidRDefault="004035AC" w:rsidP="00A11C5A">
      <w:pPr>
        <w:pStyle w:val="BodyText"/>
        <w:spacing w:before="240"/>
        <w:rPr>
          <w:b w:val="0"/>
        </w:rPr>
      </w:pPr>
      <w:r w:rsidRPr="00A11C5A">
        <w:rPr>
          <w:b w:val="0"/>
        </w:rPr>
        <w:t>One feature of the Taxonomy is the emphasis on the importance of collaboration between secondary schools, parents, post-school support agencies and community business</w:t>
      </w:r>
      <w:r w:rsidR="00FF0F10" w:rsidRPr="00A11C5A">
        <w:rPr>
          <w:b w:val="0"/>
        </w:rPr>
        <w:t>es</w:t>
      </w:r>
      <w:r w:rsidRPr="00A11C5A">
        <w:rPr>
          <w:b w:val="0"/>
        </w:rPr>
        <w:t xml:space="preserve"> when planning for transition, as these relationships are associated with improved lifestyles for students once they leave school. Collaborative Framework and</w:t>
      </w:r>
      <w:r w:rsidR="001E67EC" w:rsidRPr="00A11C5A">
        <w:rPr>
          <w:b w:val="0"/>
        </w:rPr>
        <w:t xml:space="preserve"> Collaborative Service delivery</w:t>
      </w:r>
      <w:r w:rsidR="00434A90" w:rsidRPr="00A11C5A">
        <w:rPr>
          <w:b w:val="0"/>
        </w:rPr>
        <w:t xml:space="preserve"> are two</w:t>
      </w:r>
      <w:r w:rsidR="003A20F1" w:rsidRPr="00A11C5A">
        <w:rPr>
          <w:b w:val="0"/>
        </w:rPr>
        <w:t xml:space="preserve"> </w:t>
      </w:r>
      <w:r w:rsidR="00C95EB9" w:rsidRPr="00C95EB9">
        <w:rPr>
          <w:b w:val="0"/>
        </w:rPr>
        <w:t xml:space="preserve">components </w:t>
      </w:r>
      <w:r w:rsidR="003A20F1" w:rsidRPr="00A11C5A">
        <w:rPr>
          <w:b w:val="0"/>
        </w:rPr>
        <w:t>associated with collaboration</w:t>
      </w:r>
      <w:r w:rsidRPr="00A11C5A">
        <w:rPr>
          <w:b w:val="0"/>
        </w:rPr>
        <w:t xml:space="preserve">. </w:t>
      </w:r>
    </w:p>
    <w:p w:rsidR="004035AC" w:rsidRPr="00A11C5A" w:rsidRDefault="004035AC" w:rsidP="00A11C5A">
      <w:pPr>
        <w:pStyle w:val="BodyText"/>
        <w:spacing w:before="240"/>
        <w:rPr>
          <w:b w:val="0"/>
        </w:rPr>
      </w:pPr>
      <w:r w:rsidRPr="00A11C5A">
        <w:rPr>
          <w:b w:val="0"/>
        </w:rPr>
        <w:t xml:space="preserve">The objective of effective </w:t>
      </w:r>
      <w:r w:rsidR="00FF0F10" w:rsidRPr="00A11C5A">
        <w:rPr>
          <w:b w:val="0"/>
        </w:rPr>
        <w:t>i</w:t>
      </w:r>
      <w:r w:rsidRPr="00A11C5A">
        <w:rPr>
          <w:b w:val="0"/>
        </w:rPr>
        <w:t xml:space="preserve">nteragency </w:t>
      </w:r>
      <w:r w:rsidR="00FF0F10" w:rsidRPr="00A11C5A">
        <w:rPr>
          <w:b w:val="0"/>
        </w:rPr>
        <w:t>c</w:t>
      </w:r>
      <w:r w:rsidRPr="00A11C5A">
        <w:rPr>
          <w:b w:val="0"/>
        </w:rPr>
        <w:t>ollaboration is to create a system of post-school supports and activit</w:t>
      </w:r>
      <w:r w:rsidR="00E22EF0" w:rsidRPr="00A11C5A">
        <w:rPr>
          <w:b w:val="0"/>
        </w:rPr>
        <w:t>ies</w:t>
      </w:r>
      <w:r w:rsidRPr="00A11C5A">
        <w:rPr>
          <w:b w:val="0"/>
        </w:rPr>
        <w:t xml:space="preserve"> for students over the last few years of schooling so that “their last day of high school can look like their first day after high school” (Kohler et al. 2017, p. 175). </w:t>
      </w:r>
      <w:r w:rsidR="00526A7C" w:rsidRPr="00A11C5A">
        <w:rPr>
          <w:b w:val="0"/>
        </w:rPr>
        <w:t>T</w:t>
      </w:r>
      <w:r w:rsidRPr="00A11C5A">
        <w:rPr>
          <w:b w:val="0"/>
        </w:rPr>
        <w:t xml:space="preserve">o achieve this, </w:t>
      </w:r>
      <w:r w:rsidR="00526A7C" w:rsidRPr="00A11C5A">
        <w:rPr>
          <w:b w:val="0"/>
        </w:rPr>
        <w:t>exploration, preparation and implemen</w:t>
      </w:r>
      <w:r w:rsidR="00FF6B4E" w:rsidRPr="00A11C5A">
        <w:rPr>
          <w:b w:val="0"/>
        </w:rPr>
        <w:t>ta</w:t>
      </w:r>
      <w:r w:rsidR="00526A7C" w:rsidRPr="00A11C5A">
        <w:rPr>
          <w:b w:val="0"/>
        </w:rPr>
        <w:t xml:space="preserve">tion for </w:t>
      </w:r>
      <w:r w:rsidRPr="00A11C5A">
        <w:rPr>
          <w:b w:val="0"/>
        </w:rPr>
        <w:t xml:space="preserve">employment pathways must </w:t>
      </w:r>
      <w:r w:rsidR="00526A7C" w:rsidRPr="00A11C5A">
        <w:rPr>
          <w:b w:val="0"/>
        </w:rPr>
        <w:t>occur</w:t>
      </w:r>
      <w:r w:rsidRPr="00A11C5A">
        <w:rPr>
          <w:b w:val="0"/>
        </w:rPr>
        <w:t xml:space="preserve"> while students are still attending school. This task will be expedited when there is collaboration between mainstream post-school services</w:t>
      </w:r>
      <w:r w:rsidR="00526A7C" w:rsidRPr="00A11C5A">
        <w:rPr>
          <w:b w:val="0"/>
        </w:rPr>
        <w:t>. These include services</w:t>
      </w:r>
      <w:r w:rsidRPr="00A11C5A">
        <w:rPr>
          <w:b w:val="0"/>
        </w:rPr>
        <w:t xml:space="preserve"> with expertise in vocational training, apprenticeships and the provision of work experience</w:t>
      </w:r>
      <w:r w:rsidR="00526A7C" w:rsidRPr="00A11C5A">
        <w:rPr>
          <w:b w:val="0"/>
        </w:rPr>
        <w:t>. In addition,</w:t>
      </w:r>
      <w:r w:rsidRPr="00A11C5A">
        <w:rPr>
          <w:b w:val="0"/>
        </w:rPr>
        <w:t xml:space="preserve"> disability</w:t>
      </w:r>
      <w:r w:rsidR="001F78F6" w:rsidRPr="00A11C5A">
        <w:rPr>
          <w:b w:val="0"/>
        </w:rPr>
        <w:t>-</w:t>
      </w:r>
      <w:r w:rsidRPr="00A11C5A">
        <w:rPr>
          <w:b w:val="0"/>
        </w:rPr>
        <w:t>specific services with experience in teach</w:t>
      </w:r>
      <w:r w:rsidR="00526A7C" w:rsidRPr="00A11C5A">
        <w:rPr>
          <w:b w:val="0"/>
        </w:rPr>
        <w:t>ing</w:t>
      </w:r>
      <w:r w:rsidRPr="00A11C5A">
        <w:rPr>
          <w:b w:val="0"/>
        </w:rPr>
        <w:t xml:space="preserve"> employment skills</w:t>
      </w:r>
      <w:r w:rsidR="00526A7C" w:rsidRPr="00A11C5A">
        <w:rPr>
          <w:b w:val="0"/>
        </w:rPr>
        <w:t xml:space="preserve"> are also needed to achieve these outcomes</w:t>
      </w:r>
      <w:r w:rsidRPr="00A11C5A">
        <w:rPr>
          <w:b w:val="0"/>
        </w:rPr>
        <w:t xml:space="preserve">. </w:t>
      </w:r>
    </w:p>
    <w:p w:rsidR="004035AC" w:rsidRPr="00A11C5A" w:rsidRDefault="00132173" w:rsidP="00A11C5A">
      <w:pPr>
        <w:pStyle w:val="BodyText"/>
        <w:spacing w:before="240"/>
        <w:rPr>
          <w:rFonts w:eastAsiaTheme="minorEastAsia"/>
          <w:b w:val="0"/>
          <w:lang w:val="en-US"/>
        </w:rPr>
      </w:pPr>
      <w:r w:rsidRPr="00A11C5A">
        <w:rPr>
          <w:b w:val="0"/>
        </w:rPr>
        <w:t>In an attempt to operationalis</w:t>
      </w:r>
      <w:r w:rsidR="004035AC" w:rsidRPr="00A11C5A">
        <w:rPr>
          <w:b w:val="0"/>
        </w:rPr>
        <w:t>e interagency collaboration as a predictor of improved student outcomes, Rowe et al. (2015) conducted a Delphi study asking established experts from post-school agencies, researchers and schools to more accurately define interagency activities and list their program</w:t>
      </w:r>
      <w:r w:rsidR="00026BC8" w:rsidRPr="00A11C5A">
        <w:rPr>
          <w:b w:val="0"/>
        </w:rPr>
        <w:t xml:space="preserve"> characteristics and practices. </w:t>
      </w:r>
    </w:p>
    <w:p w:rsidR="00F41408" w:rsidRPr="00A11C5A" w:rsidRDefault="00F41408" w:rsidP="00A11C5A">
      <w:pPr>
        <w:pStyle w:val="BodyText"/>
        <w:spacing w:before="240"/>
        <w:rPr>
          <w:b w:val="0"/>
        </w:rPr>
      </w:pPr>
      <w:r w:rsidRPr="00A11C5A">
        <w:rPr>
          <w:b w:val="0"/>
        </w:rPr>
        <w:t xml:space="preserve">Carter, Blustein, Bumble, Harvey, Henderson and McMillan (2016) undertook a large-scale study involving 400 participants across six locations. They invited local transition planning teams, post-school services and interest groups to solicit suggestions on how they could work together to increase employment opportunities for </w:t>
      </w:r>
      <w:r w:rsidR="001F78F6" w:rsidRPr="00A11C5A">
        <w:rPr>
          <w:b w:val="0"/>
        </w:rPr>
        <w:t xml:space="preserve">people </w:t>
      </w:r>
      <w:r w:rsidRPr="00A11C5A">
        <w:rPr>
          <w:b w:val="0"/>
        </w:rPr>
        <w:t xml:space="preserve">with intellectual disability. As a result, new collaborative practices were developed and </w:t>
      </w:r>
      <w:r w:rsidR="001F78F6" w:rsidRPr="00A11C5A">
        <w:rPr>
          <w:b w:val="0"/>
        </w:rPr>
        <w:t>existing good practices were strengthened</w:t>
      </w:r>
      <w:r w:rsidRPr="00A11C5A">
        <w:rPr>
          <w:b w:val="0"/>
        </w:rPr>
        <w:t xml:space="preserve">. These practices assisted </w:t>
      </w:r>
      <w:r w:rsidR="00F43D10" w:rsidRPr="00A11C5A">
        <w:rPr>
          <w:b w:val="0"/>
        </w:rPr>
        <w:t>in t</w:t>
      </w:r>
      <w:r w:rsidRPr="00A11C5A">
        <w:rPr>
          <w:b w:val="0"/>
        </w:rPr>
        <w:t xml:space="preserve">he </w:t>
      </w:r>
      <w:r w:rsidR="00F43D10" w:rsidRPr="00A11C5A">
        <w:rPr>
          <w:b w:val="0"/>
        </w:rPr>
        <w:t>establishment</w:t>
      </w:r>
      <w:r w:rsidRPr="00A11C5A">
        <w:rPr>
          <w:b w:val="0"/>
        </w:rPr>
        <w:t xml:space="preserve"> of promising and productive pathways for collaboration unique to local community resources and requirements.</w:t>
      </w:r>
    </w:p>
    <w:p w:rsidR="002A3EEA" w:rsidRPr="00A11C5A" w:rsidRDefault="004035AC" w:rsidP="00A11C5A">
      <w:pPr>
        <w:pStyle w:val="BodyText"/>
        <w:spacing w:before="240"/>
        <w:rPr>
          <w:b w:val="0"/>
        </w:rPr>
      </w:pPr>
      <w:r w:rsidRPr="00A11C5A">
        <w:rPr>
          <w:b w:val="0"/>
        </w:rPr>
        <w:t>In a study designed to measure progress towards developing collaborative activity, Noonan, McCall, Zheng and Gaumer-Erickson (2012) used a five-stage model (Frey, Lohmeier, Lee, &amp; Tollefson, 2006) and focus groups to measure the development of collaborative practices by ten post-school agencies prior to and after joining a state-level interagency transition team.</w:t>
      </w:r>
      <w:r w:rsidR="000255AA" w:rsidRPr="00A11C5A">
        <w:rPr>
          <w:b w:val="0"/>
        </w:rPr>
        <w:t xml:space="preserve"> Results indicate membership of the state team </w:t>
      </w:r>
      <w:r w:rsidR="00E6494F" w:rsidRPr="00A11C5A">
        <w:rPr>
          <w:b w:val="0"/>
        </w:rPr>
        <w:t>improved indivi</w:t>
      </w:r>
      <w:r w:rsidR="00132173" w:rsidRPr="00A11C5A">
        <w:rPr>
          <w:b w:val="0"/>
        </w:rPr>
        <w:t>dual connections between organis</w:t>
      </w:r>
      <w:r w:rsidR="00E6494F" w:rsidRPr="00A11C5A">
        <w:rPr>
          <w:b w:val="0"/>
        </w:rPr>
        <w:t xml:space="preserve">ations. </w:t>
      </w:r>
      <w:r w:rsidRPr="00A11C5A">
        <w:rPr>
          <w:b w:val="0"/>
        </w:rPr>
        <w:t xml:space="preserve">This study </w:t>
      </w:r>
      <w:r w:rsidR="001F78F6" w:rsidRPr="00A11C5A">
        <w:rPr>
          <w:b w:val="0"/>
        </w:rPr>
        <w:t xml:space="preserve">demonstrates </w:t>
      </w:r>
      <w:r w:rsidRPr="00A11C5A">
        <w:rPr>
          <w:b w:val="0"/>
        </w:rPr>
        <w:t xml:space="preserve">the value of </w:t>
      </w:r>
      <w:r w:rsidRPr="00A11C5A">
        <w:rPr>
          <w:b w:val="0"/>
        </w:rPr>
        <w:lastRenderedPageBreak/>
        <w:t>belonging to collaborative teams</w:t>
      </w:r>
      <w:r w:rsidR="001F78F6" w:rsidRPr="00A11C5A">
        <w:rPr>
          <w:b w:val="0"/>
        </w:rPr>
        <w:t>,</w:t>
      </w:r>
      <w:r w:rsidRPr="00A11C5A">
        <w:rPr>
          <w:b w:val="0"/>
        </w:rPr>
        <w:t xml:space="preserve"> has on the implementation of recognised collaborative practices</w:t>
      </w:r>
      <w:r w:rsidR="00F43D10" w:rsidRPr="00A11C5A">
        <w:rPr>
          <w:b w:val="0"/>
        </w:rPr>
        <w:t>. In addition</w:t>
      </w:r>
      <w:r w:rsidR="00C053C6" w:rsidRPr="00A11C5A">
        <w:rPr>
          <w:b w:val="0"/>
        </w:rPr>
        <w:t>,</w:t>
      </w:r>
      <w:r w:rsidRPr="00A11C5A">
        <w:rPr>
          <w:b w:val="0"/>
        </w:rPr>
        <w:t xml:space="preserve"> </w:t>
      </w:r>
      <w:r w:rsidR="00E6494F" w:rsidRPr="00A11C5A">
        <w:rPr>
          <w:b w:val="0"/>
        </w:rPr>
        <w:t xml:space="preserve">the study indicated </w:t>
      </w:r>
      <w:r w:rsidRPr="00A11C5A">
        <w:rPr>
          <w:b w:val="0"/>
        </w:rPr>
        <w:t xml:space="preserve">achievement of true collaborative relationships between organisations may not be immediate but develops over time and </w:t>
      </w:r>
      <w:r w:rsidR="003F276D" w:rsidRPr="00A11C5A">
        <w:rPr>
          <w:b w:val="0"/>
        </w:rPr>
        <w:t>through</w:t>
      </w:r>
      <w:r w:rsidRPr="00A11C5A">
        <w:rPr>
          <w:b w:val="0"/>
        </w:rPr>
        <w:t xml:space="preserve"> working together. </w:t>
      </w:r>
    </w:p>
    <w:p w:rsidR="002A3EEA" w:rsidRPr="00A11C5A" w:rsidRDefault="002A3EEA" w:rsidP="00A11C5A">
      <w:pPr>
        <w:pStyle w:val="BodyText"/>
        <w:spacing w:before="240"/>
        <w:rPr>
          <w:b w:val="0"/>
        </w:rPr>
      </w:pPr>
      <w:r w:rsidRPr="00A11C5A">
        <w:rPr>
          <w:b w:val="0"/>
        </w:rPr>
        <w:t xml:space="preserve">Many initiatives overseas have </w:t>
      </w:r>
      <w:r w:rsidR="00132173" w:rsidRPr="00A11C5A">
        <w:rPr>
          <w:b w:val="0"/>
        </w:rPr>
        <w:t>evaluated th</w:t>
      </w:r>
      <w:r w:rsidR="001F78F6" w:rsidRPr="00A11C5A">
        <w:rPr>
          <w:b w:val="0"/>
        </w:rPr>
        <w:t>e</w:t>
      </w:r>
      <w:r w:rsidR="00132173" w:rsidRPr="00A11C5A">
        <w:rPr>
          <w:b w:val="0"/>
        </w:rPr>
        <w:t xml:space="preserve"> </w:t>
      </w:r>
      <w:r w:rsidRPr="00A11C5A">
        <w:rPr>
          <w:b w:val="0"/>
        </w:rPr>
        <w:t xml:space="preserve">focus on collaboration to improve </w:t>
      </w:r>
      <w:r w:rsidR="008A77B0" w:rsidRPr="00A11C5A">
        <w:rPr>
          <w:b w:val="0"/>
        </w:rPr>
        <w:t xml:space="preserve">school </w:t>
      </w:r>
      <w:r w:rsidRPr="00A11C5A">
        <w:rPr>
          <w:b w:val="0"/>
        </w:rPr>
        <w:t>transition</w:t>
      </w:r>
      <w:r w:rsidR="0003073B" w:rsidRPr="00A11C5A">
        <w:rPr>
          <w:b w:val="0"/>
        </w:rPr>
        <w:t xml:space="preserve">.  </w:t>
      </w:r>
      <w:r w:rsidRPr="00A11C5A">
        <w:rPr>
          <w:b w:val="0"/>
        </w:rPr>
        <w:t xml:space="preserve">  </w:t>
      </w:r>
    </w:p>
    <w:p w:rsidR="002A3EEA" w:rsidRPr="00A11C5A" w:rsidRDefault="002A3EEA" w:rsidP="00A11C5A">
      <w:pPr>
        <w:pStyle w:val="BodyText"/>
        <w:spacing w:before="240"/>
        <w:rPr>
          <w:b w:val="0"/>
        </w:rPr>
      </w:pPr>
      <w:r w:rsidRPr="00A11C5A">
        <w:rPr>
          <w:b w:val="0"/>
        </w:rPr>
        <w:t xml:space="preserve">The work internship program study, (Luecking and Fabian, 2000) involved collaboration between schools, employers and the Marriott Foundation for People with Disabilities. Upon completion, 75% of those participating in the internships were offered positions with their employers and 53% of those were still in employment 12 months later. </w:t>
      </w:r>
      <w:r w:rsidR="009960DE" w:rsidRPr="00A11C5A">
        <w:rPr>
          <w:b w:val="0"/>
        </w:rPr>
        <w:t>The authors cite the availability of school staff to collaborate with potential employers as a factor in the program</w:t>
      </w:r>
      <w:r w:rsidR="003F276D" w:rsidRPr="00A11C5A">
        <w:rPr>
          <w:b w:val="0"/>
        </w:rPr>
        <w:t>’</w:t>
      </w:r>
      <w:r w:rsidR="009960DE" w:rsidRPr="00A11C5A">
        <w:rPr>
          <w:b w:val="0"/>
        </w:rPr>
        <w:t>s success.</w:t>
      </w:r>
    </w:p>
    <w:p w:rsidR="00CF3F75" w:rsidRPr="00A11C5A" w:rsidRDefault="002A3EEA" w:rsidP="00A11C5A">
      <w:pPr>
        <w:pStyle w:val="BodyText"/>
        <w:spacing w:before="240"/>
        <w:rPr>
          <w:b w:val="0"/>
        </w:rPr>
      </w:pPr>
      <w:r w:rsidRPr="00A11C5A">
        <w:rPr>
          <w:b w:val="0"/>
        </w:rPr>
        <w:t xml:space="preserve">The TASSEL program evaluated by Aspel, Bettis, Test, &amp; Wood (1998) involved interagency teams comprised of representatives from schools, </w:t>
      </w:r>
      <w:r w:rsidR="009960DE" w:rsidRPr="00A11C5A">
        <w:rPr>
          <w:b w:val="0"/>
        </w:rPr>
        <w:t>post-</w:t>
      </w:r>
      <w:r w:rsidR="00434A90" w:rsidRPr="00A11C5A">
        <w:rPr>
          <w:b w:val="0"/>
        </w:rPr>
        <w:t>employment services</w:t>
      </w:r>
      <w:r w:rsidRPr="00A11C5A">
        <w:rPr>
          <w:b w:val="0"/>
        </w:rPr>
        <w:t xml:space="preserve"> and local businesses collaborating to organise paid work experience and job-shadowing for students in their final years of high school. </w:t>
      </w:r>
    </w:p>
    <w:p w:rsidR="002A3EEA" w:rsidRPr="00A11C5A" w:rsidRDefault="008B4D8B" w:rsidP="00A11C5A">
      <w:pPr>
        <w:pStyle w:val="BodyText"/>
        <w:spacing w:before="240"/>
        <w:rPr>
          <w:b w:val="0"/>
        </w:rPr>
      </w:pPr>
      <w:r w:rsidRPr="00A11C5A">
        <w:rPr>
          <w:b w:val="0"/>
        </w:rPr>
        <w:t xml:space="preserve">The </w:t>
      </w:r>
      <w:r w:rsidR="009558DA" w:rsidRPr="00A11C5A">
        <w:rPr>
          <w:b w:val="0"/>
        </w:rPr>
        <w:t>Youth Transition Program,</w:t>
      </w:r>
      <w:r w:rsidR="002A3EEA" w:rsidRPr="00A11C5A">
        <w:rPr>
          <w:b w:val="0"/>
        </w:rPr>
        <w:t xml:space="preserve"> (Benz, Lindstrom and Yovanoff, 2000)</w:t>
      </w:r>
      <w:r w:rsidRPr="00A11C5A">
        <w:rPr>
          <w:b w:val="0"/>
        </w:rPr>
        <w:t xml:space="preserve"> was a study </w:t>
      </w:r>
      <w:r w:rsidR="00933992" w:rsidRPr="00A11C5A">
        <w:rPr>
          <w:b w:val="0"/>
        </w:rPr>
        <w:t xml:space="preserve">examining work experience participation in secondary school to </w:t>
      </w:r>
      <w:r w:rsidR="003F276D" w:rsidRPr="00A11C5A">
        <w:rPr>
          <w:b w:val="0"/>
        </w:rPr>
        <w:t xml:space="preserve">facilitate </w:t>
      </w:r>
      <w:r w:rsidR="00933992" w:rsidRPr="00A11C5A">
        <w:rPr>
          <w:b w:val="0"/>
        </w:rPr>
        <w:t xml:space="preserve">successful </w:t>
      </w:r>
      <w:r w:rsidRPr="00A11C5A">
        <w:rPr>
          <w:b w:val="0"/>
        </w:rPr>
        <w:t>post-school outcomes. Collaborative features included formal contracts between partners specifying</w:t>
      </w:r>
      <w:r w:rsidR="009558DA" w:rsidRPr="00A11C5A">
        <w:rPr>
          <w:b w:val="0"/>
        </w:rPr>
        <w:t xml:space="preserve"> the responsibilities of each agency, shared financial responsibility for staff delivering transition services and the responsibilities of all team members clearly delineated. </w:t>
      </w:r>
      <w:r w:rsidR="00F427E4" w:rsidRPr="00A11C5A">
        <w:rPr>
          <w:b w:val="0"/>
        </w:rPr>
        <w:t>Results indicate the student participants experienced substantially better employment outcomes tha</w:t>
      </w:r>
      <w:r w:rsidR="00933992" w:rsidRPr="00A11C5A">
        <w:rPr>
          <w:b w:val="0"/>
        </w:rPr>
        <w:t>n</w:t>
      </w:r>
      <w:r w:rsidR="00F427E4" w:rsidRPr="00A11C5A">
        <w:rPr>
          <w:b w:val="0"/>
        </w:rPr>
        <w:t xml:space="preserve"> those who had not participated in the program. The authors</w:t>
      </w:r>
      <w:r w:rsidR="002A3EEA" w:rsidRPr="00A11C5A">
        <w:rPr>
          <w:b w:val="0"/>
        </w:rPr>
        <w:t xml:space="preserve"> stated they</w:t>
      </w:r>
      <w:r w:rsidR="00AB5446" w:rsidRPr="00A11C5A">
        <w:rPr>
          <w:b w:val="0"/>
        </w:rPr>
        <w:t>,</w:t>
      </w:r>
      <w:r w:rsidR="002A3EEA" w:rsidRPr="00A11C5A">
        <w:rPr>
          <w:b w:val="0"/>
        </w:rPr>
        <w:t xml:space="preserve"> “believe these positive outcomes are a reflection of the strong partnership at both state and local levels between schools and vocational rehabilitation (p. 63)</w:t>
      </w:r>
      <w:r w:rsidR="00AB5446" w:rsidRPr="00A11C5A">
        <w:rPr>
          <w:b w:val="0"/>
        </w:rPr>
        <w:t>”</w:t>
      </w:r>
      <w:r w:rsidR="002A3EEA" w:rsidRPr="00A11C5A">
        <w:rPr>
          <w:b w:val="0"/>
        </w:rPr>
        <w:t>.</w:t>
      </w:r>
    </w:p>
    <w:p w:rsidR="009E1271" w:rsidRPr="00A11C5A" w:rsidRDefault="009E1271" w:rsidP="00A11C5A">
      <w:pPr>
        <w:pStyle w:val="BodyText"/>
        <w:spacing w:before="240"/>
        <w:rPr>
          <w:b w:val="0"/>
        </w:rPr>
      </w:pPr>
      <w:r w:rsidRPr="00A11C5A">
        <w:rPr>
          <w:b w:val="0"/>
        </w:rPr>
        <w:t>The Transition Service Integration Model (Certo et al., 2003) combined the resources of the public school, rehabilitation and the developmental disability systems to facilitate post-school employment for students with disability at a rate exceeding the national average in the United States.)</w:t>
      </w:r>
    </w:p>
    <w:p w:rsidR="001F1003" w:rsidRDefault="001F1003">
      <w:pPr>
        <w:spacing w:before="0" w:after="160" w:line="259" w:lineRule="auto"/>
        <w:rPr>
          <w:rFonts w:eastAsiaTheme="majorEastAsia"/>
          <w:b/>
          <w:bCs/>
          <w:color w:val="FFFFFF" w:themeColor="background1"/>
          <w:sz w:val="28"/>
          <w:szCs w:val="28"/>
        </w:rPr>
      </w:pPr>
      <w:bookmarkStart w:id="15" w:name="_Toc17105022"/>
      <w:bookmarkStart w:id="16" w:name="_Toc26352798"/>
      <w:bookmarkStart w:id="17" w:name="_Toc26358564"/>
      <w:r>
        <w:rPr>
          <w:color w:val="FFFFFF" w:themeColor="background1"/>
          <w:sz w:val="28"/>
          <w:szCs w:val="28"/>
        </w:rPr>
        <w:br w:type="page"/>
      </w:r>
    </w:p>
    <w:p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Australian studies on interagency collaboration</w:t>
      </w:r>
      <w:bookmarkEnd w:id="15"/>
      <w:bookmarkEnd w:id="16"/>
      <w:bookmarkEnd w:id="17"/>
    </w:p>
    <w:p w:rsidR="001D14CE" w:rsidRPr="00A11C5A" w:rsidRDefault="004035AC" w:rsidP="00A11C5A">
      <w:pPr>
        <w:pStyle w:val="BodyText"/>
        <w:spacing w:before="240"/>
        <w:rPr>
          <w:b w:val="0"/>
        </w:rPr>
      </w:pPr>
      <w:r w:rsidRPr="00A11C5A">
        <w:rPr>
          <w:b w:val="0"/>
        </w:rPr>
        <w:t>As can be observed</w:t>
      </w:r>
      <w:r w:rsidR="00DA0451" w:rsidRPr="00A11C5A">
        <w:rPr>
          <w:b w:val="0"/>
        </w:rPr>
        <w:t>,</w:t>
      </w:r>
      <w:r w:rsidRPr="00A11C5A">
        <w:rPr>
          <w:b w:val="0"/>
        </w:rPr>
        <w:t xml:space="preserve"> most of the research literature </w:t>
      </w:r>
      <w:r w:rsidR="009B3DC9" w:rsidRPr="00A11C5A">
        <w:rPr>
          <w:b w:val="0"/>
        </w:rPr>
        <w:t>on interagency c</w:t>
      </w:r>
      <w:r w:rsidR="005A2309" w:rsidRPr="00A11C5A">
        <w:rPr>
          <w:b w:val="0"/>
        </w:rPr>
        <w:t>ollaboration</w:t>
      </w:r>
      <w:r w:rsidR="00BD1E3C" w:rsidRPr="00A11C5A">
        <w:rPr>
          <w:b w:val="0"/>
        </w:rPr>
        <w:t xml:space="preserve"> </w:t>
      </w:r>
      <w:r w:rsidRPr="00A11C5A">
        <w:rPr>
          <w:b w:val="0"/>
        </w:rPr>
        <w:t xml:space="preserve">emanates from North America where conditions underpinning transition activities are very different from those </w:t>
      </w:r>
      <w:r w:rsidR="009039E0" w:rsidRPr="00A11C5A">
        <w:rPr>
          <w:b w:val="0"/>
        </w:rPr>
        <w:t>i</w:t>
      </w:r>
      <w:r w:rsidRPr="00A11C5A">
        <w:rPr>
          <w:b w:val="0"/>
        </w:rPr>
        <w:t xml:space="preserve">n Australia. </w:t>
      </w:r>
      <w:r w:rsidR="001D14CE" w:rsidRPr="00A11C5A">
        <w:rPr>
          <w:b w:val="0"/>
        </w:rPr>
        <w:t>For example:</w:t>
      </w:r>
    </w:p>
    <w:p w:rsidR="00DF17BA" w:rsidRPr="00A11C5A" w:rsidRDefault="00DF17BA" w:rsidP="00816E70">
      <w:pPr>
        <w:pStyle w:val="ListParagraph"/>
        <w:numPr>
          <w:ilvl w:val="0"/>
          <w:numId w:val="35"/>
        </w:numPr>
        <w:autoSpaceDE w:val="0"/>
        <w:autoSpaceDN w:val="0"/>
        <w:adjustRightInd w:val="0"/>
        <w:spacing w:after="120"/>
        <w:ind w:left="714" w:hanging="357"/>
        <w:contextualSpacing w:val="0"/>
        <w:rPr>
          <w:rFonts w:eastAsiaTheme="minorHAnsi"/>
          <w:color w:val="000000"/>
          <w:lang w:eastAsia="en-US"/>
        </w:rPr>
      </w:pPr>
      <w:r w:rsidRPr="00A11C5A">
        <w:rPr>
          <w:rFonts w:eastAsiaTheme="minorHAnsi"/>
          <w:color w:val="000000"/>
          <w:lang w:eastAsia="en-US"/>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Hager&lt;/Author&gt;&lt;Year&gt;2002&lt;/Year&gt;&lt;RecNum&gt;121&lt;/RecNum&gt;&lt;DisplayText&gt;(Hager, 2002)&lt;/DisplayText&gt;&lt;record&gt;&lt;rec-number&gt;121&lt;/rec-number&gt;&lt;foreign-keys&gt;&lt;key app="EN" db-id="stx5satavvxdvveepsx59affx9z95f5v2rzw" timestamp="1568594808"&gt;121&lt;/key&gt;&lt;/foreign-keys&gt;&lt;ref-type name="Journal Article"&gt;17&lt;/ref-type&gt;&lt;contributors&gt;&lt;authors&gt;&lt;author&gt;Hager, Ronald M&lt;/author&gt;&lt;/authors&gt;&lt;/contributors&gt;&lt;titles&gt;&lt;title&gt;The Transition from School to Work: The Special Education and State Vocational Rehabilitation Systems&amp;apos; Obligations to Prepare Students with Disabilities for the World of Work. Policy &amp;amp; Practice Brief# 4&lt;/title&gt;&lt;secondary-title&gt;Employment and Disability Institute&lt;/secondary-title&gt;&lt;/titles&gt;&lt;periodical&gt;&lt;full-title&gt;Employment and Disability Institute&lt;/full-title&gt;&lt;/periodical&gt;&lt;dates&gt;&lt;year&gt;2002&lt;/year&gt;&lt;/dates&gt;&lt;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Hager, 2002)</w:t>
      </w:r>
      <w:r w:rsidRPr="00A11C5A">
        <w:rPr>
          <w:rFonts w:eastAsiaTheme="minorHAnsi"/>
          <w:color w:val="000000"/>
          <w:lang w:eastAsia="en-US"/>
        </w:rPr>
        <w:fldChar w:fldCharType="end"/>
      </w:r>
      <w:r w:rsidRPr="00A11C5A">
        <w:rPr>
          <w:rFonts w:eastAsiaTheme="minorHAnsi"/>
          <w:color w:val="000000"/>
          <w:lang w:eastAsia="en-US"/>
        </w:rPr>
        <w:t xml:space="preserve">. </w:t>
      </w:r>
    </w:p>
    <w:p w:rsidR="00DF17BA" w:rsidRPr="00A11C5A" w:rsidRDefault="00DF17BA" w:rsidP="00816E70">
      <w:pPr>
        <w:pStyle w:val="ListParagraph"/>
        <w:numPr>
          <w:ilvl w:val="0"/>
          <w:numId w:val="35"/>
        </w:numPr>
        <w:autoSpaceDE w:val="0"/>
        <w:autoSpaceDN w:val="0"/>
        <w:adjustRightInd w:val="0"/>
        <w:spacing w:after="120"/>
        <w:ind w:left="714" w:hanging="357"/>
        <w:contextualSpacing w:val="0"/>
        <w:rPr>
          <w:rFonts w:eastAsiaTheme="minorHAnsi"/>
          <w:color w:val="000000"/>
          <w:lang w:eastAsia="en-US"/>
        </w:rPr>
      </w:pPr>
      <w:r w:rsidRPr="00A11C5A">
        <w:rPr>
          <w:rFonts w:eastAsiaTheme="minorHAnsi"/>
          <w:color w:val="000000"/>
          <w:lang w:eastAsia="en-US"/>
        </w:rPr>
        <w:t>The Workforce Innovation and Opportunity Act (2014) mandated that Disability Employment/Vocational Services work with schools to provide transition services to all students with disabilities</w:t>
      </w:r>
      <w:r w:rsidR="005F34F8" w:rsidRPr="00A11C5A">
        <w:rPr>
          <w:rFonts w:eastAsiaTheme="minorHAnsi"/>
          <w:color w:val="000000"/>
          <w:lang w:eastAsia="en-US"/>
        </w:rPr>
        <w:t>.</w:t>
      </w:r>
      <w:r w:rsidRPr="00A11C5A">
        <w:rPr>
          <w:rFonts w:eastAsiaTheme="minorHAnsi"/>
          <w:color w:val="000000"/>
          <w:lang w:eastAsia="en-US"/>
        </w:rPr>
        <w:t xml:space="preserve"> </w:t>
      </w:r>
      <w:r w:rsidR="005F34F8" w:rsidRPr="00A11C5A">
        <w:rPr>
          <w:rFonts w:eastAsiaTheme="minorHAnsi"/>
          <w:color w:val="000000"/>
          <w:lang w:eastAsia="en-US"/>
        </w:rPr>
        <w:t xml:space="preserve">It </w:t>
      </w:r>
      <w:r w:rsidRPr="00A11C5A">
        <w:rPr>
          <w:rFonts w:eastAsiaTheme="minorHAnsi"/>
          <w:color w:val="000000"/>
          <w:lang w:eastAsia="en-US"/>
        </w:rPr>
        <w:t xml:space="preserve">requires that the agencies allocate at least 15 percent of their federal funding toward such transition effort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Diament&lt;/Author&gt;&lt;Year&gt;2014&lt;/Year&gt;&lt;RecNum&gt;122&lt;/RecNum&gt;&lt;DisplayText&gt;(Diament, 2014)&lt;/DisplayText&gt;&lt;record&gt;&lt;rec-number&gt;122&lt;/rec-number&gt;&lt;foreign-keys&gt;&lt;key app="EN" db-id="stx5satavvxdvveepsx59affx9z95f5v2rzw" timestamp="1568595865"&gt;122&lt;/key&gt;&lt;/foreign-keys&gt;&lt;ref-type name="Newspaper Article"&gt;23&lt;/ref-type&gt;&lt;contributors&gt;&lt;authors&gt;&lt;author&gt;Diament, M&lt;/author&gt;&lt;/authors&gt;&lt;/contributors&gt;&lt;titles&gt;&lt;title&gt;Obama Signs Law Limiting Sheltered Workshop Eligibility &lt;/title&gt;&lt;secondary-title&gt;Disability Scoop&lt;/secondary-title&gt;&lt;/titles&gt;&lt;dates&gt;&lt;year&gt;2014&lt;/year&gt;&lt;/dates&gt;&lt;urls&gt;&lt;related-urls&gt;&lt;url&gt;www.disabilityscoop.com/2014/07/22/obama-law-limiting-sheltered/19538/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Diament, 2014)</w:t>
      </w:r>
      <w:r w:rsidRPr="00A11C5A">
        <w:rPr>
          <w:rFonts w:eastAsiaTheme="minorHAnsi"/>
          <w:color w:val="000000"/>
          <w:lang w:eastAsia="en-US"/>
        </w:rPr>
        <w:fldChar w:fldCharType="end"/>
      </w:r>
      <w:r w:rsidRPr="00A11C5A">
        <w:rPr>
          <w:rFonts w:eastAsiaTheme="minorHAnsi"/>
          <w:color w:val="000000"/>
          <w:lang w:eastAsia="en-US"/>
        </w:rPr>
        <w:t xml:space="preserve">. It also indicated that individuals with disabilities age 24 and younger are no longer allowed to work for less than the federal minimum wage unless they first receive pre-employment transition services at school and support from employment vocational services. </w:t>
      </w:r>
    </w:p>
    <w:p w:rsidR="0024116A" w:rsidRPr="00A11C5A" w:rsidRDefault="00DF17BA" w:rsidP="00816E70">
      <w:pPr>
        <w:pStyle w:val="ListParagraph"/>
        <w:numPr>
          <w:ilvl w:val="0"/>
          <w:numId w:val="35"/>
        </w:numPr>
        <w:autoSpaceDE w:val="0"/>
        <w:autoSpaceDN w:val="0"/>
        <w:adjustRightInd w:val="0"/>
        <w:spacing w:after="120"/>
        <w:ind w:left="714" w:hanging="357"/>
        <w:contextualSpacing w:val="0"/>
        <w:rPr>
          <w:rFonts w:eastAsiaTheme="minorHAnsi"/>
          <w:color w:val="000000"/>
          <w:lang w:eastAsia="en-US"/>
        </w:rPr>
      </w:pPr>
      <w:r w:rsidRPr="00A11C5A">
        <w:rPr>
          <w:rFonts w:eastAsiaTheme="minorHAnsi"/>
          <w:color w:val="000000"/>
          <w:lang w:eastAsia="en-US"/>
        </w:rPr>
        <w:t xml:space="preserve">Section 511 of the Rehabilitation Act (2016) assures that students with disabilities can receive Pre-Employment Transition Services and all other individuals with disabilities have the opportunity to receive open employment information and career counselling service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Johnson&lt;/Author&gt;&lt;Year&gt;2016&lt;/Year&gt;&lt;RecNum&gt;123&lt;/RecNum&gt;&lt;DisplayText&gt;(Johnson, 2016)&lt;/DisplayText&gt;&lt;record&gt;&lt;rec-number&gt;123&lt;/rec-number&gt;&lt;foreign-keys&gt;&lt;key app="EN" db-id="stx5satavvxdvveepsx59affx9z95f5v2rzw" timestamp="1568596297"&gt;123&lt;/key&gt;&lt;/foreign-keys&gt;&lt;ref-type name="Unpublished Work"&gt;34&lt;/ref-type&gt;&lt;contributors&gt;&lt;authors&gt;&lt;author&gt;Johnson, C., Owens L. &lt;/author&gt;&lt;/authors&gt;&lt;/contributors&gt;&lt;titles&gt;&lt;title&gt;Workforce Innovation &amp;amp; Opportunity Act (WIOA) and Section 511 Impact on Employment Outcomes&lt;/title&gt;&lt;/titles&gt;&lt;dates&gt;&lt;year&gt;2016&lt;/year&gt;&lt;/dates&gt;&lt;publisher&gt;NTACT Capacity Building Institute&lt;/publisher&gt;&lt;urls&gt;&lt;related-urls&gt;&lt;url&gt;https://transitionta.org/sites/default/files/Section%20511_0.pdf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Johnson, 2016)</w:t>
      </w:r>
      <w:r w:rsidRPr="00A11C5A">
        <w:rPr>
          <w:rFonts w:eastAsiaTheme="minorHAnsi"/>
          <w:color w:val="000000"/>
          <w:lang w:eastAsia="en-US"/>
        </w:rPr>
        <w:fldChar w:fldCharType="end"/>
      </w:r>
      <w:r w:rsidRPr="00A11C5A">
        <w:rPr>
          <w:rFonts w:eastAsiaTheme="minorHAnsi"/>
          <w:color w:val="000000"/>
          <w:lang w:eastAsia="en-US"/>
        </w:rPr>
        <w:t xml:space="preserve">. </w:t>
      </w:r>
    </w:p>
    <w:p w:rsidR="004035AC" w:rsidRPr="00A11C5A" w:rsidRDefault="004035AC" w:rsidP="00816E70">
      <w:pPr>
        <w:pStyle w:val="ListParagraph"/>
        <w:numPr>
          <w:ilvl w:val="0"/>
          <w:numId w:val="35"/>
        </w:numPr>
        <w:autoSpaceDE w:val="0"/>
        <w:autoSpaceDN w:val="0"/>
        <w:adjustRightInd w:val="0"/>
        <w:spacing w:after="120"/>
        <w:ind w:left="714" w:hanging="357"/>
        <w:contextualSpacing w:val="0"/>
        <w:rPr>
          <w:rFonts w:eastAsiaTheme="minorHAnsi"/>
          <w:color w:val="000000"/>
          <w:lang w:eastAsia="en-US"/>
        </w:rPr>
      </w:pPr>
      <w:r w:rsidRPr="00A11C5A">
        <w:t>Furt</w:t>
      </w:r>
      <w:r w:rsidR="00455E70" w:rsidRPr="00A11C5A">
        <w:t xml:space="preserve">her, </w:t>
      </w:r>
      <w:r w:rsidRPr="00A11C5A">
        <w:t>technical assistance centres</w:t>
      </w:r>
      <w:r w:rsidR="00DA0451" w:rsidRPr="00A11C5A">
        <w:t>, such as the National Technical Assistance Centre on Transition (NTACT)</w:t>
      </w:r>
      <w:r w:rsidRPr="00A11C5A">
        <w:t xml:space="preserve"> </w:t>
      </w:r>
      <w:r w:rsidR="00455E70" w:rsidRPr="00A11C5A">
        <w:t>are funded to</w:t>
      </w:r>
      <w:r w:rsidRPr="00A11C5A">
        <w:t xml:space="preserve"> conducted research into effective transition practices and disseminated their findings widely</w:t>
      </w:r>
      <w:r w:rsidR="00DA0451" w:rsidRPr="00A11C5A">
        <w:t>.</w:t>
      </w:r>
      <w:r w:rsidR="00026BC8" w:rsidRPr="00A11C5A">
        <w:t xml:space="preserve"> These technical </w:t>
      </w:r>
      <w:r w:rsidR="00B94ED7" w:rsidRPr="00A11C5A">
        <w:t>assistance centres provide training, information and communities of practice.</w:t>
      </w:r>
    </w:p>
    <w:p w:rsidR="004035AC" w:rsidRPr="00A11C5A" w:rsidRDefault="004035AC" w:rsidP="00A11C5A">
      <w:pPr>
        <w:pStyle w:val="BodyText"/>
        <w:spacing w:before="240"/>
        <w:rPr>
          <w:b w:val="0"/>
        </w:rPr>
      </w:pPr>
      <w:r w:rsidRPr="00A11C5A">
        <w:rPr>
          <w:b w:val="0"/>
        </w:rPr>
        <w:t>These mandates</w:t>
      </w:r>
      <w:r w:rsidR="0003073B" w:rsidRPr="00A11C5A">
        <w:rPr>
          <w:b w:val="0"/>
        </w:rPr>
        <w:t>, t</w:t>
      </w:r>
      <w:r w:rsidR="00E929A8" w:rsidRPr="00A11C5A">
        <w:rPr>
          <w:b w:val="0"/>
        </w:rPr>
        <w:t>echnical assistance</w:t>
      </w:r>
      <w:r w:rsidRPr="00A11C5A">
        <w:rPr>
          <w:b w:val="0"/>
        </w:rPr>
        <w:t xml:space="preserve"> and research initiatives make it more likely that schools and post-school service providers will collaborate to meet the requirements of the legislation. However, in Australia, no such mandates or </w:t>
      </w:r>
      <w:r w:rsidR="00B94ED7" w:rsidRPr="00A11C5A">
        <w:rPr>
          <w:b w:val="0"/>
        </w:rPr>
        <w:t xml:space="preserve">funded </w:t>
      </w:r>
      <w:r w:rsidRPr="00A11C5A">
        <w:rPr>
          <w:b w:val="0"/>
        </w:rPr>
        <w:t xml:space="preserve">technical assistance bodies exist to support transition activity. </w:t>
      </w:r>
    </w:p>
    <w:p w:rsidR="004035AC" w:rsidRPr="00A11C5A" w:rsidRDefault="009039E0" w:rsidP="00A11C5A">
      <w:pPr>
        <w:pStyle w:val="BodyText"/>
        <w:spacing w:before="240"/>
        <w:rPr>
          <w:b w:val="0"/>
        </w:rPr>
      </w:pPr>
      <w:r w:rsidRPr="00A11C5A">
        <w:rPr>
          <w:b w:val="0"/>
        </w:rPr>
        <w:t>Over some time, the lack of focus on</w:t>
      </w:r>
      <w:r w:rsidR="004035AC" w:rsidRPr="00A11C5A">
        <w:rPr>
          <w:b w:val="0"/>
        </w:rPr>
        <w:t xml:space="preserve"> interagency collaboration </w:t>
      </w:r>
      <w:r w:rsidRPr="00A11C5A">
        <w:rPr>
          <w:b w:val="0"/>
        </w:rPr>
        <w:t>between</w:t>
      </w:r>
      <w:r w:rsidR="004035AC" w:rsidRPr="00A11C5A">
        <w:rPr>
          <w:b w:val="0"/>
        </w:rPr>
        <w:t xml:space="preserve"> school</w:t>
      </w:r>
      <w:r w:rsidRPr="00A11C5A">
        <w:rPr>
          <w:b w:val="0"/>
        </w:rPr>
        <w:t>s and</w:t>
      </w:r>
      <w:r w:rsidR="004035AC" w:rsidRPr="00A11C5A">
        <w:rPr>
          <w:b w:val="0"/>
        </w:rPr>
        <w:t xml:space="preserve"> post-school </w:t>
      </w:r>
      <w:r w:rsidRPr="00A11C5A">
        <w:rPr>
          <w:b w:val="0"/>
        </w:rPr>
        <w:t>services in Australia has be</w:t>
      </w:r>
      <w:r w:rsidR="004035AC" w:rsidRPr="00A11C5A">
        <w:rPr>
          <w:b w:val="0"/>
        </w:rPr>
        <w:t>en noted. In 2005</w:t>
      </w:r>
      <w:r w:rsidRPr="00A11C5A">
        <w:rPr>
          <w:b w:val="0"/>
        </w:rPr>
        <w:t>,</w:t>
      </w:r>
      <w:r w:rsidR="004035AC" w:rsidRPr="00A11C5A">
        <w:rPr>
          <w:b w:val="0"/>
        </w:rPr>
        <w:t xml:space="preserve"> the Human Rights and Equal Opportunity Commission </w:t>
      </w:r>
      <w:r w:rsidRPr="00A11C5A">
        <w:rPr>
          <w:b w:val="0"/>
        </w:rPr>
        <w:t>highlighted</w:t>
      </w:r>
      <w:r w:rsidR="004035AC" w:rsidRPr="00A11C5A">
        <w:rPr>
          <w:b w:val="0"/>
        </w:rPr>
        <w:t xml:space="preserve"> poor links between schools and post-school agencies as one factor associated with poor employment outcomes for </w:t>
      </w:r>
      <w:r w:rsidR="00990757" w:rsidRPr="00A11C5A">
        <w:rPr>
          <w:b w:val="0"/>
        </w:rPr>
        <w:t xml:space="preserve">people </w:t>
      </w:r>
      <w:r w:rsidR="004035AC" w:rsidRPr="00A11C5A">
        <w:rPr>
          <w:b w:val="0"/>
        </w:rPr>
        <w:t>with disability. Winn and Hay (2009) described Australian post</w:t>
      </w:r>
      <w:r w:rsidR="00990757" w:rsidRPr="00A11C5A">
        <w:rPr>
          <w:b w:val="0"/>
        </w:rPr>
        <w:t>-</w:t>
      </w:r>
      <w:r w:rsidR="004035AC" w:rsidRPr="00A11C5A">
        <w:rPr>
          <w:b w:val="0"/>
        </w:rPr>
        <w:t xml:space="preserve">school </w:t>
      </w:r>
      <w:r w:rsidRPr="00A11C5A">
        <w:rPr>
          <w:b w:val="0"/>
        </w:rPr>
        <w:t>services</w:t>
      </w:r>
      <w:r w:rsidR="004035AC" w:rsidRPr="00A11C5A">
        <w:rPr>
          <w:b w:val="0"/>
        </w:rPr>
        <w:t xml:space="preserve"> as “disparate and fragmented” with </w:t>
      </w:r>
      <w:r w:rsidR="004035AC" w:rsidRPr="00A11C5A">
        <w:rPr>
          <w:b w:val="0"/>
        </w:rPr>
        <w:lastRenderedPageBreak/>
        <w:t>a “siloing” of programs in schools. Difficulties associated with the sharing of resources between agencies funded by the states and federal governments cited as one possible reason for this situation.</w:t>
      </w:r>
    </w:p>
    <w:p w:rsidR="00F8421A" w:rsidRPr="00A11C5A" w:rsidRDefault="00F8421A" w:rsidP="00A11C5A">
      <w:pPr>
        <w:pStyle w:val="BodyText"/>
        <w:spacing w:before="240"/>
        <w:rPr>
          <w:b w:val="0"/>
        </w:rPr>
      </w:pPr>
      <w:r w:rsidRPr="00A11C5A">
        <w:rPr>
          <w:b w:val="0"/>
        </w:rPr>
        <w:t>The following is a review of the limited studies examining collaborative transition practices in Australia</w:t>
      </w:r>
      <w:r w:rsidR="002A3E2C" w:rsidRPr="00A11C5A">
        <w:rPr>
          <w:b w:val="0"/>
        </w:rPr>
        <w:t>.</w:t>
      </w:r>
    </w:p>
    <w:p w:rsidR="004035AC" w:rsidRPr="00A11C5A" w:rsidRDefault="004035AC" w:rsidP="00A11C5A">
      <w:pPr>
        <w:pStyle w:val="BodyText"/>
        <w:spacing w:before="240"/>
        <w:rPr>
          <w:b w:val="0"/>
        </w:rPr>
      </w:pPr>
      <w:r w:rsidRPr="00A11C5A">
        <w:rPr>
          <w:b w:val="0"/>
        </w:rPr>
        <w:t>As a part of a larger study on teacher practice and student post-school outcomes, Beamish, Meadows and Davies (2011) examined how transition teachers in Queensland secondary and special schools engaged with post-school service providers</w:t>
      </w:r>
      <w:r w:rsidR="00817A84" w:rsidRPr="00A11C5A">
        <w:rPr>
          <w:b w:val="0"/>
        </w:rPr>
        <w:t>. They used</w:t>
      </w:r>
      <w:r w:rsidRPr="00A11C5A">
        <w:rPr>
          <w:b w:val="0"/>
        </w:rPr>
        <w:t xml:space="preserve"> a benchmarking instrument based on Kohler’s taxonomy for Transition programing</w:t>
      </w:r>
      <w:r w:rsidR="00817A84" w:rsidRPr="00A11C5A">
        <w:rPr>
          <w:b w:val="0"/>
        </w:rPr>
        <w:t>. These authors found t</w:t>
      </w:r>
      <w:r w:rsidRPr="00A11C5A">
        <w:rPr>
          <w:b w:val="0"/>
        </w:rPr>
        <w:t>hree of the seven interagency practices</w:t>
      </w:r>
      <w:r w:rsidR="00506E66" w:rsidRPr="00A11C5A">
        <w:rPr>
          <w:b w:val="0"/>
        </w:rPr>
        <w:t xml:space="preserve"> listed in the survey</w:t>
      </w:r>
      <w:r w:rsidRPr="00A11C5A">
        <w:rPr>
          <w:b w:val="0"/>
        </w:rPr>
        <w:t xml:space="preserve"> rated below the 80% criterion for acceptance</w:t>
      </w:r>
      <w:r w:rsidR="00EE25F4" w:rsidRPr="00A11C5A">
        <w:rPr>
          <w:b w:val="0"/>
        </w:rPr>
        <w:t>,</w:t>
      </w:r>
      <w:r w:rsidRPr="00A11C5A">
        <w:rPr>
          <w:b w:val="0"/>
        </w:rPr>
        <w:t xml:space="preserve"> while all of the practices were rated below the 50% criterion for implementation (Odom, McLean &amp; Johnson, 1995), the lowest level for all sections of the taxonomy.</w:t>
      </w:r>
    </w:p>
    <w:p w:rsidR="004035AC" w:rsidRPr="00A11C5A" w:rsidRDefault="004035AC" w:rsidP="00A11C5A">
      <w:pPr>
        <w:pStyle w:val="BodyText"/>
        <w:spacing w:before="240"/>
        <w:rPr>
          <w:b w:val="0"/>
        </w:rPr>
      </w:pPr>
      <w:r w:rsidRPr="00A11C5A">
        <w:rPr>
          <w:b w:val="0"/>
        </w:rPr>
        <w:t xml:space="preserve">Comments </w:t>
      </w:r>
      <w:r w:rsidR="0024116A" w:rsidRPr="00A11C5A">
        <w:rPr>
          <w:b w:val="0"/>
        </w:rPr>
        <w:t xml:space="preserve">from school personnel </w:t>
      </w:r>
      <w:r w:rsidRPr="00A11C5A">
        <w:rPr>
          <w:b w:val="0"/>
        </w:rPr>
        <w:t>on their interagency collaboration experiences included:</w:t>
      </w:r>
    </w:p>
    <w:p w:rsidR="004035AC" w:rsidRPr="00816E70" w:rsidRDefault="004035AC" w:rsidP="00A11C5A">
      <w:pPr>
        <w:pStyle w:val="Quote"/>
        <w:spacing w:before="240"/>
        <w:rPr>
          <w:i/>
        </w:rPr>
      </w:pPr>
      <w:r w:rsidRPr="00816E70">
        <w:rPr>
          <w:i/>
        </w:rPr>
        <w:t>There needs to be interagency collaboration. However</w:t>
      </w:r>
      <w:r w:rsidR="00DF17BA" w:rsidRPr="00816E70">
        <w:rPr>
          <w:i/>
        </w:rPr>
        <w:t>,</w:t>
      </w:r>
      <w:r w:rsidRPr="00816E70">
        <w:rPr>
          <w:i/>
        </w:rPr>
        <w:t xml:space="preserve"> this is impossible because of Department restraints and double dipping. I feel strongly that this issue must be addressed.</w:t>
      </w:r>
    </w:p>
    <w:p w:rsidR="004035AC" w:rsidRPr="00816E70" w:rsidRDefault="004035AC" w:rsidP="00A11C5A">
      <w:pPr>
        <w:pStyle w:val="Quote"/>
        <w:spacing w:before="240"/>
        <w:rPr>
          <w:i/>
        </w:rPr>
      </w:pPr>
      <w:r w:rsidRPr="00816E70">
        <w:rPr>
          <w:i/>
        </w:rPr>
        <w:t>In this region the post school providers can only work with students when they finish school, there is a great need for departments and agencies to redefine this so that they ca</w:t>
      </w:r>
      <w:r w:rsidR="00B52CED" w:rsidRPr="00816E70">
        <w:rPr>
          <w:i/>
        </w:rPr>
        <w:t>n be involved in the transition-</w:t>
      </w:r>
      <w:r w:rsidRPr="00816E70">
        <w:rPr>
          <w:i/>
        </w:rPr>
        <w:t>planning phase.</w:t>
      </w:r>
    </w:p>
    <w:p w:rsidR="004035AC" w:rsidRPr="00816E70" w:rsidRDefault="004035AC" w:rsidP="00A11C5A">
      <w:pPr>
        <w:pStyle w:val="Quote"/>
        <w:spacing w:before="240"/>
        <w:rPr>
          <w:i/>
        </w:rPr>
      </w:pPr>
      <w:r w:rsidRPr="00816E70">
        <w:rPr>
          <w:i/>
        </w:rPr>
        <w:t>There should be funding available to place students into post</w:t>
      </w:r>
      <w:r w:rsidR="00990757" w:rsidRPr="00816E70">
        <w:rPr>
          <w:i/>
        </w:rPr>
        <w:t>-</w:t>
      </w:r>
      <w:r w:rsidRPr="00816E70">
        <w:rPr>
          <w:i/>
        </w:rPr>
        <w:t>school services for work experience while they are still at school. It isn’t available at present.</w:t>
      </w:r>
    </w:p>
    <w:p w:rsidR="004035AC" w:rsidRPr="00816E70" w:rsidRDefault="004035AC" w:rsidP="00A11C5A">
      <w:pPr>
        <w:pStyle w:val="Quote"/>
        <w:spacing w:before="240"/>
        <w:rPr>
          <w:i/>
        </w:rPr>
      </w:pPr>
      <w:r w:rsidRPr="00816E70">
        <w:rPr>
          <w:i/>
        </w:rPr>
        <w:t>This type of collaboration is a pipe dream.</w:t>
      </w:r>
    </w:p>
    <w:p w:rsidR="00560683" w:rsidRPr="00A11C5A" w:rsidRDefault="00560683" w:rsidP="00A11C5A">
      <w:pPr>
        <w:pStyle w:val="BodyText"/>
        <w:spacing w:before="240"/>
        <w:rPr>
          <w:b w:val="0"/>
        </w:rPr>
      </w:pPr>
      <w:r w:rsidRPr="00A11C5A">
        <w:rPr>
          <w:b w:val="0"/>
        </w:rPr>
        <w:t xml:space="preserve">Meadows, Davies and Beamish (2014) attempted to gain further information about why interagency collaboration practices in the previous study were accompanied by such low levels of implementation. Results indicate poorly implemented interagency practices are those perceived as influenced by external factors such as government, bureaucratic and/or systemic factors. </w:t>
      </w:r>
    </w:p>
    <w:p w:rsidR="00560683" w:rsidRPr="00A11C5A" w:rsidRDefault="00560683" w:rsidP="001F1003">
      <w:pPr>
        <w:pStyle w:val="BodyText"/>
        <w:keepNext/>
        <w:spacing w:before="240"/>
        <w:rPr>
          <w:b w:val="0"/>
        </w:rPr>
      </w:pPr>
      <w:r w:rsidRPr="00A11C5A">
        <w:rPr>
          <w:b w:val="0"/>
        </w:rPr>
        <w:lastRenderedPageBreak/>
        <w:fldChar w:fldCharType="begin"/>
      </w:r>
      <w:r w:rsidRPr="00A11C5A">
        <w:rPr>
          <w:b w:val="0"/>
        </w:rPr>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val="0"/>
        </w:rPr>
        <w:fldChar w:fldCharType="separate"/>
      </w:r>
      <w:r w:rsidRPr="00A11C5A">
        <w:rPr>
          <w:b w:val="0"/>
          <w:noProof/>
        </w:rPr>
        <w:t>Sheppard, Harrington, and Howard (2017)</w:t>
      </w:r>
      <w:r w:rsidRPr="00A11C5A">
        <w:rPr>
          <w:b w:val="0"/>
        </w:rPr>
        <w:fldChar w:fldCharType="end"/>
      </w:r>
      <w:r w:rsidRPr="00A11C5A">
        <w:rPr>
          <w:b w:val="0"/>
        </w:rPr>
        <w:t xml:space="preserve"> identified six elements surrounding effective transition to employment for young people with a disability: that being </w:t>
      </w:r>
    </w:p>
    <w:p w:rsidR="00560683" w:rsidRPr="00A11C5A" w:rsidRDefault="00560683" w:rsidP="001F1003">
      <w:pPr>
        <w:pStyle w:val="BodyText"/>
        <w:keepNext/>
        <w:numPr>
          <w:ilvl w:val="0"/>
          <w:numId w:val="20"/>
        </w:numPr>
        <w:spacing w:after="120" w:line="240" w:lineRule="auto"/>
        <w:ind w:left="357" w:hanging="357"/>
        <w:rPr>
          <w:b w:val="0"/>
        </w:rPr>
      </w:pPr>
      <w:r w:rsidRPr="00A11C5A">
        <w:t>Expectation:</w:t>
      </w:r>
      <w:r w:rsidRPr="00A11C5A">
        <w:rPr>
          <w:b w:val="0"/>
        </w:rPr>
        <w:t xml:space="preserve"> Young pe</w:t>
      </w:r>
      <w:r w:rsidR="00680668">
        <w:rPr>
          <w:b w:val="0"/>
        </w:rPr>
        <w:t>ople with</w:t>
      </w:r>
      <w:r w:rsidRPr="00A11C5A">
        <w:rPr>
          <w:b w:val="0"/>
        </w:rPr>
        <w:t xml:space="preserve"> disability can work.</w:t>
      </w:r>
    </w:p>
    <w:p w:rsidR="00560683" w:rsidRPr="00A11C5A" w:rsidRDefault="00560683" w:rsidP="001F1003">
      <w:pPr>
        <w:pStyle w:val="BodyText"/>
        <w:keepNext/>
        <w:numPr>
          <w:ilvl w:val="0"/>
          <w:numId w:val="18"/>
        </w:numPr>
        <w:spacing w:after="120" w:line="240" w:lineRule="auto"/>
        <w:ind w:left="357" w:hanging="357"/>
        <w:rPr>
          <w:b w:val="0"/>
        </w:rPr>
      </w:pPr>
      <w:r w:rsidRPr="00A11C5A">
        <w:t>Local cross-agency collaboration:</w:t>
      </w:r>
      <w:r w:rsidRPr="00A11C5A">
        <w:rPr>
          <w:b w:val="0"/>
        </w:rPr>
        <w:t xml:space="preserve"> Different sectors can work together.</w:t>
      </w:r>
    </w:p>
    <w:p w:rsidR="00560683" w:rsidRPr="00A11C5A" w:rsidRDefault="00560683" w:rsidP="001F1003">
      <w:pPr>
        <w:pStyle w:val="BodyText"/>
        <w:keepNext/>
        <w:numPr>
          <w:ilvl w:val="0"/>
          <w:numId w:val="18"/>
        </w:numPr>
        <w:spacing w:after="120" w:line="240" w:lineRule="auto"/>
        <w:ind w:left="357" w:hanging="357"/>
        <w:rPr>
          <w:b w:val="0"/>
        </w:rPr>
      </w:pPr>
      <w:r w:rsidRPr="00A11C5A">
        <w:t>Participation:</w:t>
      </w:r>
      <w:r w:rsidRPr="00A11C5A">
        <w:rPr>
          <w:b w:val="0"/>
        </w:rPr>
        <w:t xml:space="preserve"> Young people should engage in planning their future according to their interests and engage in meaningful work experiences during their school years.</w:t>
      </w:r>
    </w:p>
    <w:p w:rsidR="00560683" w:rsidRPr="00A11C5A" w:rsidRDefault="00560683" w:rsidP="001F1003">
      <w:pPr>
        <w:pStyle w:val="BodyText"/>
        <w:keepNext/>
        <w:numPr>
          <w:ilvl w:val="0"/>
          <w:numId w:val="18"/>
        </w:numPr>
        <w:spacing w:after="120" w:line="240" w:lineRule="auto"/>
        <w:ind w:left="357" w:hanging="357"/>
        <w:rPr>
          <w:b w:val="0"/>
        </w:rPr>
      </w:pPr>
      <w:r w:rsidRPr="00A11C5A">
        <w:t>Skills development:</w:t>
      </w:r>
      <w:r w:rsidRPr="00A11C5A">
        <w:rPr>
          <w:b w:val="0"/>
        </w:rPr>
        <w:t xml:space="preserve"> The development of the skills necessary for employment.</w:t>
      </w:r>
    </w:p>
    <w:p w:rsidR="00560683" w:rsidRPr="00A11C5A" w:rsidRDefault="00560683" w:rsidP="001F1003">
      <w:pPr>
        <w:pStyle w:val="BodyText"/>
        <w:keepNext/>
        <w:numPr>
          <w:ilvl w:val="0"/>
          <w:numId w:val="18"/>
        </w:numPr>
        <w:spacing w:after="120" w:line="240" w:lineRule="auto"/>
        <w:ind w:left="357" w:hanging="357"/>
        <w:rPr>
          <w:b w:val="0"/>
        </w:rPr>
      </w:pPr>
      <w:r w:rsidRPr="00A11C5A">
        <w:t>Family involvement:</w:t>
      </w:r>
      <w:r w:rsidRPr="00A11C5A">
        <w:rPr>
          <w:b w:val="0"/>
        </w:rPr>
        <w:t xml:space="preserve"> Family-centred transitions have better outcomes.</w:t>
      </w:r>
    </w:p>
    <w:p w:rsidR="00560683" w:rsidRPr="00A11C5A" w:rsidRDefault="00560683" w:rsidP="001F1003">
      <w:pPr>
        <w:pStyle w:val="BodyText"/>
        <w:keepNext/>
        <w:numPr>
          <w:ilvl w:val="0"/>
          <w:numId w:val="18"/>
        </w:numPr>
        <w:spacing w:after="120" w:line="240" w:lineRule="auto"/>
        <w:ind w:left="357" w:hanging="357"/>
        <w:rPr>
          <w:b w:val="0"/>
        </w:rPr>
      </w:pPr>
      <w:r w:rsidRPr="00A11C5A">
        <w:t>Early transition planning</w:t>
      </w:r>
      <w:r w:rsidRPr="00A11C5A">
        <w:rPr>
          <w:b w:val="0"/>
        </w:rPr>
        <w:t xml:space="preserve">: Early planning impact outcomes. </w:t>
      </w:r>
    </w:p>
    <w:p w:rsidR="00560683" w:rsidRPr="00A11C5A" w:rsidRDefault="00560683" w:rsidP="00A11C5A">
      <w:pPr>
        <w:pStyle w:val="BodyText"/>
        <w:spacing w:before="240"/>
        <w:rPr>
          <w:b w:val="0"/>
        </w:rPr>
      </w:pPr>
      <w:r w:rsidRPr="00A11C5A">
        <w:rPr>
          <w:b w:val="0"/>
        </w:rPr>
        <w:t xml:space="preserve">These elements mirror the factors in Kohler’s Taxonomy and emphasise the interaction and collaboration necessary between students, families and other stakeholders to provide students with daily living and workplace skills, and opportunities for work experiences that correspond with their interests. </w:t>
      </w:r>
    </w:p>
    <w:p w:rsidR="00D37562" w:rsidRPr="00A11C5A" w:rsidRDefault="00237149" w:rsidP="00A11C5A">
      <w:pPr>
        <w:pStyle w:val="BodyText"/>
        <w:spacing w:before="240"/>
        <w:rPr>
          <w:b w:val="0"/>
        </w:rPr>
      </w:pPr>
      <w:r w:rsidRPr="00A11C5A">
        <w:rPr>
          <w:b w:val="0"/>
        </w:rPr>
        <w:t>The</w:t>
      </w:r>
      <w:r w:rsidR="00560683" w:rsidRPr="00A11C5A">
        <w:rPr>
          <w:b w:val="0"/>
        </w:rPr>
        <w:t>ir</w:t>
      </w:r>
      <w:r w:rsidRPr="00A11C5A">
        <w:rPr>
          <w:b w:val="0"/>
        </w:rPr>
        <w:t xml:space="preserve"> review noted many transition professionals demonstrate limited skills in collaboration and had a collective lack of optimism on bringing it about. Developing a shared vision and an understanding of each other’s roles was identified as a major impediment. This finding implies a lack of professional training in transition and strategies for collaboration.</w:t>
      </w:r>
    </w:p>
    <w:p w:rsidR="004035AC" w:rsidRPr="00A11C5A" w:rsidRDefault="00D37562" w:rsidP="00A11C5A">
      <w:pPr>
        <w:pStyle w:val="BodyText"/>
        <w:spacing w:before="240"/>
        <w:rPr>
          <w:b w:val="0"/>
        </w:rPr>
      </w:pPr>
      <w:r w:rsidRPr="00A11C5A">
        <w:rPr>
          <w:b w:val="0"/>
        </w:rPr>
        <w:t>In another study</w:t>
      </w:r>
      <w:r w:rsidR="0005790D" w:rsidRPr="00A11C5A">
        <w:rPr>
          <w:b w:val="0"/>
        </w:rPr>
        <w:t>,</w:t>
      </w:r>
      <w:r w:rsidRPr="00A11C5A">
        <w:rPr>
          <w:b w:val="0"/>
        </w:rPr>
        <w:t xml:space="preserve"> </w:t>
      </w:r>
      <w:r w:rsidR="00675443" w:rsidRPr="00A11C5A">
        <w:rPr>
          <w:b w:val="0"/>
        </w:rPr>
        <w:t xml:space="preserve">examining transition practices of </w:t>
      </w:r>
      <w:r w:rsidRPr="00A11C5A">
        <w:rPr>
          <w:b w:val="0"/>
        </w:rPr>
        <w:t>teachers from 75 schools across New South Wales</w:t>
      </w:r>
      <w:r w:rsidR="00237149" w:rsidRPr="00A11C5A">
        <w:rPr>
          <w:b w:val="0"/>
        </w:rPr>
        <w:t>, reference to practices involving interagency collaboration were either</w:t>
      </w:r>
      <w:r w:rsidR="0005790D" w:rsidRPr="00A11C5A">
        <w:rPr>
          <w:b w:val="0"/>
        </w:rPr>
        <w:t>,</w:t>
      </w:r>
      <w:r w:rsidR="00237149" w:rsidRPr="00A11C5A">
        <w:rPr>
          <w:b w:val="0"/>
        </w:rPr>
        <w:t xml:space="preserve"> not mentioned at all or at a minimal level</w:t>
      </w:r>
      <w:r w:rsidR="00675443" w:rsidRPr="00A11C5A">
        <w:rPr>
          <w:b w:val="0"/>
        </w:rPr>
        <w:t xml:space="preserve"> (Strnadová &amp; Cumming, 2014)</w:t>
      </w:r>
      <w:r w:rsidR="00237149" w:rsidRPr="00A11C5A">
        <w:rPr>
          <w:b w:val="0"/>
        </w:rPr>
        <w:t xml:space="preserve">. </w:t>
      </w:r>
      <w:r w:rsidR="004035AC" w:rsidRPr="00A11C5A">
        <w:rPr>
          <w:b w:val="0"/>
        </w:rPr>
        <w:t xml:space="preserve"> </w:t>
      </w:r>
    </w:p>
    <w:p w:rsidR="004035AC" w:rsidRPr="00A11C5A" w:rsidRDefault="004035AC" w:rsidP="00A11C5A">
      <w:pPr>
        <w:pStyle w:val="BodyText"/>
        <w:spacing w:before="240"/>
        <w:rPr>
          <w:b w:val="0"/>
        </w:rPr>
      </w:pPr>
      <w:r w:rsidRPr="00A11C5A">
        <w:rPr>
          <w:b w:val="0"/>
        </w:rPr>
        <w:t xml:space="preserve">Other Australian studies mention the importance of interagency collaboration within the context of describing transition programs (e.g. Centre for Disability Research and Development, 1995; Clark, 1994; Clerk, 2015; Hudson et al. 2000; Laragy, 2004; Riches, Wade, 2003). </w:t>
      </w:r>
    </w:p>
    <w:p w:rsidR="00156F97" w:rsidRPr="00A11C5A" w:rsidRDefault="004035AC" w:rsidP="00A11C5A">
      <w:pPr>
        <w:pStyle w:val="BodyText"/>
        <w:spacing w:before="240"/>
        <w:rPr>
          <w:b w:val="0"/>
        </w:rPr>
      </w:pPr>
      <w:r w:rsidRPr="00A11C5A">
        <w:rPr>
          <w:b w:val="0"/>
        </w:rPr>
        <w:t>Overall, these international and Australian studies ind</w:t>
      </w:r>
      <w:r w:rsidR="00675443" w:rsidRPr="00A11C5A">
        <w:rPr>
          <w:b w:val="0"/>
        </w:rPr>
        <w:t>icate support for collaborative practices</w:t>
      </w:r>
      <w:r w:rsidR="001967AE" w:rsidRPr="00A11C5A">
        <w:rPr>
          <w:b w:val="0"/>
        </w:rPr>
        <w:t xml:space="preserve"> in transition</w:t>
      </w:r>
      <w:r w:rsidRPr="00A11C5A">
        <w:rPr>
          <w:b w:val="0"/>
        </w:rPr>
        <w:t xml:space="preserve">. </w:t>
      </w:r>
    </w:p>
    <w:p w:rsidR="004035AC"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18" w:name="_Toc26352799"/>
      <w:bookmarkStart w:id="19" w:name="_Toc26358565"/>
      <w:r w:rsidRPr="00816E70">
        <w:rPr>
          <w:rFonts w:cs="Arial"/>
          <w:color w:val="FFFFFF" w:themeColor="background1"/>
          <w:sz w:val="28"/>
          <w:szCs w:val="28"/>
        </w:rPr>
        <w:t>Ticket to Work</w:t>
      </w:r>
      <w:bookmarkEnd w:id="18"/>
      <w:bookmarkEnd w:id="19"/>
      <w:r w:rsidRPr="00816E70">
        <w:rPr>
          <w:rFonts w:cs="Arial"/>
          <w:color w:val="FFFFFF" w:themeColor="background1"/>
          <w:sz w:val="28"/>
          <w:szCs w:val="28"/>
        </w:rPr>
        <w:t xml:space="preserve"> </w:t>
      </w:r>
    </w:p>
    <w:p w:rsidR="004035AC" w:rsidRPr="00A11C5A" w:rsidRDefault="00E62EB7" w:rsidP="00A11C5A">
      <w:pPr>
        <w:pStyle w:val="BodyText"/>
        <w:spacing w:before="240"/>
        <w:rPr>
          <w:b w:val="0"/>
        </w:rPr>
      </w:pPr>
      <w:r w:rsidRPr="00A11C5A">
        <w:rPr>
          <w:b w:val="0"/>
        </w:rPr>
        <w:t>Through Ticket to Work</w:t>
      </w:r>
      <w:r w:rsidR="007C7D72" w:rsidRPr="00A11C5A">
        <w:rPr>
          <w:b w:val="0"/>
        </w:rPr>
        <w:t>,</w:t>
      </w:r>
      <w:r w:rsidR="004035AC" w:rsidRPr="00A11C5A">
        <w:rPr>
          <w:b w:val="0"/>
        </w:rPr>
        <w:t xml:space="preserve"> </w:t>
      </w:r>
      <w:r w:rsidR="009D0BCA" w:rsidRPr="00A11C5A">
        <w:rPr>
          <w:b w:val="0"/>
        </w:rPr>
        <w:t>3</w:t>
      </w:r>
      <w:r w:rsidR="0005790D" w:rsidRPr="00A11C5A">
        <w:rPr>
          <w:b w:val="0"/>
        </w:rPr>
        <w:t>3</w:t>
      </w:r>
      <w:r w:rsidR="009D0BCA" w:rsidRPr="00A11C5A">
        <w:rPr>
          <w:b w:val="0"/>
        </w:rPr>
        <w:t xml:space="preserve"> </w:t>
      </w:r>
      <w:r w:rsidR="007C7D72" w:rsidRPr="00A11C5A">
        <w:rPr>
          <w:b w:val="0"/>
        </w:rPr>
        <w:t xml:space="preserve">interagency </w:t>
      </w:r>
      <w:r w:rsidR="004050F7" w:rsidRPr="00A11C5A">
        <w:rPr>
          <w:b w:val="0"/>
        </w:rPr>
        <w:t>networks</w:t>
      </w:r>
      <w:r w:rsidR="004035AC" w:rsidRPr="00A11C5A">
        <w:rPr>
          <w:b w:val="0"/>
        </w:rPr>
        <w:t xml:space="preserve"> </w:t>
      </w:r>
      <w:r w:rsidR="0005790D" w:rsidRPr="00A11C5A">
        <w:rPr>
          <w:b w:val="0"/>
        </w:rPr>
        <w:t>comprising of 340 members</w:t>
      </w:r>
      <w:r w:rsidR="004035AC" w:rsidRPr="00A11C5A">
        <w:rPr>
          <w:b w:val="0"/>
        </w:rPr>
        <w:t xml:space="preserve"> are realising the benefits </w:t>
      </w:r>
      <w:r w:rsidR="004050F7" w:rsidRPr="00A11C5A">
        <w:rPr>
          <w:b w:val="0"/>
        </w:rPr>
        <w:t>from</w:t>
      </w:r>
      <w:r w:rsidR="004035AC" w:rsidRPr="00A11C5A">
        <w:rPr>
          <w:b w:val="0"/>
        </w:rPr>
        <w:t xml:space="preserve"> collaborative </w:t>
      </w:r>
      <w:r w:rsidR="004050F7" w:rsidRPr="00A11C5A">
        <w:rPr>
          <w:b w:val="0"/>
        </w:rPr>
        <w:t>efforts in supporting</w:t>
      </w:r>
      <w:r w:rsidR="004035AC" w:rsidRPr="00A11C5A">
        <w:rPr>
          <w:b w:val="0"/>
        </w:rPr>
        <w:t xml:space="preserve"> young people with disability</w:t>
      </w:r>
      <w:r w:rsidR="004050F7" w:rsidRPr="00A11C5A">
        <w:rPr>
          <w:b w:val="0"/>
        </w:rPr>
        <w:t xml:space="preserve"> to obtain employment</w:t>
      </w:r>
      <w:r w:rsidR="004035AC" w:rsidRPr="00A11C5A">
        <w:rPr>
          <w:b w:val="0"/>
        </w:rPr>
        <w:t>.</w:t>
      </w:r>
    </w:p>
    <w:p w:rsidR="004035AC" w:rsidRPr="00A11C5A" w:rsidRDefault="004035AC" w:rsidP="00A11C5A">
      <w:pPr>
        <w:pStyle w:val="BodyText"/>
        <w:spacing w:before="240"/>
        <w:rPr>
          <w:b w:val="0"/>
        </w:rPr>
      </w:pPr>
      <w:r w:rsidRPr="00A11C5A">
        <w:rPr>
          <w:b w:val="0"/>
        </w:rPr>
        <w:lastRenderedPageBreak/>
        <w:t xml:space="preserve">Ticket to Work is a national initiative of the National Disability Service that takes the lead to leverage the power of </w:t>
      </w:r>
      <w:r w:rsidR="007C7D72" w:rsidRPr="00A11C5A">
        <w:rPr>
          <w:b w:val="0"/>
        </w:rPr>
        <w:t>these</w:t>
      </w:r>
      <w:r w:rsidRPr="00A11C5A">
        <w:rPr>
          <w:b w:val="0"/>
        </w:rPr>
        <w:t xml:space="preserve"> collaborative networks to improve employment outcomes for young people with disability. </w:t>
      </w:r>
    </w:p>
    <w:p w:rsidR="004035AC" w:rsidRPr="00A11C5A" w:rsidRDefault="001967AE" w:rsidP="00A11C5A">
      <w:pPr>
        <w:pStyle w:val="BodyText"/>
        <w:spacing w:before="240"/>
        <w:rPr>
          <w:b w:val="0"/>
        </w:rPr>
      </w:pPr>
      <w:r w:rsidRPr="00A11C5A">
        <w:rPr>
          <w:b w:val="0"/>
        </w:rPr>
        <w:t>This initiative</w:t>
      </w:r>
      <w:r w:rsidR="004035AC" w:rsidRPr="00A11C5A">
        <w:rPr>
          <w:b w:val="0"/>
        </w:rPr>
        <w:t xml:space="preserve"> is predicated on the notion of promoting collaborative and </w:t>
      </w:r>
      <w:r w:rsidR="007C7D72" w:rsidRPr="00A11C5A">
        <w:rPr>
          <w:b w:val="0"/>
        </w:rPr>
        <w:t>locally</w:t>
      </w:r>
      <w:r w:rsidR="00990757" w:rsidRPr="00A11C5A">
        <w:rPr>
          <w:b w:val="0"/>
        </w:rPr>
        <w:t>-</w:t>
      </w:r>
      <w:r w:rsidR="004035AC" w:rsidRPr="00A11C5A">
        <w:rPr>
          <w:b w:val="0"/>
        </w:rPr>
        <w:t>based partnerships</w:t>
      </w:r>
      <w:r w:rsidR="002E3EED" w:rsidRPr="00A11C5A">
        <w:rPr>
          <w:b w:val="0"/>
        </w:rPr>
        <w:t>;</w:t>
      </w:r>
      <w:r w:rsidR="004035AC" w:rsidRPr="00A11C5A">
        <w:rPr>
          <w:b w:val="0"/>
        </w:rPr>
        <w:t xml:space="preserve"> rather than</w:t>
      </w:r>
      <w:r w:rsidR="007C7D72" w:rsidRPr="00A11C5A">
        <w:rPr>
          <w:b w:val="0"/>
        </w:rPr>
        <w:t xml:space="preserve"> </w:t>
      </w:r>
      <w:r w:rsidRPr="00A11C5A">
        <w:rPr>
          <w:b w:val="0"/>
        </w:rPr>
        <w:t xml:space="preserve">having </w:t>
      </w:r>
      <w:r w:rsidR="007C7D72" w:rsidRPr="00A11C5A">
        <w:rPr>
          <w:b w:val="0"/>
        </w:rPr>
        <w:t>organisations</w:t>
      </w:r>
      <w:r w:rsidR="004035AC" w:rsidRPr="00A11C5A">
        <w:rPr>
          <w:b w:val="0"/>
        </w:rPr>
        <w:t xml:space="preserve"> work</w:t>
      </w:r>
      <w:r w:rsidR="007C7D72" w:rsidRPr="00A11C5A">
        <w:rPr>
          <w:b w:val="0"/>
        </w:rPr>
        <w:t>ing</w:t>
      </w:r>
      <w:r w:rsidR="004035AC" w:rsidRPr="00A11C5A">
        <w:rPr>
          <w:b w:val="0"/>
        </w:rPr>
        <w:t xml:space="preserve"> </w:t>
      </w:r>
      <w:r w:rsidR="007C7D72" w:rsidRPr="00A11C5A">
        <w:rPr>
          <w:b w:val="0"/>
        </w:rPr>
        <w:t>independently</w:t>
      </w:r>
      <w:r w:rsidR="004035AC" w:rsidRPr="00A11C5A">
        <w:rPr>
          <w:b w:val="0"/>
        </w:rPr>
        <w:t xml:space="preserve"> creat</w:t>
      </w:r>
      <w:r w:rsidR="004050F7" w:rsidRPr="00A11C5A">
        <w:rPr>
          <w:b w:val="0"/>
        </w:rPr>
        <w:t>e</w:t>
      </w:r>
      <w:r w:rsidR="004035AC" w:rsidRPr="00A11C5A">
        <w:rPr>
          <w:b w:val="0"/>
        </w:rPr>
        <w:t xml:space="preserve"> better post</w:t>
      </w:r>
      <w:r w:rsidR="00990757" w:rsidRPr="00A11C5A">
        <w:rPr>
          <w:b w:val="0"/>
        </w:rPr>
        <w:t>-</w:t>
      </w:r>
      <w:r w:rsidR="004035AC" w:rsidRPr="00A11C5A">
        <w:rPr>
          <w:b w:val="0"/>
        </w:rPr>
        <w:t>school outcome</w:t>
      </w:r>
      <w:r w:rsidR="004050F7" w:rsidRPr="00A11C5A">
        <w:rPr>
          <w:b w:val="0"/>
        </w:rPr>
        <w:t>s in terms of social and</w:t>
      </w:r>
      <w:r w:rsidR="004035AC" w:rsidRPr="00A11C5A">
        <w:rPr>
          <w:b w:val="0"/>
        </w:rPr>
        <w:t xml:space="preserve"> economic </w:t>
      </w:r>
      <w:r w:rsidR="007C7D72" w:rsidRPr="00A11C5A">
        <w:rPr>
          <w:b w:val="0"/>
        </w:rPr>
        <w:t>p</w:t>
      </w:r>
      <w:r w:rsidR="004050F7" w:rsidRPr="00A11C5A">
        <w:rPr>
          <w:b w:val="0"/>
        </w:rPr>
        <w:t>articipation</w:t>
      </w:r>
      <w:r w:rsidR="004035AC" w:rsidRPr="00A11C5A">
        <w:rPr>
          <w:b w:val="0"/>
        </w:rPr>
        <w:t xml:space="preserve">. </w:t>
      </w:r>
    </w:p>
    <w:p w:rsidR="006136D1" w:rsidRPr="00A11C5A" w:rsidRDefault="002E3EED" w:rsidP="00A11C5A">
      <w:pPr>
        <w:pStyle w:val="BodyText"/>
        <w:spacing w:before="240"/>
        <w:rPr>
          <w:b w:val="0"/>
        </w:rPr>
      </w:pPr>
      <w:r w:rsidRPr="00A11C5A">
        <w:rPr>
          <w:b w:val="0"/>
        </w:rPr>
        <w:t>A survey of m</w:t>
      </w:r>
      <w:r w:rsidR="008A77B0" w:rsidRPr="00A11C5A">
        <w:rPr>
          <w:b w:val="0"/>
        </w:rPr>
        <w:t>embers</w:t>
      </w:r>
      <w:r w:rsidR="00C03876" w:rsidRPr="00A11C5A">
        <w:rPr>
          <w:b w:val="0"/>
        </w:rPr>
        <w:t xml:space="preserve"> of these networks, (N=48) about their levels of support for 23 specific statements about collaborative practice across four elements of their partnership</w:t>
      </w:r>
      <w:r w:rsidR="001967AE" w:rsidRPr="00A11C5A">
        <w:rPr>
          <w:b w:val="0"/>
        </w:rPr>
        <w:t xml:space="preserve"> activities with other agencies</w:t>
      </w:r>
      <w:r w:rsidRPr="00A11C5A">
        <w:rPr>
          <w:b w:val="0"/>
        </w:rPr>
        <w:t>. These included</w:t>
      </w:r>
      <w:r w:rsidR="00C03876" w:rsidRPr="00A11C5A">
        <w:rPr>
          <w:b w:val="0"/>
        </w:rPr>
        <w:t xml:space="preserve"> the need for partnerships, partnership governance, partnership in action and the impact of partnerships (ARTD Consultants</w:t>
      </w:r>
      <w:r w:rsidR="008A77B0" w:rsidRPr="00A11C5A">
        <w:rPr>
          <w:b w:val="0"/>
        </w:rPr>
        <w:t xml:space="preserve"> 2018)</w:t>
      </w:r>
      <w:r w:rsidR="00C03876" w:rsidRPr="00A11C5A">
        <w:rPr>
          <w:b w:val="0"/>
        </w:rPr>
        <w:t xml:space="preserve">. </w:t>
      </w:r>
    </w:p>
    <w:p w:rsidR="004035AC" w:rsidRPr="00A11C5A" w:rsidRDefault="00E62EB7" w:rsidP="00A11C5A">
      <w:pPr>
        <w:pStyle w:val="BodyText"/>
        <w:spacing w:before="240"/>
        <w:rPr>
          <w:b w:val="0"/>
        </w:rPr>
      </w:pPr>
      <w:r w:rsidRPr="00A11C5A">
        <w:rPr>
          <w:b w:val="0"/>
        </w:rPr>
        <w:t>Ticket to Work members participat</w:t>
      </w:r>
      <w:r w:rsidR="0005790D" w:rsidRPr="00A11C5A">
        <w:rPr>
          <w:b w:val="0"/>
        </w:rPr>
        <w:t>ing</w:t>
      </w:r>
      <w:r w:rsidRPr="00A11C5A">
        <w:rPr>
          <w:b w:val="0"/>
        </w:rPr>
        <w:t xml:space="preserve"> in the survey</w:t>
      </w:r>
      <w:r w:rsidR="004035AC" w:rsidRPr="00A11C5A">
        <w:rPr>
          <w:b w:val="0"/>
        </w:rPr>
        <w:t xml:space="preserve"> overwhelmingly agreed the four</w:t>
      </w:r>
      <w:r w:rsidRPr="00A11C5A">
        <w:rPr>
          <w:b w:val="0"/>
        </w:rPr>
        <w:t xml:space="preserve"> elements</w:t>
      </w:r>
      <w:r w:rsidR="00822E06" w:rsidRPr="00A11C5A">
        <w:rPr>
          <w:b w:val="0"/>
        </w:rPr>
        <w:t xml:space="preserve"> related to the importance of collaboration</w:t>
      </w:r>
      <w:r w:rsidRPr="00A11C5A">
        <w:rPr>
          <w:b w:val="0"/>
        </w:rPr>
        <w:t xml:space="preserve"> </w:t>
      </w:r>
      <w:r w:rsidR="004035AC" w:rsidRPr="00A11C5A">
        <w:rPr>
          <w:b w:val="0"/>
        </w:rPr>
        <w:t>were valuable, each achiev</w:t>
      </w:r>
      <w:r w:rsidR="00132173" w:rsidRPr="00A11C5A">
        <w:rPr>
          <w:b w:val="0"/>
        </w:rPr>
        <w:t>ing the internationally recognis</w:t>
      </w:r>
      <w:r w:rsidR="004035AC" w:rsidRPr="00A11C5A">
        <w:rPr>
          <w:b w:val="0"/>
        </w:rPr>
        <w:t xml:space="preserve">ed 80% criterion for agreement (Odom et al.1995). </w:t>
      </w:r>
      <w:r w:rsidR="002E3EED" w:rsidRPr="00A11C5A">
        <w:rPr>
          <w:b w:val="0"/>
        </w:rPr>
        <w:t>R</w:t>
      </w:r>
      <w:r w:rsidR="00436602" w:rsidRPr="00A11C5A">
        <w:rPr>
          <w:b w:val="0"/>
        </w:rPr>
        <w:t>egard</w:t>
      </w:r>
      <w:r w:rsidR="002E3EED" w:rsidRPr="00A11C5A">
        <w:rPr>
          <w:b w:val="0"/>
        </w:rPr>
        <w:t>ing</w:t>
      </w:r>
      <w:r w:rsidR="004035AC" w:rsidRPr="00A11C5A">
        <w:rPr>
          <w:b w:val="0"/>
        </w:rPr>
        <w:t xml:space="preserve"> the </w:t>
      </w:r>
      <w:r w:rsidR="0024116A" w:rsidRPr="00A11C5A">
        <w:rPr>
          <w:b w:val="0"/>
        </w:rPr>
        <w:t>statements referring</w:t>
      </w:r>
      <w:r w:rsidR="004035AC" w:rsidRPr="00A11C5A">
        <w:rPr>
          <w:b w:val="0"/>
        </w:rPr>
        <w:t xml:space="preserve"> to implementation, all 19 practices were rated well in excess of the 50% criterion for implementation. A sample of comments made by participants include:</w:t>
      </w:r>
    </w:p>
    <w:p w:rsidR="004035AC" w:rsidRPr="00816E70" w:rsidRDefault="004035AC" w:rsidP="00A11C5A">
      <w:pPr>
        <w:pStyle w:val="Quote"/>
        <w:spacing w:before="240"/>
        <w:rPr>
          <w:i/>
        </w:rPr>
      </w:pPr>
      <w:r w:rsidRPr="00816E70">
        <w:rPr>
          <w:i/>
        </w:rPr>
        <w:t>Within the field of education and em</w:t>
      </w:r>
      <w:r w:rsidR="00132173" w:rsidRPr="00816E70">
        <w:rPr>
          <w:i/>
        </w:rPr>
        <w:t>ployment, there are many organis</w:t>
      </w:r>
      <w:r w:rsidRPr="00816E70">
        <w:rPr>
          <w:i/>
        </w:rPr>
        <w:t>ations/people out there looking to achieve the same thing. By having a partnership approach to achieving goals, this adds weight to ideas, processes and initiatives.  Partnerships are also a great way to bring a broad range of expertise around one table.</w:t>
      </w:r>
    </w:p>
    <w:p w:rsidR="004035AC" w:rsidRPr="00816E70" w:rsidRDefault="004035AC" w:rsidP="00A11C5A">
      <w:pPr>
        <w:pStyle w:val="Quote"/>
        <w:spacing w:before="240"/>
        <w:rPr>
          <w:i/>
          <w:lang w:eastAsia="en-AU"/>
        </w:rPr>
      </w:pPr>
      <w:r w:rsidRPr="00816E70">
        <w:rPr>
          <w:i/>
          <w:lang w:eastAsia="en-AU"/>
        </w:rPr>
        <w:t>All members created terms of reference and felt valued in every part of setting up the network.</w:t>
      </w:r>
    </w:p>
    <w:p w:rsidR="004035AC" w:rsidRPr="00816E70" w:rsidRDefault="004035AC" w:rsidP="00A11C5A">
      <w:pPr>
        <w:pStyle w:val="Quote"/>
        <w:spacing w:before="240"/>
        <w:rPr>
          <w:i/>
        </w:rPr>
      </w:pPr>
      <w:r w:rsidRPr="00816E70">
        <w:rPr>
          <w:i/>
        </w:rPr>
        <w:t>There has been cross over between schools and network members clarifying and understanding needs of students and the workplace</w:t>
      </w:r>
    </w:p>
    <w:p w:rsidR="004035AC" w:rsidRPr="00816E70" w:rsidRDefault="004035AC" w:rsidP="00A11C5A">
      <w:pPr>
        <w:pStyle w:val="Quote"/>
        <w:spacing w:before="240"/>
        <w:rPr>
          <w:i/>
        </w:rPr>
      </w:pPr>
      <w:r w:rsidRPr="00816E70">
        <w:rPr>
          <w:i/>
        </w:rPr>
        <w:t>In essence, the group efforts enable our young people to succeed. We have also been able to educate schools and parents about the benefits of Ticket to Work in the process.</w:t>
      </w:r>
    </w:p>
    <w:p w:rsidR="004035AC" w:rsidRPr="00816E70" w:rsidRDefault="0003073B" w:rsidP="00A11C5A">
      <w:pPr>
        <w:pStyle w:val="Quote"/>
        <w:spacing w:before="240"/>
        <w:rPr>
          <w:i/>
        </w:rPr>
      </w:pPr>
      <w:r w:rsidRPr="00816E70">
        <w:rPr>
          <w:i/>
        </w:rPr>
        <w:t>(T</w:t>
      </w:r>
      <w:r w:rsidR="004035AC" w:rsidRPr="00816E70">
        <w:rPr>
          <w:i/>
        </w:rPr>
        <w:t>h</w:t>
      </w:r>
      <w:r w:rsidRPr="00816E70">
        <w:rPr>
          <w:i/>
        </w:rPr>
        <w:t>r</w:t>
      </w:r>
      <w:r w:rsidR="004035AC" w:rsidRPr="00816E70">
        <w:rPr>
          <w:i/>
        </w:rPr>
        <w:t xml:space="preserve">ough Ticket to Work) you can see collaboration in producing support, and cooperation among traditional competitors who acknowledge each other's strengths and work together. </w:t>
      </w:r>
    </w:p>
    <w:p w:rsidR="004035AC" w:rsidRPr="00816E70" w:rsidRDefault="004035AC" w:rsidP="00A11C5A">
      <w:pPr>
        <w:pStyle w:val="Quote"/>
        <w:spacing w:before="240"/>
        <w:rPr>
          <w:i/>
        </w:rPr>
      </w:pPr>
      <w:r w:rsidRPr="00816E70">
        <w:rPr>
          <w:i/>
        </w:rPr>
        <w:t xml:space="preserve">Investment in relationships with partners was seen as the largest work-around for systems problems </w:t>
      </w:r>
    </w:p>
    <w:p w:rsidR="004035AC" w:rsidRPr="00A11C5A" w:rsidRDefault="00D311F0" w:rsidP="001F1003">
      <w:pPr>
        <w:keepNext/>
        <w:spacing w:before="240"/>
        <w:rPr>
          <w:lang w:val="en-US"/>
        </w:rPr>
      </w:pPr>
      <w:r w:rsidRPr="00A11C5A">
        <w:rPr>
          <w:lang w:val="en-US"/>
        </w:rPr>
        <w:lastRenderedPageBreak/>
        <w:t>Even though it is not without it</w:t>
      </w:r>
      <w:r w:rsidR="004035AC" w:rsidRPr="00A11C5A">
        <w:rPr>
          <w:lang w:val="en-US"/>
        </w:rPr>
        <w:t>s challenges</w:t>
      </w:r>
      <w:r w:rsidR="0078672E" w:rsidRPr="00A11C5A">
        <w:rPr>
          <w:lang w:val="en-US"/>
        </w:rPr>
        <w:t>.</w:t>
      </w:r>
    </w:p>
    <w:p w:rsidR="004035AC" w:rsidRPr="00816E70" w:rsidRDefault="004035AC" w:rsidP="001F1003">
      <w:pPr>
        <w:pStyle w:val="Quote"/>
        <w:keepNext/>
        <w:spacing w:before="240"/>
        <w:rPr>
          <w:i/>
        </w:rPr>
      </w:pPr>
      <w:r w:rsidRPr="00816E70">
        <w:rPr>
          <w:i/>
        </w:rPr>
        <w:t>I believe the collaboration is the key</w:t>
      </w:r>
      <w:r w:rsidR="002E3EED" w:rsidRPr="00816E70">
        <w:rPr>
          <w:i/>
        </w:rPr>
        <w:t>, b</w:t>
      </w:r>
      <w:r w:rsidRPr="00816E70">
        <w:rPr>
          <w:i/>
        </w:rPr>
        <w:t xml:space="preserve">ut we as a species are not particularly good at it. </w:t>
      </w:r>
    </w:p>
    <w:p w:rsidR="004035AC" w:rsidRPr="00816E70" w:rsidRDefault="004035AC" w:rsidP="00A11C5A">
      <w:pPr>
        <w:pStyle w:val="Quote"/>
        <w:spacing w:before="240"/>
        <w:rPr>
          <w:i/>
        </w:rPr>
      </w:pPr>
      <w:r w:rsidRPr="00816E70">
        <w:rPr>
          <w:i/>
        </w:rPr>
        <w:t xml:space="preserve">I do agree that collaboration between sectors is of the utmost importance - and Ticket to Work is helping me with this - however in the main collaboration is not happening and it is the students who pay the cost. </w:t>
      </w:r>
    </w:p>
    <w:p w:rsidR="004035AC" w:rsidRPr="00816E70" w:rsidRDefault="004035AC" w:rsidP="00A11C5A">
      <w:pPr>
        <w:pStyle w:val="Quote"/>
        <w:spacing w:before="240"/>
        <w:rPr>
          <w:i/>
        </w:rPr>
      </w:pPr>
      <w:r w:rsidRPr="00816E70">
        <w:rPr>
          <w:i/>
        </w:rPr>
        <w:t xml:space="preserve">(We have a) Silo mentality in spite of defined goals </w:t>
      </w:r>
    </w:p>
    <w:p w:rsidR="00211EE1" w:rsidRPr="00816E70" w:rsidRDefault="00211EE1" w:rsidP="00A11C5A">
      <w:pPr>
        <w:pStyle w:val="Quote"/>
        <w:spacing w:before="240"/>
        <w:rPr>
          <w:i/>
        </w:rPr>
      </w:pPr>
      <w:r w:rsidRPr="00816E70">
        <w:rPr>
          <w:rFonts w:eastAsiaTheme="minorHAnsi"/>
          <w:i/>
          <w:color w:val="000000"/>
          <w:lang w:eastAsia="en-US"/>
        </w:rPr>
        <w:t xml:space="preserve">Competitive service system is making collaboration difficult </w:t>
      </w:r>
    </w:p>
    <w:p w:rsidR="004035AC" w:rsidRPr="00A11C5A" w:rsidRDefault="0024116A" w:rsidP="00A11C5A">
      <w:pPr>
        <w:pStyle w:val="BodyText"/>
        <w:spacing w:before="240"/>
        <w:rPr>
          <w:b w:val="0"/>
        </w:rPr>
      </w:pPr>
      <w:r w:rsidRPr="00A11C5A">
        <w:rPr>
          <w:b w:val="0"/>
        </w:rPr>
        <w:t>In the study of</w:t>
      </w:r>
      <w:r w:rsidR="004035AC" w:rsidRPr="00A11C5A">
        <w:rPr>
          <w:b w:val="0"/>
        </w:rPr>
        <w:t xml:space="preserve"> Ticket to Work collaboration, participants desired level of interaction </w:t>
      </w:r>
      <w:r w:rsidR="00990757" w:rsidRPr="00A11C5A">
        <w:rPr>
          <w:b w:val="0"/>
        </w:rPr>
        <w:t>(</w:t>
      </w:r>
      <w:r w:rsidR="004035AC" w:rsidRPr="00A11C5A">
        <w:rPr>
          <w:b w:val="0"/>
        </w:rPr>
        <w:t>with nine of the ten partner groups</w:t>
      </w:r>
      <w:r w:rsidR="00990757" w:rsidRPr="00A11C5A">
        <w:rPr>
          <w:b w:val="0"/>
        </w:rPr>
        <w:t>)</w:t>
      </w:r>
      <w:r w:rsidR="004035AC" w:rsidRPr="00A11C5A">
        <w:rPr>
          <w:b w:val="0"/>
        </w:rPr>
        <w:t xml:space="preserve"> were rated as functioning either at the coordinated or collaborative level.</w:t>
      </w:r>
      <w:r w:rsidR="002E3EED" w:rsidRPr="00A11C5A">
        <w:rPr>
          <w:b w:val="0"/>
        </w:rPr>
        <w:t xml:space="preserve"> </w:t>
      </w:r>
      <w:r w:rsidRPr="00A11C5A">
        <w:rPr>
          <w:b w:val="0"/>
        </w:rPr>
        <w:t>(ARTD consultants 2018)</w:t>
      </w:r>
    </w:p>
    <w:p w:rsidR="00FB1EBC" w:rsidRPr="00A11C5A" w:rsidRDefault="004035AC" w:rsidP="00A11C5A">
      <w:pPr>
        <w:pStyle w:val="BodyText"/>
        <w:spacing w:before="240"/>
        <w:rPr>
          <w:b w:val="0"/>
        </w:rPr>
      </w:pPr>
      <w:r w:rsidRPr="00A11C5A">
        <w:rPr>
          <w:b w:val="0"/>
        </w:rPr>
        <w:t>These results suggest Ticket to Work</w:t>
      </w:r>
      <w:r w:rsidR="0078672E" w:rsidRPr="00A11C5A">
        <w:rPr>
          <w:b w:val="0"/>
        </w:rPr>
        <w:t xml:space="preserve"> networks</w:t>
      </w:r>
      <w:r w:rsidRPr="00A11C5A">
        <w:rPr>
          <w:b w:val="0"/>
        </w:rPr>
        <w:t xml:space="preserve"> were proactively engaging with a wide variety of other agenci</w:t>
      </w:r>
      <w:r w:rsidR="00132173" w:rsidRPr="00A11C5A">
        <w:rPr>
          <w:b w:val="0"/>
        </w:rPr>
        <w:t>es (e.g., group training organis</w:t>
      </w:r>
      <w:r w:rsidRPr="00A11C5A">
        <w:rPr>
          <w:b w:val="0"/>
        </w:rPr>
        <w:t>ations, apprenticeships centre, schools, councils and other youth servi</w:t>
      </w:r>
      <w:r w:rsidR="0024116A" w:rsidRPr="00A11C5A">
        <w:rPr>
          <w:b w:val="0"/>
        </w:rPr>
        <w:t>ces) and with disability organis</w:t>
      </w:r>
      <w:r w:rsidRPr="00A11C5A">
        <w:rPr>
          <w:b w:val="0"/>
        </w:rPr>
        <w:t>ations</w:t>
      </w:r>
      <w:r w:rsidR="0024116A" w:rsidRPr="00A11C5A">
        <w:rPr>
          <w:b w:val="0"/>
        </w:rPr>
        <w:t>,</w:t>
      </w:r>
      <w:r w:rsidRPr="00A11C5A">
        <w:rPr>
          <w:b w:val="0"/>
        </w:rPr>
        <w:t xml:space="preserve"> special schools, Disability Employment Services</w:t>
      </w:r>
      <w:r w:rsidR="00B51905" w:rsidRPr="00A11C5A">
        <w:rPr>
          <w:b w:val="0"/>
        </w:rPr>
        <w:t xml:space="preserve"> and</w:t>
      </w:r>
      <w:r w:rsidR="00E62EB7" w:rsidRPr="00A11C5A">
        <w:rPr>
          <w:b w:val="0"/>
        </w:rPr>
        <w:t xml:space="preserve"> disability post school agencies</w:t>
      </w:r>
      <w:r w:rsidRPr="00A11C5A">
        <w:rPr>
          <w:b w:val="0"/>
        </w:rPr>
        <w:t>).</w:t>
      </w:r>
    </w:p>
    <w:p w:rsidR="00644C3C" w:rsidRPr="00A11C5A" w:rsidRDefault="0003073B" w:rsidP="00A11C5A">
      <w:pPr>
        <w:pStyle w:val="BodyText"/>
        <w:spacing w:before="240"/>
        <w:rPr>
          <w:b w:val="0"/>
        </w:rPr>
      </w:pPr>
      <w:r w:rsidRPr="00A11C5A">
        <w:rPr>
          <w:b w:val="0"/>
        </w:rPr>
        <w:t>Overall,</w:t>
      </w:r>
      <w:r w:rsidR="0078672E" w:rsidRPr="00A11C5A">
        <w:rPr>
          <w:b w:val="0"/>
        </w:rPr>
        <w:t xml:space="preserve"> the </w:t>
      </w:r>
      <w:r w:rsidRPr="00A11C5A">
        <w:rPr>
          <w:b w:val="0"/>
        </w:rPr>
        <w:t>Ticket to Work network members surveyed</w:t>
      </w:r>
      <w:r w:rsidR="0078672E" w:rsidRPr="00A11C5A">
        <w:rPr>
          <w:b w:val="0"/>
        </w:rPr>
        <w:t xml:space="preserve"> </w:t>
      </w:r>
      <w:r w:rsidR="00C95EB9" w:rsidRPr="00C95EB9">
        <w:rPr>
          <w:b w:val="0"/>
        </w:rPr>
        <w:t>expressed the view that</w:t>
      </w:r>
      <w:r w:rsidR="00644C3C" w:rsidRPr="00A11C5A">
        <w:rPr>
          <w:b w:val="0"/>
        </w:rPr>
        <w:t>:</w:t>
      </w:r>
    </w:p>
    <w:p w:rsidR="00644C3C" w:rsidRPr="00A11C5A" w:rsidRDefault="009D0BCA" w:rsidP="00816E70">
      <w:pPr>
        <w:pStyle w:val="ListParagraph"/>
        <w:numPr>
          <w:ilvl w:val="0"/>
          <w:numId w:val="40"/>
        </w:numPr>
        <w:spacing w:after="120" w:line="240" w:lineRule="auto"/>
        <w:ind w:left="357" w:hanging="357"/>
        <w:contextualSpacing w:val="0"/>
      </w:pPr>
      <w:r w:rsidRPr="00A11C5A">
        <w:t>T</w:t>
      </w:r>
      <w:r w:rsidR="00644C3C" w:rsidRPr="00A11C5A">
        <w:t>he</w:t>
      </w:r>
      <w:r w:rsidR="0078672E" w:rsidRPr="00A11C5A">
        <w:t xml:space="preserve"> </w:t>
      </w:r>
      <w:r w:rsidR="00644C3C" w:rsidRPr="00A11C5A">
        <w:t xml:space="preserve">need for </w:t>
      </w:r>
      <w:r w:rsidR="0078672E" w:rsidRPr="00A11C5A">
        <w:t xml:space="preserve">a </w:t>
      </w:r>
      <w:r w:rsidR="00644C3C" w:rsidRPr="00A11C5A">
        <w:t>partnership approach and the Ticket to Work network</w:t>
      </w:r>
      <w:r w:rsidR="0078672E" w:rsidRPr="00A11C5A">
        <w:t>s</w:t>
      </w:r>
      <w:r w:rsidR="00644C3C" w:rsidRPr="00A11C5A">
        <w:t xml:space="preserve"> w</w:t>
      </w:r>
      <w:r w:rsidR="0078672E" w:rsidRPr="00A11C5A">
        <w:t>ere</w:t>
      </w:r>
      <w:r w:rsidR="00644C3C" w:rsidRPr="00A11C5A">
        <w:t xml:space="preserve"> important for supporting young people with disability to transition to employment</w:t>
      </w:r>
    </w:p>
    <w:p w:rsidR="00644C3C" w:rsidRPr="00A11C5A" w:rsidRDefault="00644C3C" w:rsidP="00816E70">
      <w:pPr>
        <w:pStyle w:val="ListParagraph"/>
        <w:numPr>
          <w:ilvl w:val="0"/>
          <w:numId w:val="40"/>
        </w:numPr>
        <w:spacing w:after="120" w:line="240" w:lineRule="auto"/>
        <w:ind w:left="357" w:hanging="357"/>
        <w:contextualSpacing w:val="0"/>
      </w:pPr>
      <w:r w:rsidRPr="00A11C5A">
        <w:t xml:space="preserve">Working together will continue to help improve the way employment experiences are delivered to young people with disability </w:t>
      </w:r>
    </w:p>
    <w:p w:rsidR="00644C3C" w:rsidRPr="00A11C5A" w:rsidRDefault="00644C3C" w:rsidP="00816E70">
      <w:pPr>
        <w:pStyle w:val="ListParagraph"/>
        <w:numPr>
          <w:ilvl w:val="0"/>
          <w:numId w:val="40"/>
        </w:numPr>
        <w:spacing w:after="120" w:line="240" w:lineRule="auto"/>
        <w:ind w:left="357" w:hanging="357"/>
        <w:contextualSpacing w:val="0"/>
      </w:pPr>
      <w:r w:rsidRPr="00A11C5A">
        <w:t>Similar practices exist</w:t>
      </w:r>
      <w:r w:rsidR="0078672E" w:rsidRPr="00A11C5A">
        <w:t>ing</w:t>
      </w:r>
      <w:r w:rsidRPr="00A11C5A">
        <w:t xml:space="preserve"> among partners are coordinated e.g. sharing of information and </w:t>
      </w:r>
      <w:r w:rsidR="0024116A" w:rsidRPr="00A11C5A">
        <w:t>avoiding</w:t>
      </w:r>
      <w:r w:rsidR="0078672E" w:rsidRPr="00A11C5A">
        <w:t xml:space="preserve"> duplication</w:t>
      </w:r>
      <w:r w:rsidRPr="00A11C5A">
        <w:t xml:space="preserve">. </w:t>
      </w:r>
    </w:p>
    <w:p w:rsidR="00644C3C" w:rsidRPr="00A11C5A" w:rsidRDefault="00644C3C" w:rsidP="00816E70">
      <w:pPr>
        <w:pStyle w:val="ListParagraph"/>
        <w:numPr>
          <w:ilvl w:val="0"/>
          <w:numId w:val="40"/>
        </w:numPr>
        <w:spacing w:after="120" w:line="240" w:lineRule="auto"/>
        <w:ind w:left="357" w:hanging="357"/>
        <w:contextualSpacing w:val="0"/>
      </w:pPr>
      <w:r w:rsidRPr="00A11C5A">
        <w:t>Administration, communication a</w:t>
      </w:r>
      <w:r w:rsidR="0024116A" w:rsidRPr="00A11C5A">
        <w:t>nd decision</w:t>
      </w:r>
      <w:r w:rsidR="00990757" w:rsidRPr="00A11C5A">
        <w:t>-</w:t>
      </w:r>
      <w:r w:rsidR="0024116A" w:rsidRPr="00A11C5A">
        <w:t xml:space="preserve">making processes </w:t>
      </w:r>
      <w:r w:rsidR="00990757" w:rsidRPr="00A11C5A">
        <w:t>w</w:t>
      </w:r>
      <w:r w:rsidR="0024116A" w:rsidRPr="00A11C5A">
        <w:t>ere</w:t>
      </w:r>
      <w:r w:rsidRPr="00A11C5A">
        <w:t xml:space="preserve"> appropriate</w:t>
      </w:r>
    </w:p>
    <w:p w:rsidR="00644C3C" w:rsidRPr="00A11C5A" w:rsidRDefault="00644C3C" w:rsidP="00816E70">
      <w:pPr>
        <w:pStyle w:val="ListParagraph"/>
        <w:numPr>
          <w:ilvl w:val="0"/>
          <w:numId w:val="40"/>
        </w:numPr>
        <w:spacing w:after="120" w:line="240" w:lineRule="auto"/>
        <w:ind w:left="357" w:hanging="357"/>
        <w:contextualSpacing w:val="0"/>
      </w:pPr>
      <w:r w:rsidRPr="00A11C5A">
        <w:t>Networks review and refine working arrangements when necessary</w:t>
      </w:r>
    </w:p>
    <w:p w:rsidR="00644C3C" w:rsidRPr="00A11C5A" w:rsidRDefault="0024116A" w:rsidP="00816E70">
      <w:pPr>
        <w:pStyle w:val="ListParagraph"/>
        <w:numPr>
          <w:ilvl w:val="0"/>
          <w:numId w:val="40"/>
        </w:numPr>
        <w:spacing w:after="120" w:line="240" w:lineRule="auto"/>
        <w:ind w:left="357" w:hanging="357"/>
        <w:contextualSpacing w:val="0"/>
      </w:pPr>
      <w:r w:rsidRPr="00A11C5A">
        <w:t>Network organisations could</w:t>
      </w:r>
      <w:r w:rsidR="00644C3C" w:rsidRPr="00A11C5A">
        <w:t xml:space="preserve"> achieve more together </w:t>
      </w:r>
      <w:r w:rsidRPr="00A11C5A">
        <w:t xml:space="preserve">for young people with disability </w:t>
      </w:r>
      <w:r w:rsidR="00644C3C" w:rsidRPr="00A11C5A">
        <w:t>than they could on their own</w:t>
      </w:r>
    </w:p>
    <w:p w:rsidR="008A77B0" w:rsidRPr="00A11C5A" w:rsidRDefault="004035AC" w:rsidP="00A11C5A">
      <w:pPr>
        <w:pStyle w:val="BodyText"/>
        <w:spacing w:before="240"/>
        <w:rPr>
          <w:b w:val="0"/>
        </w:rPr>
      </w:pPr>
      <w:r w:rsidRPr="00A11C5A">
        <w:rPr>
          <w:b w:val="0"/>
        </w:rPr>
        <w:t>When you align the element</w:t>
      </w:r>
      <w:r w:rsidR="009D0BCA" w:rsidRPr="00A11C5A">
        <w:rPr>
          <w:b w:val="0"/>
        </w:rPr>
        <w:t>s</w:t>
      </w:r>
      <w:r w:rsidRPr="00A11C5A">
        <w:rPr>
          <w:b w:val="0"/>
        </w:rPr>
        <w:t xml:space="preserve"> in the Ticket to Work partnership study</w:t>
      </w:r>
      <w:r w:rsidR="00132173" w:rsidRPr="00A11C5A">
        <w:rPr>
          <w:b w:val="0"/>
        </w:rPr>
        <w:t xml:space="preserve"> statements with widely recognis</w:t>
      </w:r>
      <w:r w:rsidRPr="00A11C5A">
        <w:rPr>
          <w:b w:val="0"/>
        </w:rPr>
        <w:t>ed listings of good collaborative practices cited in this review</w:t>
      </w:r>
      <w:r w:rsidR="00FB0308" w:rsidRPr="00A11C5A">
        <w:rPr>
          <w:b w:val="0"/>
        </w:rPr>
        <w:t>, there is significant overlap</w:t>
      </w:r>
      <w:r w:rsidRPr="00A11C5A">
        <w:rPr>
          <w:b w:val="0"/>
        </w:rPr>
        <w:t xml:space="preserve">.  </w:t>
      </w:r>
      <w:r w:rsidR="00FB0308" w:rsidRPr="00A11C5A">
        <w:rPr>
          <w:b w:val="0"/>
        </w:rPr>
        <w:t xml:space="preserve">This </w:t>
      </w:r>
      <w:r w:rsidR="00BB4E38" w:rsidRPr="00A11C5A">
        <w:rPr>
          <w:b w:val="0"/>
        </w:rPr>
        <w:t>adds to</w:t>
      </w:r>
      <w:r w:rsidRPr="00A11C5A">
        <w:rPr>
          <w:b w:val="0"/>
        </w:rPr>
        <w:t xml:space="preserve"> the significance of the ARTD study results and consequently for the alignment of the Ticket to Work practices with the literature of the field.</w:t>
      </w:r>
      <w:r w:rsidR="00BB4E38" w:rsidRPr="00A11C5A">
        <w:rPr>
          <w:b w:val="0"/>
        </w:rPr>
        <w:t xml:space="preserve"> Therefore, t</w:t>
      </w:r>
      <w:r w:rsidR="00F47CF8" w:rsidRPr="00A11C5A">
        <w:rPr>
          <w:b w:val="0"/>
        </w:rPr>
        <w:t>he</w:t>
      </w:r>
      <w:r w:rsidR="00E15916" w:rsidRPr="00A11C5A">
        <w:rPr>
          <w:b w:val="0"/>
        </w:rPr>
        <w:t xml:space="preserve"> ARDT, (2018) </w:t>
      </w:r>
      <w:r w:rsidR="00F47CF8" w:rsidRPr="00A11C5A">
        <w:rPr>
          <w:b w:val="0"/>
        </w:rPr>
        <w:lastRenderedPageBreak/>
        <w:t xml:space="preserve">evaluation of Ticket to Work indicates the practices of staff working collaboratively together correspond with the Interagency Collaboration section of Kohler’s Taxonomy for Transition Planning and Noonan’s conceptualisation of good collaborative practices </w:t>
      </w:r>
      <w:r w:rsidR="00BB4E38" w:rsidRPr="00A11C5A">
        <w:rPr>
          <w:b w:val="0"/>
        </w:rPr>
        <w:t>(</w:t>
      </w:r>
      <w:r w:rsidR="00F47CF8" w:rsidRPr="00A11C5A">
        <w:rPr>
          <w:b w:val="0"/>
        </w:rPr>
        <w:t>Noonan, 2014).</w:t>
      </w:r>
    </w:p>
    <w:p w:rsidR="00816E70" w:rsidRDefault="009E1271" w:rsidP="00A11C5A">
      <w:pPr>
        <w:pStyle w:val="BodyText"/>
        <w:spacing w:before="240"/>
        <w:rPr>
          <w:b w:val="0"/>
        </w:rPr>
      </w:pPr>
      <w:r w:rsidRPr="00A11C5A">
        <w:rPr>
          <w:b w:val="0"/>
        </w:rPr>
        <w:t xml:space="preserve">NDS </w:t>
      </w:r>
      <w:r w:rsidR="00990757" w:rsidRPr="00A11C5A">
        <w:rPr>
          <w:b w:val="0"/>
        </w:rPr>
        <w:t xml:space="preserve">is </w:t>
      </w:r>
      <w:r w:rsidRPr="00A11C5A">
        <w:rPr>
          <w:b w:val="0"/>
        </w:rPr>
        <w:t>currently developing a guide to collaboration, taking the learning from overseas experience</w:t>
      </w:r>
      <w:r w:rsidR="001F2018" w:rsidRPr="00A11C5A">
        <w:rPr>
          <w:b w:val="0"/>
        </w:rPr>
        <w:t>, research</w:t>
      </w:r>
      <w:r w:rsidRPr="00A11C5A">
        <w:rPr>
          <w:b w:val="0"/>
        </w:rPr>
        <w:t xml:space="preserve"> and their </w:t>
      </w:r>
      <w:r w:rsidR="00E440DA" w:rsidRPr="00A11C5A">
        <w:rPr>
          <w:b w:val="0"/>
        </w:rPr>
        <w:t xml:space="preserve">own </w:t>
      </w:r>
      <w:r w:rsidRPr="00A11C5A">
        <w:rPr>
          <w:b w:val="0"/>
        </w:rPr>
        <w:t>experience of developing collaborative network in Ticket to Work.</w:t>
      </w:r>
      <w:r w:rsidR="00335C52" w:rsidRPr="00A11C5A">
        <w:rPr>
          <w:b w:val="0"/>
        </w:rPr>
        <w:t xml:space="preserve"> The aim of the guide is </w:t>
      </w:r>
      <w:r w:rsidR="00117FD8" w:rsidRPr="00A11C5A">
        <w:rPr>
          <w:b w:val="0"/>
        </w:rPr>
        <w:t xml:space="preserve">to </w:t>
      </w:r>
      <w:r w:rsidR="00335C52" w:rsidRPr="00A11C5A">
        <w:rPr>
          <w:b w:val="0"/>
        </w:rPr>
        <w:t xml:space="preserve">support </w:t>
      </w:r>
      <w:r w:rsidR="00862CEE" w:rsidRPr="00A11C5A">
        <w:rPr>
          <w:b w:val="0"/>
        </w:rPr>
        <w:t>evidence-based</w:t>
      </w:r>
      <w:r w:rsidR="00335C52" w:rsidRPr="00A11C5A">
        <w:rPr>
          <w:b w:val="0"/>
        </w:rPr>
        <w:t xml:space="preserve"> practice in improving school to work</w:t>
      </w:r>
      <w:r w:rsidR="00117FD8" w:rsidRPr="00A11C5A">
        <w:rPr>
          <w:b w:val="0"/>
        </w:rPr>
        <w:t xml:space="preserve"> transition for </w:t>
      </w:r>
      <w:r w:rsidR="00990757" w:rsidRPr="00A11C5A">
        <w:rPr>
          <w:b w:val="0"/>
        </w:rPr>
        <w:t xml:space="preserve">young people </w:t>
      </w:r>
      <w:r w:rsidR="00117FD8" w:rsidRPr="00A11C5A">
        <w:rPr>
          <w:b w:val="0"/>
        </w:rPr>
        <w:t>with disability in Australia</w:t>
      </w:r>
      <w:r w:rsidR="00335C52" w:rsidRPr="00A11C5A">
        <w:rPr>
          <w:b w:val="0"/>
        </w:rPr>
        <w:t xml:space="preserve">. </w:t>
      </w:r>
      <w:r w:rsidRPr="00A11C5A">
        <w:rPr>
          <w:b w:val="0"/>
        </w:rPr>
        <w:t xml:space="preserve">   </w:t>
      </w:r>
    </w:p>
    <w:p w:rsidR="004035AC" w:rsidRPr="00816E70" w:rsidRDefault="00665D3E" w:rsidP="00816E70">
      <w:pPr>
        <w:pStyle w:val="Heading1"/>
        <w:shd w:val="clear" w:color="auto" w:fill="7F7F7F" w:themeFill="text1" w:themeFillTint="80"/>
        <w:spacing w:before="240"/>
        <w:rPr>
          <w:rFonts w:cs="Arial"/>
          <w:color w:val="FFFFFF" w:themeColor="background1"/>
          <w:sz w:val="28"/>
          <w:szCs w:val="28"/>
        </w:rPr>
      </w:pPr>
      <w:bookmarkStart w:id="20" w:name="_Toc17105023"/>
      <w:bookmarkStart w:id="21" w:name="_Toc26352800"/>
      <w:bookmarkStart w:id="22" w:name="_Toc26358566"/>
      <w:r w:rsidRPr="00816E70">
        <w:rPr>
          <w:rFonts w:cs="Arial"/>
          <w:color w:val="FFFFFF" w:themeColor="background1"/>
          <w:sz w:val="28"/>
          <w:szCs w:val="28"/>
        </w:rPr>
        <w:t xml:space="preserve">Barriers and </w:t>
      </w:r>
      <w:r w:rsidR="00C779DA" w:rsidRPr="00816E70">
        <w:rPr>
          <w:rFonts w:cs="Arial"/>
          <w:color w:val="FFFFFF" w:themeColor="background1"/>
          <w:sz w:val="28"/>
          <w:szCs w:val="28"/>
        </w:rPr>
        <w:t>solutions</w:t>
      </w:r>
      <w:r w:rsidR="0026488B" w:rsidRPr="00816E70">
        <w:rPr>
          <w:rFonts w:cs="Arial"/>
          <w:color w:val="FFFFFF" w:themeColor="background1"/>
          <w:sz w:val="28"/>
          <w:szCs w:val="28"/>
        </w:rPr>
        <w:t xml:space="preserve">: </w:t>
      </w:r>
      <w:r w:rsidR="00211EE1" w:rsidRPr="00816E70">
        <w:rPr>
          <w:rFonts w:cs="Arial"/>
          <w:color w:val="FFFFFF" w:themeColor="background1"/>
          <w:sz w:val="28"/>
          <w:szCs w:val="28"/>
        </w:rPr>
        <w:t xml:space="preserve">What is needed </w:t>
      </w:r>
      <w:r w:rsidR="004035AC" w:rsidRPr="00816E70">
        <w:rPr>
          <w:rFonts w:cs="Arial"/>
          <w:color w:val="FFFFFF" w:themeColor="background1"/>
          <w:sz w:val="28"/>
          <w:szCs w:val="28"/>
        </w:rPr>
        <w:t>in Australia</w:t>
      </w:r>
      <w:bookmarkEnd w:id="20"/>
      <w:bookmarkEnd w:id="21"/>
      <w:bookmarkEnd w:id="22"/>
    </w:p>
    <w:p w:rsidR="00A76D6D" w:rsidRPr="00A11C5A" w:rsidRDefault="002C006F" w:rsidP="00A11C5A">
      <w:pPr>
        <w:spacing w:before="240"/>
      </w:pPr>
      <w:r w:rsidRPr="00A11C5A">
        <w:t xml:space="preserve">As indicated earlier in this review the poor post-school labour force outcomes experienced by the vast majority of </w:t>
      </w:r>
      <w:r w:rsidR="00990757" w:rsidRPr="00A11C5A">
        <w:t xml:space="preserve">young people </w:t>
      </w:r>
      <w:r w:rsidRPr="00A11C5A">
        <w:t xml:space="preserve">with a disability </w:t>
      </w:r>
      <w:r w:rsidR="00990757" w:rsidRPr="00A11C5A">
        <w:t xml:space="preserve">in Australia </w:t>
      </w:r>
      <w:r w:rsidRPr="00A11C5A">
        <w:t xml:space="preserve">suggests the interface between the state school systems and the </w:t>
      </w:r>
      <w:r w:rsidR="004C6E4E" w:rsidRPr="00A11C5A">
        <w:t>employment systems requires revising. In this section past reports recommending this revision will be reviewed</w:t>
      </w:r>
      <w:r w:rsidR="00B622D0" w:rsidRPr="00A11C5A">
        <w:t>. Then, two</w:t>
      </w:r>
      <w:r w:rsidR="00E034A6" w:rsidRPr="00A11C5A">
        <w:t xml:space="preserve"> barriers to </w:t>
      </w:r>
      <w:r w:rsidR="00B622D0" w:rsidRPr="00A11C5A">
        <w:t>more successful transitions</w:t>
      </w:r>
      <w:r w:rsidR="004C6E4E" w:rsidRPr="00A11C5A">
        <w:t xml:space="preserve"> </w:t>
      </w:r>
      <w:r w:rsidR="00B622D0" w:rsidRPr="00A11C5A">
        <w:t>will be discussed (cross jurisdictional</w:t>
      </w:r>
      <w:r w:rsidR="00D3742C" w:rsidRPr="00A11C5A">
        <w:t xml:space="preserve"> factors</w:t>
      </w:r>
      <w:r w:rsidR="00B622D0" w:rsidRPr="00A11C5A">
        <w:t xml:space="preserve">) and </w:t>
      </w:r>
      <w:r w:rsidR="004C6E4E" w:rsidRPr="00A11C5A">
        <w:t>suggestions made about</w:t>
      </w:r>
      <w:r w:rsidR="00D3742C" w:rsidRPr="00A11C5A">
        <w:t xml:space="preserve"> </w:t>
      </w:r>
      <w:r w:rsidR="002E3EED" w:rsidRPr="00A11C5A">
        <w:t>addressing</w:t>
      </w:r>
      <w:r w:rsidR="00D3742C" w:rsidRPr="00A11C5A">
        <w:t xml:space="preserve"> them.</w:t>
      </w:r>
    </w:p>
    <w:p w:rsidR="00F21574" w:rsidRPr="00816E70" w:rsidRDefault="00F21574" w:rsidP="00816E70">
      <w:pPr>
        <w:pStyle w:val="Heading1"/>
        <w:shd w:val="clear" w:color="auto" w:fill="7F7F7F" w:themeFill="text1" w:themeFillTint="80"/>
        <w:spacing w:before="240"/>
        <w:rPr>
          <w:rFonts w:cs="Arial"/>
          <w:color w:val="FFFFFF" w:themeColor="background1"/>
          <w:sz w:val="28"/>
          <w:szCs w:val="28"/>
        </w:rPr>
      </w:pPr>
      <w:bookmarkStart w:id="23" w:name="_Toc26352801"/>
      <w:bookmarkStart w:id="24" w:name="_Toc26358567"/>
      <w:r w:rsidRPr="00816E70">
        <w:rPr>
          <w:rFonts w:cs="Arial"/>
          <w:color w:val="FFFFFF" w:themeColor="background1"/>
          <w:sz w:val="28"/>
          <w:szCs w:val="28"/>
        </w:rPr>
        <w:t>Past reviews of the transition process</w:t>
      </w:r>
      <w:bookmarkEnd w:id="23"/>
      <w:bookmarkEnd w:id="24"/>
    </w:p>
    <w:p w:rsidR="00BD3A5C" w:rsidRPr="00A11C5A" w:rsidRDefault="00BD3A5C" w:rsidP="00A11C5A">
      <w:pPr>
        <w:spacing w:before="240"/>
      </w:pPr>
      <w:r w:rsidRPr="00A11C5A">
        <w:t>Over the last 20 years</w:t>
      </w:r>
      <w:r w:rsidR="002E3EED" w:rsidRPr="00A11C5A">
        <w:t>,</w:t>
      </w:r>
      <w:r w:rsidRPr="00A11C5A">
        <w:t xml:space="preserve"> there have been several reports commissioned</w:t>
      </w:r>
      <w:r w:rsidR="00A52D39" w:rsidRPr="00A11C5A">
        <w:t xml:space="preserve"> by government and non-government agencies</w:t>
      </w:r>
      <w:r w:rsidRPr="00A11C5A">
        <w:t xml:space="preserve"> to investigate the transition from school for </w:t>
      </w:r>
      <w:r w:rsidR="00990757" w:rsidRPr="00A11C5A">
        <w:t xml:space="preserve">young people </w:t>
      </w:r>
      <w:r w:rsidRPr="00A11C5A">
        <w:t>with disability</w:t>
      </w:r>
      <w:r w:rsidR="00C779DA" w:rsidRPr="00A11C5A">
        <w:t xml:space="preserve"> (see ARTD, 2016 for a listing)</w:t>
      </w:r>
      <w:r w:rsidRPr="00A11C5A">
        <w:t>. Many of these indicate</w:t>
      </w:r>
      <w:r w:rsidR="00665D3E" w:rsidRPr="00A11C5A">
        <w:t xml:space="preserve"> the need to improve </w:t>
      </w:r>
      <w:r w:rsidRPr="00A11C5A">
        <w:t xml:space="preserve">collaboration </w:t>
      </w:r>
      <w:r w:rsidR="009C7B62" w:rsidRPr="00A11C5A">
        <w:t>between schools and agencies providing employment opportunities.</w:t>
      </w:r>
      <w:r w:rsidR="007C5390" w:rsidRPr="00A11C5A">
        <w:t xml:space="preserve"> What follows is a sample of </w:t>
      </w:r>
      <w:r w:rsidR="00E15916" w:rsidRPr="00A11C5A">
        <w:t>these reports refer</w:t>
      </w:r>
      <w:r w:rsidR="002E3EED" w:rsidRPr="00A11C5A">
        <w:t>ring</w:t>
      </w:r>
      <w:r w:rsidR="00E15916" w:rsidRPr="00A11C5A">
        <w:t xml:space="preserve"> specifically to poor interagency collaboration</w:t>
      </w:r>
      <w:r w:rsidR="007C5390" w:rsidRPr="00A11C5A">
        <w:t>.</w:t>
      </w:r>
    </w:p>
    <w:p w:rsidR="009C7B62" w:rsidRPr="00A11C5A" w:rsidRDefault="009C7B62" w:rsidP="00A11C5A">
      <w:pPr>
        <w:spacing w:before="240"/>
      </w:pPr>
      <w:r w:rsidRPr="00A11C5A">
        <w:t>In 2005, the Human Rights and Equal Opportunity Commission highlighted poor links between schools and post-school agencies as one factor associated with poor employment outcomes for persons with a disability.</w:t>
      </w:r>
    </w:p>
    <w:p w:rsidR="00792A74" w:rsidRPr="00A11C5A" w:rsidRDefault="00792A74" w:rsidP="00A11C5A">
      <w:pPr>
        <w:pStyle w:val="BodyText"/>
        <w:spacing w:before="240"/>
        <w:rPr>
          <w:b w:val="0"/>
        </w:rPr>
      </w:pPr>
      <w:r w:rsidRPr="00A11C5A">
        <w:rPr>
          <w:b w:val="0"/>
        </w:rPr>
        <w:t>In an extensive study commissioned by the Australian Government, (2007) examining the role of inclusive practices in improving the outcomes of students with disabilit</w:t>
      </w:r>
      <w:r w:rsidR="00990757" w:rsidRPr="00A11C5A">
        <w:rPr>
          <w:b w:val="0"/>
        </w:rPr>
        <w:t>y</w:t>
      </w:r>
      <w:r w:rsidRPr="00A11C5A">
        <w:rPr>
          <w:b w:val="0"/>
        </w:rPr>
        <w:t xml:space="preserve"> across all ages, the following recommendation regarding the post-compulsory phase of education was made.</w:t>
      </w:r>
    </w:p>
    <w:p w:rsidR="00095D41" w:rsidRPr="00816E70" w:rsidRDefault="00792A74" w:rsidP="00A11C5A">
      <w:pPr>
        <w:pStyle w:val="Quote"/>
        <w:spacing w:before="240"/>
        <w:rPr>
          <w:i/>
        </w:rPr>
      </w:pPr>
      <w:r w:rsidRPr="00816E70">
        <w:rPr>
          <w:i/>
        </w:rPr>
        <w:t>Successful high school and post-compulsory settings are those that directly link with employers and focus on the skills and competencies that students need to get and keep a job. This review supports the development of systemic transition to work programs and the ‘experience of work’ for senior students (p.85).</w:t>
      </w:r>
    </w:p>
    <w:p w:rsidR="00095D41" w:rsidRPr="00A11C5A" w:rsidRDefault="00095D41" w:rsidP="00A11C5A">
      <w:pPr>
        <w:spacing w:before="240"/>
      </w:pPr>
      <w:r w:rsidRPr="00A11C5A">
        <w:lastRenderedPageBreak/>
        <w:t>The Austr</w:t>
      </w:r>
      <w:r w:rsidR="00FE5C3C" w:rsidRPr="00A11C5A">
        <w:t>alian National Disability Strategy</w:t>
      </w:r>
      <w:r w:rsidR="00D8035F" w:rsidRPr="00A11C5A">
        <w:t xml:space="preserve"> (Commonwealth of Australia, 2011)</w:t>
      </w:r>
      <w:r w:rsidRPr="00A11C5A">
        <w:t xml:space="preserve"> </w:t>
      </w:r>
      <w:r w:rsidR="00165CCE" w:rsidRPr="00A11C5A">
        <w:t>noted attention need</w:t>
      </w:r>
      <w:r w:rsidR="002E3EED" w:rsidRPr="00A11C5A">
        <w:t>s</w:t>
      </w:r>
      <w:r w:rsidR="00165CCE" w:rsidRPr="00A11C5A">
        <w:t xml:space="preserve"> to be on transition from school settings to employment</w:t>
      </w:r>
      <w:r w:rsidR="00093C4C" w:rsidRPr="00A11C5A">
        <w:t>. It</w:t>
      </w:r>
      <w:r w:rsidR="00165CCE" w:rsidRPr="00A11C5A">
        <w:t xml:space="preserve"> </w:t>
      </w:r>
      <w:r w:rsidRPr="00A11C5A">
        <w:t>includes a policy direction to improve pathways for young people with disability to further education, employment and life</w:t>
      </w:r>
      <w:r w:rsidR="00FE5C3C" w:rsidRPr="00A11C5A">
        <w:t>long learning by a service system that is “joined up” (p. 56) and provides a number of options</w:t>
      </w:r>
      <w:r w:rsidR="00165CCE" w:rsidRPr="00A11C5A">
        <w:t>. The report also note</w:t>
      </w:r>
      <w:r w:rsidR="00436602" w:rsidRPr="00A11C5A">
        <w:t>s</w:t>
      </w:r>
      <w:r w:rsidR="00165CCE" w:rsidRPr="00A11C5A">
        <w:t xml:space="preserve"> a need to establish best practice for transition planning.</w:t>
      </w:r>
    </w:p>
    <w:p w:rsidR="00792A74" w:rsidRPr="00A11C5A" w:rsidRDefault="002A6045" w:rsidP="00A11C5A">
      <w:pPr>
        <w:spacing w:before="240"/>
      </w:pPr>
      <w:r w:rsidRPr="00A11C5A">
        <w:t>A</w:t>
      </w:r>
      <w:r w:rsidR="00792A74" w:rsidRPr="00A11C5A">
        <w:t xml:space="preserve"> report commissioned by the Queensland department of Education that benchmarked teacher practice in transition </w:t>
      </w:r>
      <w:r w:rsidR="00C779DA" w:rsidRPr="00A11C5A">
        <w:t>(Meadows et.al.</w:t>
      </w:r>
      <w:r w:rsidR="00C14906" w:rsidRPr="00A11C5A">
        <w:t xml:space="preserve"> 2006</w:t>
      </w:r>
      <w:r w:rsidR="00D8035F" w:rsidRPr="00A11C5A">
        <w:t xml:space="preserve">) </w:t>
      </w:r>
      <w:r w:rsidRPr="00A11C5A">
        <w:t xml:space="preserve">revealed a need for </w:t>
      </w:r>
      <w:r w:rsidR="00952FCE" w:rsidRPr="00A11C5A">
        <w:t>“</w:t>
      </w:r>
      <w:r w:rsidRPr="00A11C5A">
        <w:t>better communication and coordination</w:t>
      </w:r>
      <w:r w:rsidR="00952FCE" w:rsidRPr="00A11C5A">
        <w:t xml:space="preserve"> between government departments, schools and post-school agencies.” (p. 163).</w:t>
      </w:r>
    </w:p>
    <w:p w:rsidR="00A52D39" w:rsidRPr="00A11C5A" w:rsidRDefault="00A52D39" w:rsidP="00A11C5A">
      <w:pPr>
        <w:spacing w:before="240"/>
      </w:pPr>
      <w:r w:rsidRPr="00A11C5A">
        <w:t xml:space="preserve">Children with Disability Australia (2014) </w:t>
      </w:r>
      <w:r w:rsidR="008742F4" w:rsidRPr="00A11C5A">
        <w:t>investigated</w:t>
      </w:r>
      <w:r w:rsidRPr="00A11C5A">
        <w:t xml:space="preserve"> the </w:t>
      </w:r>
      <w:r w:rsidR="008742F4" w:rsidRPr="00A11C5A">
        <w:t xml:space="preserve">direct </w:t>
      </w:r>
      <w:r w:rsidRPr="00A11C5A">
        <w:t xml:space="preserve">transition experiences of </w:t>
      </w:r>
      <w:r w:rsidR="003A5542" w:rsidRPr="00A11C5A">
        <w:t xml:space="preserve">young people </w:t>
      </w:r>
      <w:r w:rsidRPr="00A11C5A">
        <w:t>with disability</w:t>
      </w:r>
      <w:r w:rsidR="00525228" w:rsidRPr="00A11C5A">
        <w:t xml:space="preserve"> and their families. They</w:t>
      </w:r>
      <w:r w:rsidRPr="00A11C5A">
        <w:t xml:space="preserve"> </w:t>
      </w:r>
      <w:r w:rsidR="008D69C7" w:rsidRPr="00A11C5A">
        <w:t xml:space="preserve">report school programs </w:t>
      </w:r>
      <w:r w:rsidR="001F3F99" w:rsidRPr="00A11C5A">
        <w:t>a</w:t>
      </w:r>
      <w:r w:rsidR="008D69C7" w:rsidRPr="00A11C5A">
        <w:t>re “fragmented</w:t>
      </w:r>
      <w:r w:rsidR="000602B4" w:rsidRPr="00A11C5A">
        <w:t xml:space="preserve"> and uncoordinated</w:t>
      </w:r>
      <w:r w:rsidR="008D69C7" w:rsidRPr="00A11C5A">
        <w:t>” and the responsibilities of all individuals and groups involved in the process are not well defined</w:t>
      </w:r>
      <w:r w:rsidR="000602B4" w:rsidRPr="00A11C5A">
        <w:t xml:space="preserve"> with responsibility being primarily borne by young people and their families.</w:t>
      </w:r>
      <w:r w:rsidR="008742F4" w:rsidRPr="00A11C5A">
        <w:t xml:space="preserve"> They note a need for interagency and government funding body collaboration and conclude school staff need to be in constant contact with all stakeholders.</w:t>
      </w:r>
    </w:p>
    <w:p w:rsidR="008B3B62" w:rsidRPr="00A11C5A" w:rsidRDefault="00452D9D" w:rsidP="00A11C5A">
      <w:pPr>
        <w:shd w:val="clear" w:color="auto" w:fill="FFFFFF"/>
        <w:spacing w:before="240" w:line="259" w:lineRule="auto"/>
        <w:rPr>
          <w:color w:val="222222"/>
          <w:lang w:eastAsia="en-AU"/>
        </w:rPr>
      </w:pPr>
      <w:r w:rsidRPr="00A11C5A">
        <w:t xml:space="preserve">A recent </w:t>
      </w:r>
      <w:r w:rsidRPr="00A11C5A">
        <w:fldChar w:fldCharType="begin"/>
      </w:r>
      <w:r w:rsidRPr="00A11C5A">
        <w:instrText xml:space="preserve"> ADDIN EN.CITE &lt;EndNote&gt;&lt;Cite AuthorYear="1"&gt;&lt;Author&gt;House of Representatives Standing Committee on Employment Education and Training&lt;/Author&gt;&lt;Year&gt;2018&lt;/Year&gt;&lt;RecNum&gt;115&lt;/RecNum&gt;&lt;DisplayText&gt;House of Representatives Standing Committee on Employment Education and Training (2018)&lt;/DisplayText&gt;&lt;record&gt;&lt;rec-number&gt;115&lt;/rec-number&gt;&lt;foreign-keys&gt;&lt;key app="EN" db-id="stx5satavvxdvveepsx59affx9z95f5v2rzw" timestamp="1568094479"&gt;115&lt;/key&gt;&lt;/foreign-keys&gt;&lt;ref-type name="Government Document"&gt;46&lt;/ref-type&gt;&lt;contributors&gt;&lt;authors&gt;&lt;author&gt;House of Representatives Standing Committee on Employment Education and Training,&lt;/author&gt;&lt;/authors&gt;&lt;/contributors&gt;&lt;titles&gt;&lt;title&gt;Unique Individuals Broad Skills Inquiry into school to work transition&lt;/title&gt;&lt;/titles&gt;&lt;dates&gt;&lt;year&gt;2018&lt;/year&gt;&lt;/dates&gt;&lt;pub-location&gt;Canberra&lt;/pub-location&gt;&lt;urls&gt;&lt;related-urls&gt;&lt;url&gt;https://www.aph.gov.au/Parliamentary_Business/Committees/House/Employment_Education_and_Training/School_to_WorkTransition/Report&lt;/url&gt;&lt;/related-urls&gt;&lt;/urls&gt;&lt;/record&gt;&lt;/Cite&gt;&lt;/EndNote&gt;</w:instrText>
      </w:r>
      <w:r w:rsidRPr="00A11C5A">
        <w:fldChar w:fldCharType="separate"/>
      </w:r>
      <w:r w:rsidRPr="00A11C5A">
        <w:rPr>
          <w:noProof/>
        </w:rPr>
        <w:t>House of Representatives Standing Committee on Employment Education and Training (2018)</w:t>
      </w:r>
      <w:r w:rsidRPr="00A11C5A">
        <w:fldChar w:fldCharType="end"/>
      </w:r>
      <w:r w:rsidRPr="00A11C5A">
        <w:t xml:space="preserve"> report</w:t>
      </w:r>
      <w:r w:rsidRPr="00A11C5A">
        <w:rPr>
          <w:color w:val="222222"/>
          <w:shd w:val="clear" w:color="auto" w:fill="FFFFFF"/>
        </w:rPr>
        <w:t xml:space="preserve"> made recommendations regarding how to better support students</w:t>
      </w:r>
      <w:r w:rsidR="00093C4C" w:rsidRPr="00A11C5A">
        <w:rPr>
          <w:color w:val="222222"/>
          <w:shd w:val="clear" w:color="auto" w:fill="FFFFFF"/>
        </w:rPr>
        <w:t xml:space="preserve"> with disability in transition.</w:t>
      </w:r>
      <w:r w:rsidR="008B3B62" w:rsidRPr="00A11C5A">
        <w:rPr>
          <w:color w:val="222222"/>
          <w:shd w:val="clear" w:color="auto" w:fill="FFFFFF"/>
        </w:rPr>
        <w:t xml:space="preserve"> The committee suggested</w:t>
      </w:r>
      <w:r w:rsidRPr="00A11C5A">
        <w:rPr>
          <w:color w:val="222222"/>
          <w:shd w:val="clear" w:color="auto" w:fill="FFFFFF"/>
        </w:rPr>
        <w:t xml:space="preserve"> the </w:t>
      </w:r>
      <w:r w:rsidRPr="00A11C5A">
        <w:rPr>
          <w:color w:val="222222"/>
          <w:lang w:eastAsia="en-AU"/>
        </w:rPr>
        <w:t xml:space="preserve">Council of Australian Governments draft model legislation to ensure </w:t>
      </w:r>
      <w:r w:rsidR="003A5542" w:rsidRPr="00A11C5A">
        <w:rPr>
          <w:color w:val="222222"/>
          <w:lang w:eastAsia="en-AU"/>
        </w:rPr>
        <w:t xml:space="preserve">young people </w:t>
      </w:r>
      <w:r w:rsidRPr="00A11C5A">
        <w:rPr>
          <w:color w:val="222222"/>
          <w:lang w:eastAsia="en-AU"/>
        </w:rPr>
        <w:t xml:space="preserve">with </w:t>
      </w:r>
      <w:r w:rsidR="000C11A1" w:rsidRPr="00A11C5A">
        <w:rPr>
          <w:color w:val="222222"/>
          <w:lang w:eastAsia="en-AU"/>
        </w:rPr>
        <w:t>disability</w:t>
      </w:r>
      <w:r w:rsidRPr="00A11C5A">
        <w:rPr>
          <w:color w:val="222222"/>
          <w:lang w:eastAsia="en-AU"/>
        </w:rPr>
        <w:t xml:space="preserve"> access a person-centred</w:t>
      </w:r>
      <w:r w:rsidR="000C11A1" w:rsidRPr="00A11C5A">
        <w:rPr>
          <w:color w:val="222222"/>
          <w:lang w:eastAsia="en-AU"/>
        </w:rPr>
        <w:t xml:space="preserve"> post-school transition process</w:t>
      </w:r>
      <w:r w:rsidRPr="00A11C5A">
        <w:rPr>
          <w:color w:val="222222"/>
          <w:lang w:eastAsia="en-AU"/>
        </w:rPr>
        <w:t xml:space="preserve"> beginning as early as Year 9</w:t>
      </w:r>
      <w:r w:rsidR="007C7537" w:rsidRPr="00A11C5A">
        <w:rPr>
          <w:color w:val="222222"/>
          <w:lang w:eastAsia="en-AU"/>
        </w:rPr>
        <w:t>. The report</w:t>
      </w:r>
      <w:r w:rsidRPr="00A11C5A">
        <w:rPr>
          <w:color w:val="222222"/>
          <w:lang w:eastAsia="en-AU"/>
        </w:rPr>
        <w:t xml:space="preserve"> also recommended support to deliver a Ticket to Work </w:t>
      </w:r>
      <w:r w:rsidR="007C7537" w:rsidRPr="00A11C5A">
        <w:rPr>
          <w:color w:val="222222"/>
          <w:lang w:eastAsia="en-AU"/>
        </w:rPr>
        <w:t xml:space="preserve">collaborative </w:t>
      </w:r>
      <w:r w:rsidRPr="00A11C5A">
        <w:rPr>
          <w:color w:val="222222"/>
          <w:lang w:eastAsia="en-AU"/>
        </w:rPr>
        <w:t xml:space="preserve">model. </w:t>
      </w:r>
    </w:p>
    <w:p w:rsidR="00452D9D" w:rsidRPr="00A11C5A" w:rsidRDefault="00452D9D" w:rsidP="00A11C5A">
      <w:pPr>
        <w:shd w:val="clear" w:color="auto" w:fill="FFFFFF"/>
        <w:spacing w:before="240" w:line="259" w:lineRule="auto"/>
        <w:rPr>
          <w:bCs/>
        </w:rPr>
      </w:pPr>
      <w:r w:rsidRPr="00A11C5A">
        <w:rPr>
          <w:bCs/>
        </w:rPr>
        <w:t xml:space="preserve">Likewise, the </w:t>
      </w:r>
      <w:r w:rsidRPr="00A11C5A">
        <w:rPr>
          <w:bCs/>
        </w:rPr>
        <w:fldChar w:fldCharType="begin"/>
      </w:r>
      <w:r w:rsidRPr="00A11C5A">
        <w:rPr>
          <w:bCs/>
        </w:rPr>
        <w:instrText xml:space="preserve"> ADDIN EN.CITE &lt;EndNote&gt;&lt;Cite AuthorYear="1"&gt;&lt;Author&gt;Australian Human Rights Commission&lt;/Author&gt;&lt;Year&gt;2016&lt;/Year&gt;&lt;RecNum&gt;108&lt;/RecNum&gt;&lt;DisplayText&gt;Australian Human Rights Commission (2016)&lt;/DisplayText&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separate"/>
      </w:r>
      <w:r w:rsidRPr="00A11C5A">
        <w:rPr>
          <w:bCs/>
          <w:noProof/>
        </w:rPr>
        <w:t>Australian Human Rights Commission (2016)</w:t>
      </w:r>
      <w:r w:rsidRPr="00A11C5A">
        <w:rPr>
          <w:bCs/>
        </w:rPr>
        <w:fldChar w:fldCharType="end"/>
      </w:r>
      <w:r w:rsidRPr="00A11C5A">
        <w:rPr>
          <w:bCs/>
        </w:rPr>
        <w:t xml:space="preserve"> </w:t>
      </w:r>
      <w:r w:rsidRPr="00A11C5A">
        <w:rPr>
          <w:bCs/>
        </w:rPr>
        <w:fldChar w:fldCharType="begin"/>
      </w:r>
      <w:r w:rsidRPr="00A11C5A">
        <w:rPr>
          <w:bCs/>
        </w:rPr>
        <w:instrText xml:space="preserve"> ADDIN EN.CITE &lt;EndNote&gt;&lt;Cite ExcludeAuth="1" ExcludeYear="1" Hidden="1"&gt;&lt;Author&gt;Australian Human Rights Commission&lt;/Author&gt;&lt;Year&gt;2016&lt;/Year&gt;&lt;RecNum&gt;108&lt;/RecNum&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end"/>
      </w:r>
      <w:r w:rsidRPr="00A11C5A">
        <w:rPr>
          <w:bCs/>
        </w:rPr>
        <w:t xml:space="preserve">recommended collaboration between State and Commonwealth authorities supporting </w:t>
      </w:r>
      <w:r w:rsidR="003A5542" w:rsidRPr="00A11C5A">
        <w:rPr>
          <w:bCs/>
        </w:rPr>
        <w:t xml:space="preserve">young people </w:t>
      </w:r>
      <w:r w:rsidRPr="00A11C5A">
        <w:rPr>
          <w:bCs/>
        </w:rPr>
        <w:t>with disability to transition from school to work.</w:t>
      </w:r>
    </w:p>
    <w:p w:rsidR="009C7B62" w:rsidRPr="00A11C5A" w:rsidRDefault="007C7537" w:rsidP="00A11C5A">
      <w:pPr>
        <w:spacing w:before="240"/>
      </w:pPr>
      <w:r w:rsidRPr="00A11C5A">
        <w:t>Despite the wide support for improved collaborative practices noted in these reports, continuing</w:t>
      </w:r>
      <w:r w:rsidR="00783408" w:rsidRPr="00A11C5A">
        <w:t xml:space="preserve"> poor post-school labour force outcomes experienced by the vast majority of Australian young people with disability suggests the interface between the school s</w:t>
      </w:r>
      <w:r w:rsidRPr="00A11C5A">
        <w:t>ystem and employment system requires</w:t>
      </w:r>
      <w:r w:rsidR="00783408" w:rsidRPr="00A11C5A">
        <w:t xml:space="preserve"> revising. It is apparent there is a need for more interagency collaboration at both government and non-government levels to better prepare these young people for a successful post-school employment transition. </w:t>
      </w:r>
      <w:r w:rsidR="007C5390" w:rsidRPr="00A11C5A">
        <w:t>However, there are some systemic barriers blocking this.</w:t>
      </w:r>
    </w:p>
    <w:p w:rsidR="001F1003" w:rsidRDefault="001F1003">
      <w:pPr>
        <w:spacing w:before="0" w:after="160" w:line="259" w:lineRule="auto"/>
        <w:rPr>
          <w:rFonts w:eastAsiaTheme="majorEastAsia"/>
          <w:b/>
          <w:bCs/>
          <w:color w:val="FFFFFF" w:themeColor="background1"/>
          <w:sz w:val="28"/>
          <w:szCs w:val="28"/>
        </w:rPr>
      </w:pPr>
      <w:bookmarkStart w:id="25" w:name="_Toc26352802"/>
      <w:bookmarkStart w:id="26" w:name="_Toc26358568"/>
      <w:r>
        <w:rPr>
          <w:color w:val="FFFFFF" w:themeColor="background1"/>
          <w:sz w:val="28"/>
          <w:szCs w:val="28"/>
        </w:rPr>
        <w:br w:type="page"/>
      </w:r>
    </w:p>
    <w:p w:rsidR="000A1D0B" w:rsidRPr="00816E70" w:rsidRDefault="000A1D0B"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Cross-jurisdictional factors</w:t>
      </w:r>
      <w:r w:rsidR="00862A7E" w:rsidRPr="00816E70">
        <w:rPr>
          <w:rFonts w:cs="Arial"/>
          <w:color w:val="FFFFFF" w:themeColor="background1"/>
          <w:sz w:val="28"/>
          <w:szCs w:val="28"/>
        </w:rPr>
        <w:t xml:space="preserve"> and solutions</w:t>
      </w:r>
      <w:bookmarkEnd w:id="25"/>
      <w:bookmarkEnd w:id="26"/>
    </w:p>
    <w:p w:rsidR="00862A7E" w:rsidRPr="00A11C5A" w:rsidRDefault="00966748" w:rsidP="00A11C5A">
      <w:pPr>
        <w:spacing w:before="240"/>
        <w:rPr>
          <w:lang w:eastAsia="en-AU"/>
        </w:rPr>
      </w:pPr>
      <w:r w:rsidRPr="00A11C5A">
        <w:t>In the Australian context, schools are primarily funded by states and post-school services by the federal government. This creates</w:t>
      </w:r>
      <w:r w:rsidRPr="00A11C5A">
        <w:rPr>
          <w:lang w:eastAsia="en-AU"/>
        </w:rPr>
        <w:t xml:space="preserve"> the ‘siloing’ of programmes in either schools, post-school employment services or adult disability services. Siloing of programmes is a major barrier to effective service provision that creates fragmentation, duplication and inadequate levels of support for students </w:t>
      </w:r>
      <w:r w:rsidRPr="00A11C5A">
        <w:rPr>
          <w:lang w:eastAsia="en-AU"/>
        </w:rPr>
        <w:fldChar w:fldCharType="begin"/>
      </w:r>
      <w:r w:rsidRPr="00A11C5A">
        <w:rPr>
          <w:lang w:eastAsia="en-AU"/>
        </w:rPr>
        <w:instrText xml:space="preserve"> ADDIN EN.CITE &lt;EndNote&gt;&lt;Cite&gt;&lt;Author&gt;Sitlington&lt;/Author&gt;&lt;Year&gt;2006&lt;/Year&gt;&lt;RecNum&gt;117&lt;/RecNum&gt;&lt;DisplayText&gt;(Sitlington &amp;amp; Clark, 2006)&lt;/DisplayText&gt;&lt;record&gt;&lt;rec-number&gt;117&lt;/rec-number&gt;&lt;foreign-keys&gt;&lt;key app="EN" db-id="stx5satavvxdvveepsx59affx9z95f5v2rzw" timestamp="1568169556"&gt;117&lt;/key&gt;&lt;/foreign-keys&gt;&lt;ref-type name="Book"&gt;6&lt;/ref-type&gt;&lt;contributors&gt;&lt;authors&gt;&lt;author&gt;Sitlington, P. L., &lt;/author&gt;&lt;author&gt;Clark, G. M. &lt;/author&gt;&lt;/authors&gt;&lt;/contributors&gt;&lt;titles&gt;&lt;title&gt;Transition education and services for students with disabilities&lt;/title&gt;&lt;/titles&gt;&lt;edition&gt;4th&lt;/edition&gt;&lt;dates&gt;&lt;year&gt;2006&lt;/year&gt;&lt;/dates&gt;&lt;pub-location&gt;Boston&lt;/pub-location&gt;&lt;publisher&gt;Allyn &amp;amp; Bacon&lt;/publisher&gt;&lt;urls&gt;&lt;/urls&gt;&lt;/record&gt;&lt;/Cite&gt;&lt;/EndNote&gt;</w:instrText>
      </w:r>
      <w:r w:rsidRPr="00A11C5A">
        <w:rPr>
          <w:lang w:eastAsia="en-AU"/>
        </w:rPr>
        <w:fldChar w:fldCharType="separate"/>
      </w:r>
      <w:r w:rsidRPr="00A11C5A">
        <w:rPr>
          <w:noProof/>
          <w:lang w:eastAsia="en-AU"/>
        </w:rPr>
        <w:t>(Sitlington &amp; Clark, 2006)</w:t>
      </w:r>
      <w:r w:rsidRPr="00A11C5A">
        <w:rPr>
          <w:lang w:eastAsia="en-AU"/>
        </w:rPr>
        <w:fldChar w:fldCharType="end"/>
      </w:r>
      <w:r w:rsidRPr="00A11C5A">
        <w:rPr>
          <w:lang w:eastAsia="en-AU"/>
        </w:rPr>
        <w:t xml:space="preserve">. </w:t>
      </w:r>
    </w:p>
    <w:p w:rsidR="00966748" w:rsidRPr="00A11C5A" w:rsidRDefault="00135651" w:rsidP="00A11C5A">
      <w:pPr>
        <w:spacing w:before="240"/>
        <w:rPr>
          <w:lang w:eastAsia="en-AU"/>
        </w:rPr>
      </w:pPr>
      <w:r w:rsidRPr="00A11C5A">
        <w:rPr>
          <w:lang w:eastAsia="en-AU"/>
        </w:rPr>
        <w:t>One internationally suggested solution to this problem is the use of blended and braided funding</w:t>
      </w:r>
      <w:r w:rsidR="00132173" w:rsidRPr="00A11C5A">
        <w:rPr>
          <w:lang w:eastAsia="en-AU"/>
        </w:rPr>
        <w:t xml:space="preserve"> and resources</w:t>
      </w:r>
      <w:r w:rsidRPr="00A11C5A">
        <w:rPr>
          <w:lang w:eastAsia="en-AU"/>
        </w:rPr>
        <w:t>.</w:t>
      </w:r>
      <w:r w:rsidR="007E4DDE" w:rsidRPr="00A11C5A">
        <w:rPr>
          <w:lang w:eastAsia="en-AU"/>
        </w:rPr>
        <w:t xml:space="preserve"> </w:t>
      </w:r>
    </w:p>
    <w:p w:rsidR="0057172A" w:rsidRPr="00A11C5A" w:rsidRDefault="00665D3E" w:rsidP="00A11C5A">
      <w:pPr>
        <w:pStyle w:val="Heading2"/>
        <w:spacing w:before="240"/>
        <w:ind w:firstLine="0"/>
        <w:rPr>
          <w:rFonts w:cs="Arial"/>
        </w:rPr>
      </w:pPr>
      <w:bookmarkStart w:id="27" w:name="_Toc26352803"/>
      <w:bookmarkStart w:id="28" w:name="_Toc26358569"/>
      <w:r w:rsidRPr="00A11C5A">
        <w:rPr>
          <w:rFonts w:cs="Arial"/>
        </w:rPr>
        <w:t xml:space="preserve">Solution: </w:t>
      </w:r>
      <w:r w:rsidR="008A2ADB" w:rsidRPr="00A11C5A">
        <w:rPr>
          <w:rFonts w:cs="Arial"/>
        </w:rPr>
        <w:t>Blended and braided funding</w:t>
      </w:r>
      <w:r w:rsidR="00132173" w:rsidRPr="00A11C5A">
        <w:rPr>
          <w:rFonts w:cs="Arial"/>
        </w:rPr>
        <w:t>, supports and resources</w:t>
      </w:r>
      <w:bookmarkEnd w:id="27"/>
      <w:bookmarkEnd w:id="28"/>
    </w:p>
    <w:p w:rsidR="007E4DDE" w:rsidRPr="00A11C5A" w:rsidRDefault="007E4DDE" w:rsidP="00A11C5A">
      <w:pPr>
        <w:spacing w:before="240"/>
      </w:pPr>
      <w:r w:rsidRPr="00A11C5A">
        <w:t xml:space="preserve">Blending and Braiding are strategies that allow funds and resources to be used in more flexible, coordinated, and sustainable way, to improve the educational and employment outcomes. </w:t>
      </w:r>
    </w:p>
    <w:p w:rsidR="00862A7E" w:rsidRPr="00A11C5A" w:rsidRDefault="00135651" w:rsidP="00A11C5A">
      <w:pPr>
        <w:spacing w:before="240"/>
      </w:pPr>
      <w:r w:rsidRPr="00A11C5A">
        <w:rPr>
          <w:i/>
        </w:rPr>
        <w:t>Blended</w:t>
      </w:r>
      <w:r w:rsidR="00070E72" w:rsidRPr="00A11C5A">
        <w:t xml:space="preserve"> </w:t>
      </w:r>
      <w:r w:rsidR="009E693A" w:rsidRPr="00A11C5A">
        <w:t>funding</w:t>
      </w:r>
      <w:r w:rsidR="00487A44" w:rsidRPr="00A11C5A">
        <w:t xml:space="preserve"> and resources</w:t>
      </w:r>
      <w:r w:rsidR="009E693A" w:rsidRPr="00A11C5A">
        <w:t xml:space="preserve"> </w:t>
      </w:r>
      <w:r w:rsidRPr="00A11C5A">
        <w:t>occurs when members of a collaborative team contribute funds into a pool to engage in strategies that create employment opportunities for young people with disab</w:t>
      </w:r>
      <w:r w:rsidR="002C2051" w:rsidRPr="00A11C5A">
        <w:t>ility. This pooling of funds</w:t>
      </w:r>
      <w:r w:rsidRPr="00A11C5A">
        <w:t xml:space="preserve"> makes the source of the funding indistinguishable. However, blending may require a change or relaxation of funding guidelines for this pooling of resources to occur. These relaxations or changin</w:t>
      </w:r>
      <w:r w:rsidR="00CE64B4" w:rsidRPr="00A11C5A">
        <w:t xml:space="preserve">g of rules </w:t>
      </w:r>
      <w:r w:rsidR="001C5E1E" w:rsidRPr="00A11C5A">
        <w:t>occurred</w:t>
      </w:r>
      <w:r w:rsidRPr="00A11C5A">
        <w:t xml:space="preserve"> in America </w:t>
      </w:r>
      <w:r w:rsidR="001C5E1E" w:rsidRPr="00A11C5A">
        <w:t>several</w:t>
      </w:r>
      <w:r w:rsidR="00862A7E" w:rsidRPr="00A11C5A">
        <w:t xml:space="preserve"> </w:t>
      </w:r>
      <w:r w:rsidRPr="00A11C5A">
        <w:t xml:space="preserve">years </w:t>
      </w:r>
      <w:r w:rsidR="001C5E1E" w:rsidRPr="00A11C5A">
        <w:t>ago</w:t>
      </w:r>
      <w:r w:rsidR="00862A7E" w:rsidRPr="00A11C5A">
        <w:t xml:space="preserve"> </w:t>
      </w:r>
      <w:r w:rsidRPr="00A11C5A">
        <w:t xml:space="preserve">(see Kruger, Elinson &amp; Milfort, 2006 for examples). </w:t>
      </w:r>
      <w:r w:rsidR="002C2051" w:rsidRPr="00A11C5A">
        <w:t xml:space="preserve">Blending can also be used to pool human and other physical resources. </w:t>
      </w:r>
    </w:p>
    <w:p w:rsidR="00070E72" w:rsidRPr="00A11C5A" w:rsidRDefault="00135651" w:rsidP="00A11C5A">
      <w:pPr>
        <w:spacing w:before="240"/>
      </w:pPr>
      <w:r w:rsidRPr="00A11C5A">
        <w:rPr>
          <w:i/>
        </w:rPr>
        <w:t>Braid</w:t>
      </w:r>
      <w:r w:rsidR="00487A44" w:rsidRPr="00A11C5A">
        <w:rPr>
          <w:i/>
        </w:rPr>
        <w:t>ing</w:t>
      </w:r>
      <w:r w:rsidRPr="00A11C5A">
        <w:t xml:space="preserve"> </w:t>
      </w:r>
      <w:r w:rsidR="00070E72" w:rsidRPr="00A11C5A">
        <w:t xml:space="preserve">is a funding and resource allocation strategy that taps into existing funding streams and uses them to support unified initiatives in as flexible and integrated a manner as possible. (National Collaborative on Workforce and Disability, 2006). Ticket to Work utilises this mechanism. Braided funding differs from blended funding in that in braiding the funding streams remain visible and are used in common to produce greater strength, efficiency, and/ or effectiveness. This allows resources to be tracked more closely for the purpose of accounting to state and federal administrators. </w:t>
      </w:r>
    </w:p>
    <w:p w:rsidR="009716E2" w:rsidRPr="00A11C5A" w:rsidRDefault="009716E2" w:rsidP="00A11C5A">
      <w:pPr>
        <w:spacing w:before="240"/>
      </w:pPr>
      <w:r w:rsidRPr="00A11C5A">
        <w:t>Blending and braiding not only applies to pooling funds; human resources can maximise group members’ skills</w:t>
      </w:r>
    </w:p>
    <w:p w:rsidR="00247397" w:rsidRPr="00A11C5A" w:rsidRDefault="00ED76A9" w:rsidP="00A11C5A">
      <w:pPr>
        <w:spacing w:before="240"/>
      </w:pPr>
      <w:r w:rsidRPr="00A11C5A">
        <w:t>In Australia</w:t>
      </w:r>
      <w:r w:rsidR="001C5E1E" w:rsidRPr="00A11C5A">
        <w:t>,</w:t>
      </w:r>
      <w:r w:rsidRPr="00A11C5A">
        <w:t xml:space="preserve"> there </w:t>
      </w:r>
      <w:r w:rsidR="009E693A" w:rsidRPr="00A11C5A">
        <w:t xml:space="preserve">are </w:t>
      </w:r>
      <w:r w:rsidRPr="00A11C5A">
        <w:t xml:space="preserve">potential difficulties associated with the use of blended funding as the traditional roles </w:t>
      </w:r>
      <w:r w:rsidR="00CE64B4" w:rsidRPr="00A11C5A">
        <w:t>and responsibilities</w:t>
      </w:r>
      <w:r w:rsidR="00DA091A" w:rsidRPr="00A11C5A">
        <w:t xml:space="preserve"> </w:t>
      </w:r>
      <w:r w:rsidRPr="00A11C5A">
        <w:t xml:space="preserve">of the states and the commonwealth would come into question. </w:t>
      </w:r>
      <w:r w:rsidR="00EB2093" w:rsidRPr="00A11C5A">
        <w:fldChar w:fldCharType="begin"/>
      </w:r>
      <w:r w:rsidR="00EB2093" w:rsidRPr="00A11C5A">
        <w:instrText xml:space="preserve"> ADDIN EN.CITE &lt;EndNote&gt;&lt;Cite AuthorYear="1"&gt;&lt;Author&gt;Stafford&lt;/Author&gt;&lt;Year&gt;2017&lt;/Year&gt;&lt;RecNum&gt;30&lt;/RecNum&gt;&lt;DisplayText&gt;Stafford, Marston, Chamorro-Koc, Beatson, and Drennan (2017)&lt;/DisplayText&gt;&lt;record&gt;&lt;rec-number&gt;30&lt;/rec-number&gt;&lt;foreign-keys&gt;&lt;key app="EN" db-id="stx5satavvxdvveepsx59affx9z95f5v2rzw" timestamp="1562121380"&gt;30&lt;/key&gt;&lt;/foreign-keys&gt;&lt;ref-type name="Journal Article"&gt;17&lt;/ref-type&gt;&lt;contributors&gt;&lt;authors&gt;&lt;author&gt;Stafford, Lisa&lt;/author&gt;&lt;author&gt;Marston, Gregory&lt;/author&gt;&lt;author&gt;Chamorro-Koc, Marianella&lt;/author&gt;&lt;author&gt;Beatson, Amanda&lt;/author&gt;&lt;author&gt;Drennan, Judy&lt;/author&gt;&lt;/authors&gt;&lt;/contributors&gt;&lt;titles&gt;&lt;title&gt;Why one size fits all approach to transition in Disability Employment Services hinders employability of young people with physical and neurological disabilities in Australia&lt;/title&gt;&lt;secondary-title&gt;Journal of Industrial Relations&lt;/secondary-title&gt;&lt;/titles&gt;&lt;periodical&gt;&lt;full-title&gt;Journal of Industrial Relations&lt;/full-title&gt;&lt;/periodical&gt;&lt;pages&gt;631-651&lt;/pages&gt;&lt;volume&gt;59&lt;/volume&gt;&lt;number&gt;5&lt;/number&gt;&lt;dates&gt;&lt;year&gt;2017&lt;/year&gt;&lt;/dates&gt;&lt;isbn&gt;0022-1856&lt;/isbn&gt;&lt;urls&gt;&lt;/urls&gt;&lt;/record&gt;&lt;/Cite&gt;&lt;/EndNote&gt;</w:instrText>
      </w:r>
      <w:r w:rsidR="00EB2093" w:rsidRPr="00A11C5A">
        <w:fldChar w:fldCharType="separate"/>
      </w:r>
      <w:r w:rsidR="00EB2093" w:rsidRPr="00A11C5A">
        <w:rPr>
          <w:noProof/>
        </w:rPr>
        <w:t>Stafford, Marston, Chamorro-Koc, Beatson, and Drennan (2017)</w:t>
      </w:r>
      <w:r w:rsidR="00EB2093" w:rsidRPr="00A11C5A">
        <w:fldChar w:fldCharType="end"/>
      </w:r>
      <w:r w:rsidR="00EB2093" w:rsidRPr="00A11C5A">
        <w:t xml:space="preserve"> identify </w:t>
      </w:r>
      <w:r w:rsidR="00247397" w:rsidRPr="00A11C5A">
        <w:t xml:space="preserve">recommendation </w:t>
      </w:r>
      <w:r w:rsidR="00EB2093" w:rsidRPr="00A11C5A">
        <w:t xml:space="preserve">5.5 </w:t>
      </w:r>
      <w:r w:rsidR="00247397" w:rsidRPr="00A11C5A">
        <w:t>of</w:t>
      </w:r>
      <w:r w:rsidR="00EB2093" w:rsidRPr="00A11C5A">
        <w:t xml:space="preserve"> the current National Disability Strategy </w:t>
      </w:r>
      <w:r w:rsidR="00A0537A" w:rsidRPr="00A11C5A">
        <w:t>to</w:t>
      </w:r>
      <w:r w:rsidR="00EB2093" w:rsidRPr="00A11C5A">
        <w:t xml:space="preserve"> </w:t>
      </w:r>
      <w:r w:rsidR="00247397" w:rsidRPr="00A11C5A">
        <w:t>“i</w:t>
      </w:r>
      <w:r w:rsidR="00EB2093" w:rsidRPr="00A11C5A">
        <w:t>dentify and establish best practice for transition planning and support through all stages of learning an</w:t>
      </w:r>
      <w:r w:rsidR="00247397" w:rsidRPr="00A11C5A">
        <w:t xml:space="preserve">d from </w:t>
      </w:r>
      <w:r w:rsidR="00247397" w:rsidRPr="00A11C5A">
        <w:lastRenderedPageBreak/>
        <w:t>education-to-employment.”</w:t>
      </w:r>
      <w:r w:rsidR="00EB2093" w:rsidRPr="00A11C5A">
        <w:t xml:space="preserve"> They note</w:t>
      </w:r>
      <w:r w:rsidR="00247397" w:rsidRPr="00A11C5A">
        <w:t>, “the National Disability Strategy also clearly identifies that improving transition to work and increasing economic participation of young people with disabilities requires the intersection of, and improvement in, all policy areas</w:t>
      </w:r>
      <w:r w:rsidR="00886438" w:rsidRPr="00A11C5A">
        <w:t>”</w:t>
      </w:r>
      <w:r w:rsidR="00247397" w:rsidRPr="00A11C5A">
        <w:t xml:space="preserve"> (p.6). This recommendation could be achieved through the application </w:t>
      </w:r>
      <w:r w:rsidR="00A0537A" w:rsidRPr="00A11C5A">
        <w:t xml:space="preserve">through coordination </w:t>
      </w:r>
      <w:r w:rsidR="00247397" w:rsidRPr="00A11C5A">
        <w:t>of blending and braiding</w:t>
      </w:r>
      <w:r w:rsidR="00C744CD" w:rsidRPr="00A11C5A">
        <w:t>.</w:t>
      </w:r>
    </w:p>
    <w:p w:rsidR="002F5665" w:rsidRPr="00A11C5A" w:rsidRDefault="002F5665" w:rsidP="00A11C5A">
      <w:pPr>
        <w:spacing w:before="240"/>
      </w:pPr>
      <w:r w:rsidRPr="00A11C5A">
        <w:t>Blending and braiding strategies both require collaboration, coordination, and cooperation across multiple programs, agencies, and systems. The level of collaboration and coordination is not easily achieved unless there is some mechanism to f</w:t>
      </w:r>
      <w:r w:rsidR="00132173" w:rsidRPr="00A11C5A">
        <w:t>acilitate it, such as an organis</w:t>
      </w:r>
      <w:r w:rsidRPr="00A11C5A">
        <w:t>ation or agent acting as an intermediary between the involved agency and service system partners. (National Collaborative on Workforce and Disability, 2006).</w:t>
      </w:r>
    </w:p>
    <w:p w:rsidR="008A2ADB" w:rsidRPr="00A11C5A" w:rsidRDefault="00665D3E" w:rsidP="00A11C5A">
      <w:pPr>
        <w:pStyle w:val="Heading2"/>
        <w:spacing w:before="240"/>
        <w:ind w:firstLine="0"/>
        <w:rPr>
          <w:rFonts w:cs="Arial"/>
        </w:rPr>
      </w:pPr>
      <w:bookmarkStart w:id="29" w:name="_Toc26352804"/>
      <w:bookmarkStart w:id="30" w:name="_Toc26358570"/>
      <w:r w:rsidRPr="00A11C5A">
        <w:rPr>
          <w:rFonts w:cs="Arial"/>
        </w:rPr>
        <w:t xml:space="preserve">Solution: </w:t>
      </w:r>
      <w:r w:rsidR="008A2ADB" w:rsidRPr="00A11C5A">
        <w:rPr>
          <w:rFonts w:cs="Arial"/>
        </w:rPr>
        <w:t>The use of intermediaries</w:t>
      </w:r>
      <w:bookmarkEnd w:id="29"/>
      <w:bookmarkEnd w:id="30"/>
    </w:p>
    <w:p w:rsidR="002F5665" w:rsidRPr="00A11C5A" w:rsidRDefault="007C7537" w:rsidP="00A11C5A">
      <w:pPr>
        <w:pStyle w:val="BodyText"/>
        <w:spacing w:before="240"/>
        <w:rPr>
          <w:b w:val="0"/>
        </w:rPr>
      </w:pPr>
      <w:r w:rsidRPr="00A11C5A">
        <w:rPr>
          <w:b w:val="0"/>
        </w:rPr>
        <w:t>In the United States</w:t>
      </w:r>
      <w:r w:rsidR="00FC69DC" w:rsidRPr="00A11C5A">
        <w:rPr>
          <w:b w:val="0"/>
        </w:rPr>
        <w:t>,</w:t>
      </w:r>
      <w:r w:rsidRPr="00A11C5A">
        <w:rPr>
          <w:b w:val="0"/>
        </w:rPr>
        <w:t xml:space="preserve"> this coordination successfully </w:t>
      </w:r>
      <w:r w:rsidR="00FC69DC" w:rsidRPr="00A11C5A">
        <w:rPr>
          <w:b w:val="0"/>
        </w:rPr>
        <w:t>occurs by</w:t>
      </w:r>
      <w:r w:rsidRPr="00A11C5A">
        <w:rPr>
          <w:b w:val="0"/>
        </w:rPr>
        <w:t xml:space="preserve"> </w:t>
      </w:r>
      <w:r w:rsidR="00FC69DC" w:rsidRPr="00A11C5A">
        <w:rPr>
          <w:b w:val="0"/>
        </w:rPr>
        <w:t>using</w:t>
      </w:r>
      <w:r w:rsidRPr="00A11C5A">
        <w:rPr>
          <w:b w:val="0"/>
        </w:rPr>
        <w:t xml:space="preserve"> </w:t>
      </w:r>
      <w:r w:rsidRPr="00A11C5A">
        <w:rPr>
          <w:b w:val="0"/>
          <w:i/>
        </w:rPr>
        <w:t>intermediaries</w:t>
      </w:r>
      <w:r w:rsidRPr="00A11C5A">
        <w:rPr>
          <w:b w:val="0"/>
        </w:rPr>
        <w:t xml:space="preserve"> </w:t>
      </w:r>
      <w:r w:rsidR="009716E2" w:rsidRPr="00A11C5A">
        <w:rPr>
          <w:b w:val="0"/>
        </w:rPr>
        <w:t>who align and broker multiple services across institutional and funding sources</w:t>
      </w:r>
      <w:r w:rsidR="00FF625E" w:rsidRPr="00A11C5A">
        <w:rPr>
          <w:b w:val="0"/>
        </w:rPr>
        <w:t>.</w:t>
      </w:r>
      <w:r w:rsidR="009716E2" w:rsidRPr="00A11C5A">
        <w:rPr>
          <w:b w:val="0"/>
        </w:rPr>
        <w:t xml:space="preserve"> </w:t>
      </w:r>
      <w:r w:rsidR="00FF625E" w:rsidRPr="00A11C5A">
        <w:rPr>
          <w:b w:val="0"/>
        </w:rPr>
        <w:t>I</w:t>
      </w:r>
      <w:r w:rsidR="009716E2" w:rsidRPr="00A11C5A">
        <w:rPr>
          <w:b w:val="0"/>
        </w:rPr>
        <w:t xml:space="preserve">ntermediary organisations have been found to play a critical role in improving employment outcomes for young people with disability. </w:t>
      </w:r>
      <w:r w:rsidR="009716E2" w:rsidRPr="00A11C5A">
        <w:rPr>
          <w:b w:val="0"/>
        </w:rPr>
        <w:fldChar w:fldCharType="begin"/>
      </w:r>
      <w:r w:rsidR="00EB2093" w:rsidRPr="00A11C5A">
        <w:rPr>
          <w:b w:val="0"/>
        </w:rPr>
        <w:instrText xml:space="preserve"> ADDIN EN.CITE &lt;EndNote&gt;&lt;Cite&gt;&lt;Author&gt;Kruger&lt;/Author&gt;&lt;Year&gt;2006&lt;/Year&gt;&lt;RecNum&gt;24&lt;/RecNum&gt;&lt;DisplayText&gt;(Kruger, Elinson, &amp;amp; Milfort, 2006)&lt;/DisplayText&gt;&lt;record&gt;&lt;rec-number&gt;24&lt;/rec-number&gt;&lt;foreign-keys&gt;&lt;key app="EN" db-id="stx5satavvxdvveepsx59affx9z95f5v2rzw" timestamp="1562044894"&gt;24&lt;/key&gt;&lt;/foreign-keys&gt;&lt;ref-type name="Journal Article"&gt;17&lt;/ref-type&gt;&lt;contributors&gt;&lt;authors&gt;&lt;author&gt;Kruger, Hilary R&lt;/author&gt;&lt;author&gt;Elinson, Lynn&lt;/author&gt;&lt;author&gt;Milfort, Roline&lt;/author&gt;&lt;/authors&gt;&lt;/contributors&gt;&lt;titles&gt;&lt;title&gt;Role of intermediaries in ODEP Youth Demonstration Programs&lt;/title&gt;&lt;/titles&gt;&lt;dates&gt;&lt;year&gt;2006&lt;/year&gt;&lt;/dates&gt;&lt;urls&gt;&lt;/urls&gt;&lt;/record&gt;&lt;/Cite&gt;&lt;/EndNote&gt;</w:instrText>
      </w:r>
      <w:r w:rsidR="009716E2" w:rsidRPr="00A11C5A">
        <w:rPr>
          <w:b w:val="0"/>
        </w:rPr>
        <w:fldChar w:fldCharType="separate"/>
      </w:r>
      <w:r w:rsidR="00EB2093" w:rsidRPr="00A11C5A">
        <w:rPr>
          <w:b w:val="0"/>
          <w:noProof/>
        </w:rPr>
        <w:t xml:space="preserve">Kruger, Elinson, &amp; Milfort </w:t>
      </w:r>
      <w:r w:rsidR="009E693A" w:rsidRPr="00A11C5A">
        <w:rPr>
          <w:b w:val="0"/>
          <w:noProof/>
        </w:rPr>
        <w:t>(</w:t>
      </w:r>
      <w:r w:rsidR="00EB2093" w:rsidRPr="00A11C5A">
        <w:rPr>
          <w:b w:val="0"/>
          <w:noProof/>
        </w:rPr>
        <w:t>2006)</w:t>
      </w:r>
      <w:r w:rsidR="009716E2" w:rsidRPr="00A11C5A">
        <w:rPr>
          <w:b w:val="0"/>
        </w:rPr>
        <w:fldChar w:fldCharType="end"/>
      </w:r>
      <w:r w:rsidR="009716E2" w:rsidRPr="00A11C5A">
        <w:rPr>
          <w:b w:val="0"/>
        </w:rPr>
        <w:t xml:space="preserve"> define intermediaries as an entity that:</w:t>
      </w:r>
    </w:p>
    <w:p w:rsidR="007C7537" w:rsidRPr="00680668" w:rsidRDefault="00CE64B4" w:rsidP="00A11C5A">
      <w:pPr>
        <w:pStyle w:val="Quote"/>
        <w:spacing w:before="240"/>
        <w:rPr>
          <w:i/>
        </w:rPr>
      </w:pPr>
      <w:r w:rsidRPr="00680668">
        <w:rPr>
          <w:i/>
        </w:rPr>
        <w:t>…</w:t>
      </w:r>
      <w:r w:rsidR="007C7537" w:rsidRPr="00680668">
        <w:rPr>
          <w:i/>
        </w:rPr>
        <w:t>convenes leadership and brokers relationships with multiple partners across multiple funding streams; brings together workforce development systems, vocational rehabilitation providers, businesses, labor unions, educational inst</w:t>
      </w:r>
      <w:r w:rsidR="00132173" w:rsidRPr="00680668">
        <w:rPr>
          <w:i/>
        </w:rPr>
        <w:t>itutions, social service organisations, faith based organis</w:t>
      </w:r>
      <w:r w:rsidR="007C7537" w:rsidRPr="00680668">
        <w:rPr>
          <w:i/>
        </w:rPr>
        <w:t>ations, transportation entities, health providers, and other Federal, State, and community resources which youth with disabilities need to transition to employment successfully (</w:t>
      </w:r>
      <w:r w:rsidR="00487A44" w:rsidRPr="00680668">
        <w:rPr>
          <w:i/>
        </w:rPr>
        <w:t>p.</w:t>
      </w:r>
      <w:r w:rsidR="00822DAF" w:rsidRPr="00680668">
        <w:rPr>
          <w:i/>
        </w:rPr>
        <w:t>2-2</w:t>
      </w:r>
      <w:r w:rsidR="007C7537" w:rsidRPr="00680668">
        <w:rPr>
          <w:i/>
        </w:rPr>
        <w:t xml:space="preserve">). </w:t>
      </w:r>
    </w:p>
    <w:p w:rsidR="009716E2" w:rsidRPr="00A11C5A" w:rsidRDefault="00187E2D" w:rsidP="00A11C5A">
      <w:pPr>
        <w:pStyle w:val="BodyText"/>
        <w:spacing w:before="240"/>
        <w:rPr>
          <w:b w:val="0"/>
        </w:rPr>
      </w:pPr>
      <w:r w:rsidRPr="00A11C5A">
        <w:rPr>
          <w:b w:val="0"/>
        </w:rPr>
        <w:t xml:space="preserve">Moodie and Crane (2002), highlight the benefits of intermediaries for employers, educators, </w:t>
      </w:r>
      <w:r w:rsidR="00FF625E" w:rsidRPr="00A11C5A">
        <w:rPr>
          <w:b w:val="0"/>
        </w:rPr>
        <w:t xml:space="preserve">young people </w:t>
      </w:r>
      <w:r w:rsidRPr="00A11C5A">
        <w:rPr>
          <w:b w:val="0"/>
        </w:rPr>
        <w:t>with disabilities, and the broader community</w:t>
      </w:r>
      <w:r w:rsidR="009E693A" w:rsidRPr="00A11C5A">
        <w:rPr>
          <w:b w:val="0"/>
        </w:rPr>
        <w:t>.</w:t>
      </w:r>
      <w:r w:rsidRPr="00A11C5A">
        <w:rPr>
          <w:b w:val="0"/>
        </w:rPr>
        <w:t xml:space="preserve"> </w:t>
      </w:r>
      <w:r w:rsidR="007C7537" w:rsidRPr="00A11C5A">
        <w:rPr>
          <w:b w:val="0"/>
          <w:i/>
        </w:rPr>
        <w:t>Intermediar</w:t>
      </w:r>
      <w:r w:rsidRPr="00A11C5A">
        <w:rPr>
          <w:b w:val="0"/>
          <w:i/>
        </w:rPr>
        <w:t>ies</w:t>
      </w:r>
      <w:r w:rsidR="007C7537" w:rsidRPr="00A11C5A">
        <w:rPr>
          <w:b w:val="0"/>
        </w:rPr>
        <w:t xml:space="preserve"> are brokers</w:t>
      </w:r>
      <w:r w:rsidR="009E693A" w:rsidRPr="00A11C5A">
        <w:rPr>
          <w:b w:val="0"/>
        </w:rPr>
        <w:t xml:space="preserve"> who</w:t>
      </w:r>
      <w:r w:rsidR="007C7537" w:rsidRPr="00A11C5A">
        <w:rPr>
          <w:b w:val="0"/>
        </w:rPr>
        <w:t xml:space="preserve"> assist young people and their families to navigate the multi-agency post-school service sector. </w:t>
      </w:r>
    </w:p>
    <w:p w:rsidR="009716E2" w:rsidRPr="00A11C5A" w:rsidRDefault="00187E2D" w:rsidP="00A11C5A">
      <w:pPr>
        <w:pStyle w:val="BodyText"/>
        <w:spacing w:before="240"/>
        <w:rPr>
          <w:b w:val="0"/>
        </w:rPr>
      </w:pPr>
      <w:r w:rsidRPr="00A11C5A">
        <w:rPr>
          <w:b w:val="0"/>
          <w:i/>
        </w:rPr>
        <w:t>I</w:t>
      </w:r>
      <w:r w:rsidR="007C7537" w:rsidRPr="00A11C5A">
        <w:rPr>
          <w:b w:val="0"/>
          <w:i/>
        </w:rPr>
        <w:t>ntermediary</w:t>
      </w:r>
      <w:r w:rsidR="00132173" w:rsidRPr="00A11C5A">
        <w:rPr>
          <w:b w:val="0"/>
        </w:rPr>
        <w:t xml:space="preserve"> organis</w:t>
      </w:r>
      <w:r w:rsidR="007C7537" w:rsidRPr="00A11C5A">
        <w:rPr>
          <w:b w:val="0"/>
        </w:rPr>
        <w:t>ation</w:t>
      </w:r>
      <w:r w:rsidRPr="00A11C5A">
        <w:rPr>
          <w:b w:val="0"/>
        </w:rPr>
        <w:t>s</w:t>
      </w:r>
      <w:r w:rsidR="007C7537" w:rsidRPr="00A11C5A">
        <w:rPr>
          <w:b w:val="0"/>
        </w:rPr>
        <w:t xml:space="preserve"> possess a detailed knowledge of the local services available and </w:t>
      </w:r>
      <w:r w:rsidRPr="00A11C5A">
        <w:rPr>
          <w:b w:val="0"/>
        </w:rPr>
        <w:t>match agencies</w:t>
      </w:r>
      <w:r w:rsidR="007C7537" w:rsidRPr="00A11C5A">
        <w:rPr>
          <w:b w:val="0"/>
        </w:rPr>
        <w:t xml:space="preserve"> with client needs. Intermediaries can also assist agencies to identify and focus on their service delivery strengths to avoid service duplication and assist </w:t>
      </w:r>
      <w:r w:rsidR="00A0537A" w:rsidRPr="00A11C5A">
        <w:rPr>
          <w:b w:val="0"/>
        </w:rPr>
        <w:t xml:space="preserve">reduction in interagency competition and promote collaboration. </w:t>
      </w:r>
    </w:p>
    <w:p w:rsidR="003A70BB" w:rsidRPr="00A11C5A" w:rsidRDefault="007C7537" w:rsidP="00A11C5A">
      <w:pPr>
        <w:pStyle w:val="BodyText"/>
        <w:spacing w:before="240"/>
        <w:rPr>
          <w:b w:val="0"/>
        </w:rPr>
      </w:pPr>
      <w:r w:rsidRPr="00A11C5A">
        <w:rPr>
          <w:b w:val="0"/>
        </w:rPr>
        <w:t xml:space="preserve">The intermediary group is analogous to the </w:t>
      </w:r>
      <w:r w:rsidRPr="00A11C5A">
        <w:rPr>
          <w:b w:val="0"/>
          <w:i/>
        </w:rPr>
        <w:t>backbone</w:t>
      </w:r>
      <w:r w:rsidRPr="00A11C5A">
        <w:rPr>
          <w:b w:val="0"/>
        </w:rPr>
        <w:t xml:space="preserve"> condition in the Collective Impact model of collaboration cited earlier in this review. In Collective Impact, </w:t>
      </w:r>
      <w:r w:rsidR="00132173" w:rsidRPr="00A11C5A">
        <w:rPr>
          <w:b w:val="0"/>
        </w:rPr>
        <w:t>the role of the backbone organis</w:t>
      </w:r>
      <w:r w:rsidRPr="00A11C5A">
        <w:rPr>
          <w:b w:val="0"/>
        </w:rPr>
        <w:t xml:space="preserve">ation is to provide a supportive infrastructure to the collaborative group and bring a specific set of </w:t>
      </w:r>
      <w:r w:rsidRPr="00A11C5A">
        <w:rPr>
          <w:b w:val="0"/>
        </w:rPr>
        <w:lastRenderedPageBreak/>
        <w:t xml:space="preserve">skills to guide vision and strategy, support aligned activities, establish procedures for measuring progress towards objectives, advance group policies and explore sources of funding (Turner, Merchant, Kania, &amp; Martin, 2012). The existence and </w:t>
      </w:r>
      <w:r w:rsidR="00132173" w:rsidRPr="00A11C5A">
        <w:rPr>
          <w:b w:val="0"/>
        </w:rPr>
        <w:t>strength of the backbone organis</w:t>
      </w:r>
      <w:r w:rsidRPr="00A11C5A">
        <w:rPr>
          <w:b w:val="0"/>
        </w:rPr>
        <w:t xml:space="preserve">ation is viewed as essential for collaborative teams to succeed (Kanier &amp; Kramer, 2011). </w:t>
      </w:r>
    </w:p>
    <w:p w:rsidR="009B61AB" w:rsidRPr="00A11C5A" w:rsidRDefault="009B61AB" w:rsidP="00A11C5A">
      <w:pPr>
        <w:pStyle w:val="BodyText"/>
        <w:spacing w:before="240"/>
        <w:rPr>
          <w:b w:val="0"/>
        </w:rPr>
      </w:pPr>
      <w:r w:rsidRPr="00A11C5A">
        <w:rPr>
          <w:b w:val="0"/>
        </w:rPr>
        <w:t>The US Office of Disability Employment Policy (OD</w:t>
      </w:r>
      <w:r w:rsidR="00FF625E" w:rsidRPr="00A11C5A">
        <w:rPr>
          <w:b w:val="0"/>
        </w:rPr>
        <w:t>E</w:t>
      </w:r>
      <w:r w:rsidRPr="00A11C5A">
        <w:rPr>
          <w:b w:val="0"/>
        </w:rPr>
        <w:t>P) have identified that by aligning and brokering multiple services across institutional and fundi</w:t>
      </w:r>
      <w:r w:rsidR="00132173" w:rsidRPr="00A11C5A">
        <w:rPr>
          <w:b w:val="0"/>
        </w:rPr>
        <w:t>ng sources, intermediary organis</w:t>
      </w:r>
      <w:r w:rsidRPr="00A11C5A">
        <w:rPr>
          <w:b w:val="0"/>
        </w:rPr>
        <w:t xml:space="preserve">ations can play an important role in supporting employment outcomes for </w:t>
      </w:r>
      <w:r w:rsidR="00FF625E" w:rsidRPr="00A11C5A">
        <w:rPr>
          <w:b w:val="0"/>
        </w:rPr>
        <w:t>young people</w:t>
      </w:r>
      <w:r w:rsidRPr="00A11C5A">
        <w:rPr>
          <w:b w:val="0"/>
        </w:rPr>
        <w:t xml:space="preserve"> with disability. </w:t>
      </w:r>
    </w:p>
    <w:p w:rsidR="009B61AB" w:rsidRPr="00A11C5A" w:rsidRDefault="007C7537" w:rsidP="00A11C5A">
      <w:pPr>
        <w:pStyle w:val="BodyText"/>
        <w:spacing w:before="240"/>
        <w:rPr>
          <w:b w:val="0"/>
        </w:rPr>
      </w:pPr>
      <w:r w:rsidRPr="00A11C5A">
        <w:rPr>
          <w:b w:val="0"/>
        </w:rPr>
        <w:t>The Ticket to Work strategy in Australia i</w:t>
      </w:r>
      <w:r w:rsidR="00132173" w:rsidRPr="00A11C5A">
        <w:rPr>
          <w:b w:val="0"/>
        </w:rPr>
        <w:t>s essentially a backbone organis</w:t>
      </w:r>
      <w:r w:rsidRPr="00A11C5A">
        <w:rPr>
          <w:b w:val="0"/>
        </w:rPr>
        <w:t>ation function</w:t>
      </w:r>
      <w:r w:rsidR="003A70BB" w:rsidRPr="00A11C5A">
        <w:rPr>
          <w:b w:val="0"/>
        </w:rPr>
        <w:t>ing</w:t>
      </w:r>
      <w:r w:rsidRPr="00A11C5A">
        <w:rPr>
          <w:b w:val="0"/>
        </w:rPr>
        <w:t xml:space="preserve"> larg</w:t>
      </w:r>
      <w:r w:rsidR="009B61AB" w:rsidRPr="00A11C5A">
        <w:rPr>
          <w:b w:val="0"/>
        </w:rPr>
        <w:t>ely through the use of</w:t>
      </w:r>
      <w:r w:rsidRPr="00A11C5A">
        <w:rPr>
          <w:b w:val="0"/>
        </w:rPr>
        <w:t xml:space="preserve"> intermediaries. </w:t>
      </w:r>
      <w:r w:rsidR="00132173" w:rsidRPr="00A11C5A">
        <w:rPr>
          <w:b w:val="0"/>
        </w:rPr>
        <w:t>In America, intermediary organis</w:t>
      </w:r>
      <w:r w:rsidRPr="00A11C5A">
        <w:rPr>
          <w:b w:val="0"/>
        </w:rPr>
        <w:t xml:space="preserve">ations are sustained by funds from legislated sources (e.g., School to Work Opportunities Act, 1994) or by drawing from the budgets of its partners in return for being an efficient single point of contact for schools, employers and agencies. </w:t>
      </w:r>
    </w:p>
    <w:p w:rsidR="009716E2" w:rsidRPr="00A11C5A" w:rsidRDefault="007C7537" w:rsidP="00A11C5A">
      <w:pPr>
        <w:pStyle w:val="BodyText"/>
        <w:spacing w:before="240"/>
        <w:rPr>
          <w:b w:val="0"/>
        </w:rPr>
      </w:pPr>
      <w:r w:rsidRPr="00A11C5A">
        <w:rPr>
          <w:b w:val="0"/>
        </w:rPr>
        <w:t>Currently in Australia</w:t>
      </w:r>
      <w:r w:rsidR="003A70BB" w:rsidRPr="00A11C5A">
        <w:rPr>
          <w:b w:val="0"/>
        </w:rPr>
        <w:t>,</w:t>
      </w:r>
      <w:r w:rsidRPr="00A11C5A">
        <w:rPr>
          <w:b w:val="0"/>
        </w:rPr>
        <w:t xml:space="preserve"> no such government funding sources exist to support intermediary or backbone groups and contributions from stakeholder groups (blending) are likely to be </w:t>
      </w:r>
      <w:r w:rsidR="003A70BB" w:rsidRPr="00A11C5A">
        <w:rPr>
          <w:b w:val="0"/>
        </w:rPr>
        <w:t>limited</w:t>
      </w:r>
      <w:r w:rsidRPr="00A11C5A">
        <w:rPr>
          <w:b w:val="0"/>
        </w:rPr>
        <w:t xml:space="preserve"> by state and federal government rules surrounding their use. </w:t>
      </w:r>
      <w:r w:rsidR="00E31C21" w:rsidRPr="00A11C5A">
        <w:rPr>
          <w:b w:val="0"/>
        </w:rPr>
        <w:t>However, as mentioned earlier</w:t>
      </w:r>
      <w:r w:rsidR="0004012A" w:rsidRPr="00A11C5A">
        <w:rPr>
          <w:b w:val="0"/>
        </w:rPr>
        <w:t>,</w:t>
      </w:r>
      <w:r w:rsidR="00E31C21" w:rsidRPr="00A11C5A">
        <w:rPr>
          <w:b w:val="0"/>
        </w:rPr>
        <w:t xml:space="preserve"> the National Disability Strategy has recommended COAG investigate legislative mechanisms to overcome this barrier.</w:t>
      </w:r>
      <w:r w:rsidR="001A6421" w:rsidRPr="00A11C5A">
        <w:rPr>
          <w:b w:val="0"/>
        </w:rPr>
        <w:t xml:space="preserve"> </w:t>
      </w:r>
    </w:p>
    <w:p w:rsidR="00A11707" w:rsidRPr="00816E70" w:rsidRDefault="00A11707" w:rsidP="00816E70">
      <w:pPr>
        <w:pStyle w:val="Heading3"/>
        <w:spacing w:before="240" w:line="240" w:lineRule="auto"/>
        <w:rPr>
          <w:b w:val="0"/>
          <w:i w:val="0"/>
          <w:u w:val="single"/>
        </w:rPr>
      </w:pPr>
      <w:bookmarkStart w:id="31" w:name="_Toc26352805"/>
      <w:bookmarkStart w:id="32" w:name="_Toc26358571"/>
      <w:r w:rsidRPr="00816E70">
        <w:rPr>
          <w:b w:val="0"/>
          <w:i w:val="0"/>
          <w:u w:val="single"/>
        </w:rPr>
        <w:t>Intermediaries and the NDIS</w:t>
      </w:r>
      <w:bookmarkEnd w:id="31"/>
      <w:bookmarkEnd w:id="32"/>
    </w:p>
    <w:p w:rsidR="00E31C21" w:rsidRPr="00A11C5A" w:rsidRDefault="00A11707" w:rsidP="00A11C5A">
      <w:pPr>
        <w:pStyle w:val="BodyText"/>
        <w:spacing w:before="240"/>
        <w:rPr>
          <w:b w:val="0"/>
        </w:rPr>
      </w:pPr>
      <w:r w:rsidRPr="00A11C5A">
        <w:rPr>
          <w:b w:val="0"/>
        </w:rPr>
        <w:t>The establishment of the National Disability Insurance scheme</w:t>
      </w:r>
      <w:r w:rsidR="0006607B" w:rsidRPr="00A11C5A">
        <w:rPr>
          <w:b w:val="0"/>
        </w:rPr>
        <w:t xml:space="preserve"> (NDIS)</w:t>
      </w:r>
      <w:r w:rsidRPr="00A11C5A">
        <w:rPr>
          <w:b w:val="0"/>
        </w:rPr>
        <w:t xml:space="preserve"> is a potential vehicle for the establishment of intermediary groups in Australia.</w:t>
      </w:r>
      <w:r w:rsidR="0006607B" w:rsidRPr="00A11C5A">
        <w:rPr>
          <w:b w:val="0"/>
        </w:rPr>
        <w:t xml:space="preserve"> </w:t>
      </w:r>
      <w:r w:rsidR="00584CDF" w:rsidRPr="00A11C5A">
        <w:rPr>
          <w:b w:val="0"/>
        </w:rPr>
        <w:t>F</w:t>
      </w:r>
      <w:r w:rsidR="0006607B" w:rsidRPr="00A11C5A">
        <w:rPr>
          <w:b w:val="0"/>
        </w:rPr>
        <w:t>our NDIS policy documents support this collaborative approach.</w:t>
      </w:r>
    </w:p>
    <w:p w:rsidR="006F5539" w:rsidRPr="00A11C5A" w:rsidRDefault="0006607B" w:rsidP="00A11C5A">
      <w:pPr>
        <w:autoSpaceDE w:val="0"/>
        <w:autoSpaceDN w:val="0"/>
        <w:adjustRightInd w:val="0"/>
        <w:spacing w:before="240"/>
      </w:pPr>
      <w:r w:rsidRPr="00A11C5A">
        <w:t xml:space="preserve">First, </w:t>
      </w:r>
      <w:r w:rsidR="00822FED" w:rsidRPr="00A11C5A">
        <w:t>t</w:t>
      </w:r>
      <w:r w:rsidRPr="00A11C5A">
        <w:t xml:space="preserve">he 2019-23 National Disability Insurance Agency (NDIA) Corporate Plan, </w:t>
      </w:r>
      <w:r w:rsidRPr="00A11C5A">
        <w:rPr>
          <w:b/>
        </w:rPr>
        <w:fldChar w:fldCharType="begin"/>
      </w:r>
      <w:r w:rsidRPr="00A11C5A">
        <w:instrText xml:space="preserve"> ADDIN EN.CITE &lt;EndNote&gt;&lt;Cite&gt;&lt;Author&gt;National Disability Insurance Agency&lt;/Author&gt;&lt;Year&gt;2019&lt;/Year&gt;&lt;RecNum&gt;119&lt;/RecNum&gt;&lt;DisplayText&gt;(National Disability Insurance Agency, 2019)&lt;/DisplayText&gt;&lt;record&gt;&lt;rec-number&gt;119&lt;/rec-number&gt;&lt;foreign-keys&gt;&lt;key app="EN" db-id="stx5satavvxdvveepsx59affx9z95f5v2rzw" timestamp="1568179704"&gt;119&lt;/key&gt;&lt;/foreign-keys&gt;&lt;ref-type name="Report"&gt;27&lt;/ref-type&gt;&lt;contributors&gt;&lt;authors&gt;&lt;author&gt;National Disability Insurance Agency,&lt;/author&gt;&lt;/authors&gt;&lt;/contributors&gt;&lt;titles&gt;&lt;title&gt;2019–23 Corporate Plan&lt;/title&gt;&lt;/titles&gt;&lt;dates&gt;&lt;year&gt;2019&lt;/year&gt;&lt;/dates&gt;&lt;pub-location&gt;Geelong&lt;/pub-location&gt;&lt;publisher&gt;NDIA&lt;/publisher&gt;&lt;urls&gt;&lt;/urls&gt;&lt;/record&gt;&lt;/Cite&gt;&lt;/EndNote&gt;</w:instrText>
      </w:r>
      <w:r w:rsidRPr="00A11C5A">
        <w:rPr>
          <w:b/>
        </w:rPr>
        <w:fldChar w:fldCharType="separate"/>
      </w:r>
      <w:r w:rsidRPr="00A11C5A">
        <w:rPr>
          <w:noProof/>
        </w:rPr>
        <w:t>(National Disability Insurance Agency, 2019)</w:t>
      </w:r>
      <w:r w:rsidRPr="00A11C5A">
        <w:rPr>
          <w:b/>
        </w:rPr>
        <w:fldChar w:fldCharType="end"/>
      </w:r>
      <w:r w:rsidRPr="00A11C5A">
        <w:t xml:space="preserve"> states the Scheme aims to increase the employment of NDIS participants from a baseline of 21% in the 2016-17 financial year to 30% by the </w:t>
      </w:r>
      <w:r w:rsidR="00FF625E" w:rsidRPr="00A11C5A">
        <w:t>20</w:t>
      </w:r>
      <w:r w:rsidRPr="00A11C5A">
        <w:t>22</w:t>
      </w:r>
      <w:r w:rsidR="00FF625E" w:rsidRPr="00A11C5A">
        <w:t>-</w:t>
      </w:r>
      <w:r w:rsidRPr="00A11C5A">
        <w:t xml:space="preserve">23 financial year. </w:t>
      </w:r>
      <w:r w:rsidR="00132173" w:rsidRPr="00A11C5A">
        <w:t>The use of intermediary organis</w:t>
      </w:r>
      <w:r w:rsidR="006F5539" w:rsidRPr="00A11C5A">
        <w:t>ations have in other places, demonstrated that employment levels for persons with a disability can be raised.</w:t>
      </w:r>
    </w:p>
    <w:p w:rsidR="006F5539" w:rsidRPr="00A11C5A" w:rsidRDefault="006F5539" w:rsidP="00A11C5A">
      <w:pPr>
        <w:autoSpaceDE w:val="0"/>
        <w:autoSpaceDN w:val="0"/>
        <w:adjustRightInd w:val="0"/>
        <w:spacing w:before="240"/>
      </w:pPr>
      <w:r w:rsidRPr="00A11C5A">
        <w:t xml:space="preserve">Second, the current terms of reference for the NDIS Participant Employment Taskforce </w:t>
      </w:r>
      <w:r w:rsidRPr="00A11C5A">
        <w:fldChar w:fldCharType="begin"/>
      </w:r>
      <w:r w:rsidRPr="00A11C5A">
        <w:instrText xml:space="preserve"> ADDIN EN.CITE &lt;EndNote&gt;&lt;Cite&gt;&lt;Author&gt;Department of Social Services&lt;/Author&gt;&lt;Year&gt;2019&lt;/Year&gt;&lt;RecNum&gt;109&lt;/RecNum&gt;&lt;DisplayText&gt;(Department of Social Services, 2019)&lt;/DisplayText&gt;&lt;record&gt;&lt;rec-number&gt;109&lt;/rec-number&gt;&lt;foreign-keys&gt;&lt;key app="EN" db-id="stx5satavvxdvveepsx59affx9z95f5v2rzw" timestamp="1567999600"&gt;109&lt;/key&gt;&lt;/foreign-keys&gt;&lt;ref-type name="Government Document"&gt;46&lt;/ref-type&gt;&lt;contributors&gt;&lt;authors&gt;&lt;author&gt;Department of Social Services,&lt;/author&gt;&lt;/authors&gt;&lt;/contributors&gt;&lt;titles&gt;&lt;title&gt;NDIS Participant Employment Taskforce Terms of Reference&lt;/title&gt;&lt;/titles&gt;&lt;dates&gt;&lt;year&gt;2019&lt;/year&gt;&lt;/dates&gt;&lt;pub-location&gt;Canberra&lt;/pub-location&gt;&lt;urls&gt;&lt;related-urls&gt;&lt;url&gt;https://www.dss.gov.au/sites/default/files/documents/01_2019/ndis-participant-employment-taskforce-terms-reference-publication.docx&lt;/url&gt;&lt;/related-urls&gt;&lt;/urls&gt;&lt;/record&gt;&lt;/Cite&gt;&lt;/EndNote&gt;</w:instrText>
      </w:r>
      <w:r w:rsidRPr="00A11C5A">
        <w:fldChar w:fldCharType="separate"/>
      </w:r>
      <w:r w:rsidRPr="00A11C5A">
        <w:rPr>
          <w:noProof/>
        </w:rPr>
        <w:t>(Department of Social Services, 2019)</w:t>
      </w:r>
      <w:r w:rsidRPr="00A11C5A">
        <w:fldChar w:fldCharType="end"/>
      </w:r>
      <w:r w:rsidRPr="00A11C5A">
        <w:t xml:space="preserve"> aims to address and focus on developing effective systems rather than programmatic responses to the issue of disability employment. The use of intermediaries has been prove</w:t>
      </w:r>
      <w:r w:rsidR="00D36311" w:rsidRPr="00A11C5A">
        <w:t>n</w:t>
      </w:r>
      <w:r w:rsidRPr="00A11C5A">
        <w:t xml:space="preserve"> effective </w:t>
      </w:r>
      <w:r w:rsidR="00B004EA" w:rsidRPr="00A11C5A">
        <w:t>across many areas of social change</w:t>
      </w:r>
      <w:r w:rsidRPr="00A11C5A">
        <w:t>.</w:t>
      </w:r>
    </w:p>
    <w:p w:rsidR="003F12DF" w:rsidRPr="00A11C5A" w:rsidRDefault="006F5539" w:rsidP="00A11C5A">
      <w:pPr>
        <w:spacing w:before="240"/>
      </w:pPr>
      <w:r w:rsidRPr="00A11C5A">
        <w:lastRenderedPageBreak/>
        <w:t>Third,</w:t>
      </w:r>
      <w:r w:rsidRPr="00A11C5A">
        <w:rPr>
          <w:b/>
        </w:rPr>
        <w:t xml:space="preserve"> </w:t>
      </w:r>
      <w:r w:rsidR="00F40ECD" w:rsidRPr="00A11C5A">
        <w:t xml:space="preserve">The NDIS Information, Linkages and Capacity Building Framework </w:t>
      </w:r>
      <w:r w:rsidR="00F40ECD" w:rsidRPr="00A11C5A">
        <w:fldChar w:fldCharType="begin"/>
      </w:r>
      <w:r w:rsidR="00F40ECD" w:rsidRPr="00A11C5A">
        <w:instrText xml:space="preserve"> ADDIN EN.CITE &lt;EndNote&gt;&lt;Cite&gt;&lt;Author&gt;Disability Reform Council (COAG)&lt;/Author&gt;&lt;Year&gt;2015&lt;/Year&gt;&lt;RecNum&gt;118&lt;/RecNum&gt;&lt;DisplayText&gt;(Disability Reform Council (COAG), 2015)&lt;/DisplayText&gt;&lt;record&gt;&lt;rec-number&gt;118&lt;/rec-number&gt;&lt;foreign-keys&gt;&lt;key app="EN" db-id="stx5satavvxdvveepsx59affx9z95f5v2rzw" timestamp="1568176071"&gt;118&lt;/key&gt;&lt;/foreign-keys&gt;&lt;ref-type name="Government Document"&gt;46&lt;/ref-type&gt;&lt;contributors&gt;&lt;authors&gt;&lt;author&gt;Disability Reform Council (COAG),&lt;/author&gt;&lt;/authors&gt;&lt;/contributors&gt;&lt;titles&gt;&lt;title&gt;ILC Policy Framework&lt;/title&gt;&lt;/titles&gt;&lt;dates&gt;&lt;year&gt;2015&lt;/year&gt;&lt;/dates&gt;&lt;urls&gt;&lt;related-urls&gt;&lt;url&gt;https://www.ndis.gov.au/community/information-linkages-and-capacity-building-ilc/ilc-policy-framework&lt;/url&gt;&lt;/related-urls&gt;&lt;/urls&gt;&lt;/record&gt;&lt;/Cite&gt;&lt;/EndNote&gt;</w:instrText>
      </w:r>
      <w:r w:rsidR="00F40ECD" w:rsidRPr="00A11C5A">
        <w:fldChar w:fldCharType="separate"/>
      </w:r>
      <w:r w:rsidR="00F40ECD" w:rsidRPr="00A11C5A">
        <w:rPr>
          <w:noProof/>
        </w:rPr>
        <w:t>(Disability Reform Council (COAG), 2015)</w:t>
      </w:r>
      <w:r w:rsidR="00F40ECD" w:rsidRPr="00A11C5A">
        <w:fldChar w:fldCharType="end"/>
      </w:r>
      <w:r w:rsidR="00F40ECD" w:rsidRPr="00A11C5A">
        <w:t xml:space="preserve"> sets out policy parameters for Information, Linkages and Capacity Building (ILC). It explains, </w:t>
      </w:r>
    </w:p>
    <w:p w:rsidR="003F12DF" w:rsidRPr="00680668" w:rsidRDefault="00F40ECD" w:rsidP="00A11C5A">
      <w:pPr>
        <w:spacing w:before="240"/>
        <w:ind w:left="720"/>
        <w:rPr>
          <w:i/>
        </w:rPr>
      </w:pPr>
      <w:r w:rsidRPr="00680668">
        <w:rPr>
          <w:i/>
        </w:rPr>
        <w:t xml:space="preserve">ILC is the component of the NDIS that provides information, linkages and referrals to efficiently and </w:t>
      </w:r>
      <w:r w:rsidR="00B004EA" w:rsidRPr="00680668">
        <w:rPr>
          <w:i/>
        </w:rPr>
        <w:t xml:space="preserve">effectively connect people with a </w:t>
      </w:r>
      <w:r w:rsidRPr="00680668">
        <w:rPr>
          <w:i/>
        </w:rPr>
        <w:t>disabi</w:t>
      </w:r>
      <w:r w:rsidR="00B004EA" w:rsidRPr="00680668">
        <w:rPr>
          <w:i/>
        </w:rPr>
        <w:t>lity, their families and carers</w:t>
      </w:r>
      <w:r w:rsidRPr="00680668">
        <w:rPr>
          <w:i/>
        </w:rPr>
        <w:t xml:space="preserve"> with appropriate disability, community and mainstream supports. ILC will also ensure the NDIS establishes and facilitates capacity building supports for people with disability, their families, and carers that are not directly tied to a person through their funded package. ILC will also promote collaboration and partnership with local communities and mainstream and universal services to create greater inclusivity and accessibility of people with disability (p.1).</w:t>
      </w:r>
    </w:p>
    <w:p w:rsidR="003F12DF" w:rsidRPr="00680668" w:rsidRDefault="003F12DF" w:rsidP="00A11C5A">
      <w:pPr>
        <w:spacing w:before="240"/>
        <w:ind w:left="720"/>
        <w:rPr>
          <w:i/>
        </w:rPr>
      </w:pPr>
      <w:r w:rsidRPr="00680668">
        <w:rPr>
          <w:i/>
        </w:rPr>
        <w:t>Focus on providing supports at significant life stages and transition points, to build capacity and enable people with disability to participate in economic and social life.</w:t>
      </w:r>
      <w:r w:rsidR="004936A1" w:rsidRPr="00680668">
        <w:rPr>
          <w:i/>
        </w:rPr>
        <w:t xml:space="preserve"> (p.3)</w:t>
      </w:r>
    </w:p>
    <w:p w:rsidR="003F12DF" w:rsidRPr="00680668" w:rsidRDefault="003F12DF" w:rsidP="00A11C5A">
      <w:pPr>
        <w:keepNext/>
        <w:keepLines/>
        <w:spacing w:before="240"/>
        <w:ind w:left="720"/>
        <w:rPr>
          <w:i/>
        </w:rPr>
      </w:pPr>
      <w:r w:rsidRPr="00680668">
        <w:rPr>
          <w:i/>
        </w:rPr>
        <w:t>ILC will be able to deliver disability specific early intervention, prevention and capacity building supports to people that can prevent, reduce or delay their need for the more intensive supports provided through an individual funding packages. This will contribute to the efficient implementation of the NDIS because timely support will reduce people’s need for funded supports over time. (</w:t>
      </w:r>
      <w:r w:rsidR="004936A1" w:rsidRPr="00680668">
        <w:rPr>
          <w:i/>
        </w:rPr>
        <w:t>p</w:t>
      </w:r>
      <w:r w:rsidRPr="00680668">
        <w:rPr>
          <w:i/>
        </w:rPr>
        <w:t>. 3)</w:t>
      </w:r>
    </w:p>
    <w:p w:rsidR="00F40ECD" w:rsidRPr="00A11C5A" w:rsidRDefault="00BA228A" w:rsidP="00A11C5A">
      <w:pPr>
        <w:pStyle w:val="BodyText"/>
        <w:spacing w:before="240"/>
        <w:rPr>
          <w:b w:val="0"/>
        </w:rPr>
      </w:pPr>
      <w:r w:rsidRPr="00A11C5A">
        <w:rPr>
          <w:rFonts w:eastAsiaTheme="majorEastAsia"/>
          <w:b w:val="0"/>
        </w:rPr>
        <w:t xml:space="preserve">This policy </w:t>
      </w:r>
      <w:r w:rsidR="00F40ECD" w:rsidRPr="00A11C5A">
        <w:rPr>
          <w:rFonts w:eastAsiaTheme="majorEastAsia"/>
          <w:b w:val="0"/>
        </w:rPr>
        <w:t>is clearly in concert with the con</w:t>
      </w:r>
      <w:r w:rsidR="00132173" w:rsidRPr="00A11C5A">
        <w:rPr>
          <w:rFonts w:eastAsiaTheme="majorEastAsia"/>
          <w:b w:val="0"/>
        </w:rPr>
        <w:t>cept of the intermediary organis</w:t>
      </w:r>
      <w:r w:rsidR="00F40ECD" w:rsidRPr="00A11C5A">
        <w:rPr>
          <w:rFonts w:eastAsiaTheme="majorEastAsia"/>
          <w:b w:val="0"/>
        </w:rPr>
        <w:t>ation</w:t>
      </w:r>
      <w:r w:rsidR="00F40ECD" w:rsidRPr="00A11C5A">
        <w:rPr>
          <w:rFonts w:eastAsiaTheme="majorEastAsia"/>
        </w:rPr>
        <w:t>.</w:t>
      </w:r>
      <w:r w:rsidRPr="00A11C5A">
        <w:rPr>
          <w:rFonts w:eastAsiaTheme="majorEastAsia"/>
        </w:rPr>
        <w:t xml:space="preserve"> </w:t>
      </w:r>
      <w:r w:rsidRPr="00A11C5A">
        <w:rPr>
          <w:b w:val="0"/>
        </w:rPr>
        <w:t>In Australia, the ILC framework fits with the role of Ticket to Work as an intermediary group as the majori</w:t>
      </w:r>
      <w:r w:rsidR="003D0D86" w:rsidRPr="00A11C5A">
        <w:rPr>
          <w:b w:val="0"/>
        </w:rPr>
        <w:t>ty of Ticket to Work members (79</w:t>
      </w:r>
      <w:r w:rsidRPr="00A11C5A">
        <w:rPr>
          <w:b w:val="0"/>
        </w:rPr>
        <w:t xml:space="preserve">% </w:t>
      </w:r>
      <w:r w:rsidR="00822FED" w:rsidRPr="00A11C5A">
        <w:rPr>
          <w:b w:val="0"/>
        </w:rPr>
        <w:t>are mainstream service providers</w:t>
      </w:r>
      <w:r w:rsidR="00EF6E71" w:rsidRPr="00A11C5A">
        <w:rPr>
          <w:b w:val="0"/>
        </w:rPr>
        <w:t xml:space="preserve"> and</w:t>
      </w:r>
      <w:r w:rsidR="00584CDF" w:rsidRPr="00A11C5A">
        <w:rPr>
          <w:b w:val="0"/>
        </w:rPr>
        <w:t xml:space="preserve"> </w:t>
      </w:r>
      <w:r w:rsidR="003D0D86" w:rsidRPr="00A11C5A">
        <w:rPr>
          <w:b w:val="0"/>
        </w:rPr>
        <w:t>21%</w:t>
      </w:r>
      <w:r w:rsidRPr="00A11C5A">
        <w:rPr>
          <w:b w:val="0"/>
        </w:rPr>
        <w:t xml:space="preserve"> NDIS providers</w:t>
      </w:r>
      <w:r w:rsidR="003D0D86" w:rsidRPr="00A11C5A">
        <w:rPr>
          <w:b w:val="0"/>
        </w:rPr>
        <w:t>)</w:t>
      </w:r>
      <w:r w:rsidR="00EF6E71" w:rsidRPr="00A11C5A">
        <w:rPr>
          <w:b w:val="0"/>
        </w:rPr>
        <w:t>. T</w:t>
      </w:r>
      <w:r w:rsidRPr="00A11C5A">
        <w:rPr>
          <w:b w:val="0"/>
        </w:rPr>
        <w:t>he network</w:t>
      </w:r>
      <w:r w:rsidR="00584CDF" w:rsidRPr="00A11C5A">
        <w:rPr>
          <w:b w:val="0"/>
        </w:rPr>
        <w:t>s</w:t>
      </w:r>
      <w:r w:rsidRPr="00A11C5A">
        <w:rPr>
          <w:b w:val="0"/>
        </w:rPr>
        <w:t xml:space="preserve"> build the capacity of </w:t>
      </w:r>
      <w:r w:rsidR="00B004EA" w:rsidRPr="00A11C5A">
        <w:rPr>
          <w:b w:val="0"/>
        </w:rPr>
        <w:t>both mainstream and NDIS services</w:t>
      </w:r>
      <w:r w:rsidRPr="00A11C5A">
        <w:rPr>
          <w:b w:val="0"/>
        </w:rPr>
        <w:t xml:space="preserve"> which aligns with the stated purpose of LAC.  </w:t>
      </w:r>
    </w:p>
    <w:p w:rsidR="00E918F9" w:rsidRPr="00A11C5A" w:rsidRDefault="00E918F9" w:rsidP="00A11C5A">
      <w:pPr>
        <w:pStyle w:val="BodyText"/>
        <w:spacing w:before="240"/>
        <w:rPr>
          <w:b w:val="0"/>
        </w:rPr>
      </w:pPr>
      <w:r w:rsidRPr="00A11C5A">
        <w:rPr>
          <w:b w:val="0"/>
        </w:rPr>
        <w:t xml:space="preserve">Fourth, one of the streams of ILC, which provide support to people with disability, their families and carers, and community and mainstream services is Local Area Co-ordination </w:t>
      </w:r>
      <w:r w:rsidR="007C111B" w:rsidRPr="00A11C5A">
        <w:rPr>
          <w:b w:val="0"/>
        </w:rPr>
        <w:t>(LAC) The role of the LAC is to:</w:t>
      </w:r>
    </w:p>
    <w:p w:rsidR="00E918F9" w:rsidRPr="00680668" w:rsidRDefault="00E918F9" w:rsidP="00A11C5A">
      <w:pPr>
        <w:pStyle w:val="Quote"/>
        <w:spacing w:before="240"/>
        <w:rPr>
          <w:i/>
        </w:rPr>
      </w:pPr>
      <w:r w:rsidRPr="00680668">
        <w:rPr>
          <w:b/>
          <w:i/>
        </w:rPr>
        <w:t>…</w:t>
      </w:r>
      <w:r w:rsidRPr="00680668">
        <w:rPr>
          <w:i/>
        </w:rPr>
        <w:t>connect across each of the streams of ILC, which include information and linkages and individual capacity building as well as working with mainstream services and communities to better enable access and participation (p.14).</w:t>
      </w:r>
    </w:p>
    <w:p w:rsidR="00E918F9" w:rsidRPr="00A11C5A" w:rsidRDefault="00E918F9" w:rsidP="00A11C5A">
      <w:pPr>
        <w:pStyle w:val="BodyText"/>
        <w:spacing w:before="240"/>
        <w:rPr>
          <w:b w:val="0"/>
        </w:rPr>
      </w:pPr>
      <w:r w:rsidRPr="00A11C5A">
        <w:rPr>
          <w:b w:val="0"/>
        </w:rPr>
        <w:t>LAC</w:t>
      </w:r>
      <w:r w:rsidR="009E693A" w:rsidRPr="00A11C5A">
        <w:rPr>
          <w:b w:val="0"/>
        </w:rPr>
        <w:t>s</w:t>
      </w:r>
      <w:r w:rsidRPr="00A11C5A">
        <w:rPr>
          <w:b w:val="0"/>
        </w:rPr>
        <w:t xml:space="preserve"> could be funded, based on</w:t>
      </w:r>
      <w:r w:rsidR="009E693A" w:rsidRPr="00A11C5A">
        <w:rPr>
          <w:b w:val="0"/>
        </w:rPr>
        <w:t xml:space="preserve"> an</w:t>
      </w:r>
      <w:r w:rsidRPr="00A11C5A">
        <w:rPr>
          <w:b w:val="0"/>
        </w:rPr>
        <w:t xml:space="preserve"> intermediary model</w:t>
      </w:r>
      <w:r w:rsidR="009E693A" w:rsidRPr="00A11C5A">
        <w:rPr>
          <w:b w:val="0"/>
        </w:rPr>
        <w:t>,</w:t>
      </w:r>
      <w:r w:rsidRPr="00A11C5A">
        <w:rPr>
          <w:b w:val="0"/>
        </w:rPr>
        <w:t xml:space="preserve"> to create an environment that supports successful transition from school to work</w:t>
      </w:r>
      <w:r w:rsidR="00D36311" w:rsidRPr="00A11C5A">
        <w:rPr>
          <w:b w:val="0"/>
        </w:rPr>
        <w:t>. T</w:t>
      </w:r>
      <w:r w:rsidRPr="00A11C5A">
        <w:rPr>
          <w:b w:val="0"/>
        </w:rPr>
        <w:t>he role of</w:t>
      </w:r>
      <w:r w:rsidR="009E693A" w:rsidRPr="00A11C5A">
        <w:rPr>
          <w:b w:val="0"/>
        </w:rPr>
        <w:t xml:space="preserve"> the</w:t>
      </w:r>
      <w:r w:rsidRPr="00A11C5A">
        <w:rPr>
          <w:b w:val="0"/>
        </w:rPr>
        <w:t xml:space="preserve"> LAC as conceptualised in the ILC framework corresponds with the </w:t>
      </w:r>
      <w:r w:rsidRPr="00A11C5A">
        <w:rPr>
          <w:b w:val="0"/>
        </w:rPr>
        <w:lastRenderedPageBreak/>
        <w:t>intermediary role in supporting young people with disability to transition to work</w:t>
      </w:r>
      <w:r w:rsidR="00BA228A" w:rsidRPr="00A11C5A">
        <w:rPr>
          <w:b w:val="0"/>
        </w:rPr>
        <w:t>. This is</w:t>
      </w:r>
      <w:r w:rsidRPr="00A11C5A">
        <w:rPr>
          <w:b w:val="0"/>
        </w:rPr>
        <w:t xml:space="preserve"> because their role incorporates: </w:t>
      </w:r>
    </w:p>
    <w:p w:rsidR="003604C5" w:rsidRPr="00A11C5A" w:rsidRDefault="00C95EB9" w:rsidP="00680668">
      <w:pPr>
        <w:pStyle w:val="BodyText"/>
        <w:numPr>
          <w:ilvl w:val="0"/>
          <w:numId w:val="20"/>
        </w:numPr>
        <w:spacing w:after="120" w:line="240" w:lineRule="auto"/>
        <w:ind w:left="714" w:hanging="357"/>
        <w:rPr>
          <w:b w:val="0"/>
        </w:rPr>
      </w:pPr>
      <w:r>
        <w:rPr>
          <w:b w:val="0"/>
        </w:rPr>
        <w:t>a</w:t>
      </w:r>
      <w:r w:rsidR="003604C5" w:rsidRPr="00A11C5A">
        <w:rPr>
          <w:b w:val="0"/>
        </w:rPr>
        <w:t xml:space="preserve"> focus on providing supports at significant life stages and transition points, </w:t>
      </w:r>
    </w:p>
    <w:p w:rsidR="003604C5" w:rsidRPr="00A11C5A" w:rsidRDefault="00C95EB9" w:rsidP="00680668">
      <w:pPr>
        <w:pStyle w:val="BodyText"/>
        <w:numPr>
          <w:ilvl w:val="0"/>
          <w:numId w:val="20"/>
        </w:numPr>
        <w:spacing w:after="120" w:line="240" w:lineRule="auto"/>
        <w:ind w:left="714" w:hanging="357"/>
        <w:rPr>
          <w:b w:val="0"/>
        </w:rPr>
      </w:pPr>
      <w:r>
        <w:rPr>
          <w:b w:val="0"/>
        </w:rPr>
        <w:t xml:space="preserve">building capacity </w:t>
      </w:r>
      <w:r w:rsidR="003604C5" w:rsidRPr="00A11C5A">
        <w:rPr>
          <w:b w:val="0"/>
        </w:rPr>
        <w:t xml:space="preserve">and </w:t>
      </w:r>
      <w:r>
        <w:rPr>
          <w:b w:val="0"/>
        </w:rPr>
        <w:t>enabling</w:t>
      </w:r>
      <w:r w:rsidR="003604C5" w:rsidRPr="00A11C5A">
        <w:rPr>
          <w:b w:val="0"/>
        </w:rPr>
        <w:t xml:space="preserve"> people with disability to participate in economic and social life</w:t>
      </w:r>
    </w:p>
    <w:p w:rsidR="00E918F9" w:rsidRPr="00A11C5A" w:rsidRDefault="00E918F9" w:rsidP="00680668">
      <w:pPr>
        <w:pStyle w:val="BodyText"/>
        <w:numPr>
          <w:ilvl w:val="0"/>
          <w:numId w:val="20"/>
        </w:numPr>
        <w:spacing w:after="120" w:line="240" w:lineRule="auto"/>
        <w:ind w:left="714" w:hanging="357"/>
        <w:rPr>
          <w:b w:val="0"/>
        </w:rPr>
      </w:pPr>
      <w:r w:rsidRPr="00A11C5A">
        <w:rPr>
          <w:b w:val="0"/>
        </w:rPr>
        <w:t xml:space="preserve">building the capacity of other community and mainstream services to respond to the needs of people with disability, their families and carers and to develop natural networks of support around people with disability </w:t>
      </w:r>
    </w:p>
    <w:p w:rsidR="00E918F9" w:rsidRPr="00A11C5A" w:rsidRDefault="00E918F9" w:rsidP="00680668">
      <w:pPr>
        <w:pStyle w:val="BodyText"/>
        <w:numPr>
          <w:ilvl w:val="0"/>
          <w:numId w:val="20"/>
        </w:numPr>
        <w:spacing w:after="120" w:line="240" w:lineRule="auto"/>
        <w:ind w:left="714" w:hanging="357"/>
        <w:rPr>
          <w:b w:val="0"/>
        </w:rPr>
      </w:pPr>
      <w:r w:rsidRPr="00A11C5A">
        <w:rPr>
          <w:b w:val="0"/>
        </w:rPr>
        <w:t xml:space="preserve">capacity building and locally based, practical solutions. </w:t>
      </w:r>
    </w:p>
    <w:p w:rsidR="00E918F9" w:rsidRPr="00A11C5A" w:rsidRDefault="00E918F9" w:rsidP="00680668">
      <w:pPr>
        <w:pStyle w:val="BodyText"/>
        <w:numPr>
          <w:ilvl w:val="0"/>
          <w:numId w:val="20"/>
        </w:numPr>
        <w:spacing w:after="120" w:line="240" w:lineRule="auto"/>
        <w:ind w:left="714" w:hanging="357"/>
        <w:rPr>
          <w:b w:val="0"/>
        </w:rPr>
      </w:pPr>
      <w:r w:rsidRPr="00A11C5A">
        <w:rPr>
          <w:b w:val="0"/>
        </w:rPr>
        <w:t xml:space="preserve">supporting the concept of a wide entry gateway </w:t>
      </w:r>
    </w:p>
    <w:p w:rsidR="00E918F9" w:rsidRPr="00A11C5A" w:rsidRDefault="00E918F9" w:rsidP="00680668">
      <w:pPr>
        <w:pStyle w:val="BodyText"/>
        <w:numPr>
          <w:ilvl w:val="0"/>
          <w:numId w:val="20"/>
        </w:numPr>
        <w:spacing w:after="120" w:line="240" w:lineRule="auto"/>
        <w:ind w:left="714" w:hanging="357"/>
        <w:rPr>
          <w:b w:val="0"/>
        </w:rPr>
      </w:pPr>
      <w:r w:rsidRPr="00A11C5A">
        <w:rPr>
          <w:b w:val="0"/>
        </w:rPr>
        <w:t xml:space="preserve">building and supporting support systems </w:t>
      </w:r>
    </w:p>
    <w:p w:rsidR="00E918F9" w:rsidRPr="00A11C5A" w:rsidRDefault="00E918F9" w:rsidP="00680668">
      <w:pPr>
        <w:pStyle w:val="BodyText"/>
        <w:numPr>
          <w:ilvl w:val="0"/>
          <w:numId w:val="20"/>
        </w:numPr>
        <w:spacing w:after="120" w:line="240" w:lineRule="auto"/>
        <w:ind w:left="714" w:hanging="357"/>
        <w:rPr>
          <w:b w:val="0"/>
        </w:rPr>
      </w:pPr>
      <w:r w:rsidRPr="00A11C5A">
        <w:rPr>
          <w:b w:val="0"/>
        </w:rPr>
        <w:t>working with individuals and their families to achieve their goals by building new networks and accessing support a</w:t>
      </w:r>
      <w:r w:rsidR="003C2739">
        <w:rPr>
          <w:b w:val="0"/>
        </w:rPr>
        <w:t>nd services in their community</w:t>
      </w:r>
    </w:p>
    <w:p w:rsidR="00FB75FA" w:rsidRDefault="00FB75FA" w:rsidP="00FB75FA">
      <w:pPr>
        <w:pStyle w:val="BodyText"/>
        <w:spacing w:after="120" w:line="240" w:lineRule="auto"/>
        <w:rPr>
          <w:b w:val="0"/>
        </w:rPr>
      </w:pPr>
      <w:bookmarkStart w:id="33" w:name="_GoBack"/>
    </w:p>
    <w:p w:rsidR="00FB75FA" w:rsidRPr="00A11C5A" w:rsidRDefault="00FB75FA" w:rsidP="00FB75FA">
      <w:pPr>
        <w:pStyle w:val="BodyText"/>
        <w:spacing w:after="120" w:line="240" w:lineRule="auto"/>
        <w:rPr>
          <w:b w:val="0"/>
        </w:rPr>
      </w:pPr>
      <w:r>
        <w:rPr>
          <w:b w:val="0"/>
        </w:rPr>
        <w:t xml:space="preserve">Each of the above </w:t>
      </w:r>
      <w:r w:rsidRPr="00A11C5A">
        <w:rPr>
          <w:b w:val="0"/>
        </w:rPr>
        <w:t>approach</w:t>
      </w:r>
      <w:r>
        <w:rPr>
          <w:b w:val="0"/>
        </w:rPr>
        <w:t>es</w:t>
      </w:r>
      <w:r w:rsidRPr="00A11C5A">
        <w:rPr>
          <w:b w:val="0"/>
        </w:rPr>
        <w:t xml:space="preserve"> </w:t>
      </w:r>
      <w:r>
        <w:rPr>
          <w:b w:val="0"/>
        </w:rPr>
        <w:t>has been</w:t>
      </w:r>
      <w:r w:rsidRPr="00A11C5A">
        <w:rPr>
          <w:b w:val="0"/>
        </w:rPr>
        <w:t xml:space="preserve"> shown to </w:t>
      </w:r>
      <w:r>
        <w:rPr>
          <w:b w:val="0"/>
        </w:rPr>
        <w:t>prevent</w:t>
      </w:r>
      <w:r w:rsidRPr="00A11C5A">
        <w:rPr>
          <w:b w:val="0"/>
        </w:rPr>
        <w:t xml:space="preserve"> the escalation of support needs. </w:t>
      </w:r>
    </w:p>
    <w:bookmarkEnd w:id="33"/>
    <w:p w:rsidR="00E918F9" w:rsidRPr="00A11C5A" w:rsidRDefault="00E918F9" w:rsidP="00A11C5A">
      <w:pPr>
        <w:pStyle w:val="BodyText"/>
        <w:spacing w:before="240"/>
        <w:rPr>
          <w:b w:val="0"/>
        </w:rPr>
      </w:pPr>
      <w:r w:rsidRPr="00A11C5A">
        <w:rPr>
          <w:b w:val="0"/>
        </w:rPr>
        <w:t>Local Area Coordination</w:t>
      </w:r>
      <w:r w:rsidR="00BA228A" w:rsidRPr="00A11C5A">
        <w:rPr>
          <w:b w:val="0"/>
        </w:rPr>
        <w:t>, as a</w:t>
      </w:r>
      <w:r w:rsidRPr="00A11C5A">
        <w:rPr>
          <w:b w:val="0"/>
        </w:rPr>
        <w:t xml:space="preserve"> place</w:t>
      </w:r>
      <w:r w:rsidR="0015513E" w:rsidRPr="00A11C5A">
        <w:rPr>
          <w:b w:val="0"/>
        </w:rPr>
        <w:t>-</w:t>
      </w:r>
      <w:r w:rsidRPr="00A11C5A">
        <w:rPr>
          <w:b w:val="0"/>
        </w:rPr>
        <w:t>based approach</w:t>
      </w:r>
      <w:r w:rsidR="00BA228A" w:rsidRPr="00A11C5A">
        <w:rPr>
          <w:b w:val="0"/>
        </w:rPr>
        <w:t>,</w:t>
      </w:r>
      <w:r w:rsidRPr="00A11C5A">
        <w:rPr>
          <w:b w:val="0"/>
        </w:rPr>
        <w:t xml:space="preserve"> could also contribute in these collaborative efforts given their knowledge of local services. </w:t>
      </w:r>
    </w:p>
    <w:p w:rsidR="0045194A" w:rsidRPr="00A11C5A" w:rsidRDefault="0045194A" w:rsidP="00A11C5A">
      <w:pPr>
        <w:pStyle w:val="Default"/>
        <w:spacing w:before="240"/>
        <w:rPr>
          <w:rStyle w:val="BodyTextChar"/>
          <w:rFonts w:eastAsiaTheme="minorHAnsi" w:cs="Arial"/>
          <w:b w:val="0"/>
        </w:rPr>
      </w:pPr>
      <w:r w:rsidRPr="00A11C5A">
        <w:rPr>
          <w:rFonts w:ascii="Arial" w:hAnsi="Arial"/>
          <w:b w:val="0"/>
        </w:rPr>
        <w:t>Clearly,</w:t>
      </w:r>
      <w:r w:rsidR="00403DC9" w:rsidRPr="00A11C5A">
        <w:rPr>
          <w:rFonts w:ascii="Arial" w:hAnsi="Arial"/>
          <w:b w:val="0"/>
        </w:rPr>
        <w:t xml:space="preserve"> NDIS</w:t>
      </w:r>
      <w:r w:rsidRPr="00A11C5A">
        <w:rPr>
          <w:rFonts w:ascii="Arial" w:hAnsi="Arial"/>
          <w:b w:val="0"/>
        </w:rPr>
        <w:t xml:space="preserve"> policy is consistent with the use of intermediaries and has the potential to be a key driver of improved employment participation for people with significant disability. </w:t>
      </w:r>
      <w:r w:rsidRPr="00A11C5A">
        <w:rPr>
          <w:rStyle w:val="BodyTextChar"/>
          <w:rFonts w:eastAsiaTheme="minorHAnsi" w:cs="Arial"/>
          <w:b w:val="0"/>
        </w:rPr>
        <w:t xml:space="preserve">Research by Long </w:t>
      </w:r>
      <w:r w:rsidR="00D36311" w:rsidRPr="00A11C5A">
        <w:rPr>
          <w:rStyle w:val="BodyTextChar"/>
          <w:rFonts w:eastAsiaTheme="minorHAnsi" w:cs="Arial"/>
          <w:b w:val="0"/>
        </w:rPr>
        <w:t>(</w:t>
      </w:r>
      <w:r w:rsidR="00256EFA" w:rsidRPr="00A11C5A">
        <w:rPr>
          <w:rStyle w:val="BodyTextChar"/>
          <w:rFonts w:eastAsiaTheme="minorHAnsi" w:cs="Arial"/>
          <w:b w:val="0"/>
        </w:rPr>
        <w:t xml:space="preserve">2015) estimates </w:t>
      </w:r>
      <w:r w:rsidRPr="00A11C5A">
        <w:rPr>
          <w:rStyle w:val="BodyTextChar"/>
          <w:rFonts w:eastAsiaTheme="minorHAnsi" w:cs="Arial"/>
          <w:b w:val="0"/>
        </w:rPr>
        <w:t>when fully implemented</w:t>
      </w:r>
      <w:r w:rsidR="00584CDF" w:rsidRPr="00A11C5A">
        <w:rPr>
          <w:rStyle w:val="BodyTextChar"/>
          <w:rFonts w:eastAsiaTheme="minorHAnsi" w:cs="Arial"/>
          <w:b w:val="0"/>
        </w:rPr>
        <w:t>,</w:t>
      </w:r>
      <w:r w:rsidRPr="00A11C5A">
        <w:rPr>
          <w:rStyle w:val="BodyTextChar"/>
          <w:rFonts w:eastAsiaTheme="minorHAnsi" w:cs="Arial"/>
          <w:b w:val="0"/>
        </w:rPr>
        <w:t xml:space="preserve"> the NDIS could lead to between 25,000 and 40,000 new jobs for people with significant disability. </w:t>
      </w:r>
      <w:r w:rsidR="00584CDF" w:rsidRPr="00A11C5A">
        <w:rPr>
          <w:rStyle w:val="BodyTextChar"/>
          <w:rFonts w:eastAsiaTheme="minorHAnsi" w:cs="Arial"/>
          <w:b w:val="0"/>
        </w:rPr>
        <w:t>H</w:t>
      </w:r>
      <w:r w:rsidRPr="00A11C5A">
        <w:rPr>
          <w:rStyle w:val="BodyTextChar"/>
          <w:rFonts w:eastAsiaTheme="minorHAnsi" w:cs="Arial"/>
          <w:b w:val="0"/>
        </w:rPr>
        <w:t xml:space="preserve">e estimated </w:t>
      </w:r>
      <w:r w:rsidR="00584CDF" w:rsidRPr="00A11C5A">
        <w:rPr>
          <w:rStyle w:val="BodyTextChar"/>
          <w:rFonts w:eastAsiaTheme="minorHAnsi" w:cs="Arial"/>
          <w:b w:val="0"/>
        </w:rPr>
        <w:t xml:space="preserve">a </w:t>
      </w:r>
      <w:r w:rsidRPr="00A11C5A">
        <w:rPr>
          <w:rStyle w:val="BodyTextChar"/>
          <w:rFonts w:eastAsiaTheme="minorHAnsi" w:cs="Arial"/>
          <w:b w:val="0"/>
        </w:rPr>
        <w:t xml:space="preserve">potential GDP gain of up to $23 billion, which is significant in macroeconomic terms. </w:t>
      </w:r>
      <w:r w:rsidR="00CD603D" w:rsidRPr="00A11C5A">
        <w:rPr>
          <w:rStyle w:val="BodyTextChar"/>
          <w:rFonts w:eastAsiaTheme="minorHAnsi" w:cs="Arial"/>
          <w:b w:val="0"/>
        </w:rPr>
        <w:t>The use of in</w:t>
      </w:r>
      <w:r w:rsidR="00132173" w:rsidRPr="00A11C5A">
        <w:rPr>
          <w:rStyle w:val="BodyTextChar"/>
          <w:rFonts w:eastAsiaTheme="minorHAnsi" w:cs="Arial"/>
          <w:b w:val="0"/>
        </w:rPr>
        <w:t>termediary organis</w:t>
      </w:r>
      <w:r w:rsidR="00CD603D" w:rsidRPr="00A11C5A">
        <w:rPr>
          <w:rStyle w:val="BodyTextChar"/>
          <w:rFonts w:eastAsiaTheme="minorHAnsi" w:cs="Arial"/>
          <w:b w:val="0"/>
        </w:rPr>
        <w:t xml:space="preserve">ations could be a strategic </w:t>
      </w:r>
      <w:r w:rsidR="00584CDF" w:rsidRPr="00A11C5A">
        <w:rPr>
          <w:rStyle w:val="BodyTextChar"/>
          <w:rFonts w:eastAsiaTheme="minorHAnsi" w:cs="Arial"/>
          <w:b w:val="0"/>
        </w:rPr>
        <w:t xml:space="preserve">mechanism </w:t>
      </w:r>
      <w:r w:rsidR="00CD603D" w:rsidRPr="00A11C5A">
        <w:rPr>
          <w:rStyle w:val="BodyTextChar"/>
          <w:rFonts w:eastAsiaTheme="minorHAnsi" w:cs="Arial"/>
          <w:b w:val="0"/>
        </w:rPr>
        <w:t xml:space="preserve">in </w:t>
      </w:r>
      <w:r w:rsidR="00584CDF" w:rsidRPr="00A11C5A">
        <w:rPr>
          <w:rStyle w:val="BodyTextChar"/>
          <w:rFonts w:eastAsiaTheme="minorHAnsi" w:cs="Arial"/>
          <w:b w:val="0"/>
        </w:rPr>
        <w:t>supporting</w:t>
      </w:r>
      <w:r w:rsidR="00CD603D" w:rsidRPr="00A11C5A">
        <w:rPr>
          <w:rStyle w:val="BodyTextChar"/>
          <w:rFonts w:eastAsiaTheme="minorHAnsi" w:cs="Arial"/>
          <w:b w:val="0"/>
        </w:rPr>
        <w:t xml:space="preserve"> this goal.</w:t>
      </w:r>
    </w:p>
    <w:p w:rsidR="009B61AB" w:rsidRPr="00A11C5A" w:rsidRDefault="009B61AB" w:rsidP="00A11C5A">
      <w:pPr>
        <w:pStyle w:val="BodyText"/>
        <w:spacing w:before="240"/>
        <w:rPr>
          <w:rStyle w:val="BodyTextChar"/>
          <w:rFonts w:cs="Arial"/>
          <w:b w:val="0"/>
        </w:rPr>
      </w:pPr>
      <w:r w:rsidRPr="00A11C5A">
        <w:rPr>
          <w:b w:val="0"/>
        </w:rPr>
        <w:t xml:space="preserve">Coordination is essential, as the NDIS or any single system or agency is capable of providing all the required support for a young person to meet his or her goals. Instead, as young people move from the classroom into the workplace and adulthood, they often need to access services from multiple services (both mainstream and NDIS supports) at once to achieve their goals and have their needs fully met.   </w:t>
      </w:r>
    </w:p>
    <w:p w:rsidR="008E33BC" w:rsidRPr="00A11C5A" w:rsidRDefault="00CD603D" w:rsidP="00A11C5A">
      <w:pPr>
        <w:pStyle w:val="Default"/>
        <w:spacing w:before="240"/>
        <w:rPr>
          <w:rFonts w:ascii="Arial" w:hAnsi="Arial"/>
          <w:b w:val="0"/>
        </w:rPr>
      </w:pPr>
      <w:r w:rsidRPr="00A11C5A">
        <w:rPr>
          <w:rFonts w:ascii="Arial" w:hAnsi="Arial"/>
          <w:b w:val="0"/>
        </w:rPr>
        <w:t>However, the use of intermediaries alone will not be enough.</w:t>
      </w:r>
      <w:r w:rsidR="003D0D86" w:rsidRPr="00A11C5A">
        <w:rPr>
          <w:rFonts w:ascii="Arial" w:hAnsi="Arial"/>
          <w:b w:val="0"/>
        </w:rPr>
        <w:t xml:space="preserve">  Intermediaries need to be support</w:t>
      </w:r>
      <w:r w:rsidR="00B7795F" w:rsidRPr="00A11C5A">
        <w:rPr>
          <w:rFonts w:ascii="Arial" w:hAnsi="Arial"/>
          <w:b w:val="0"/>
        </w:rPr>
        <w:t>ed</w:t>
      </w:r>
      <w:r w:rsidR="003D0D86" w:rsidRPr="00A11C5A">
        <w:rPr>
          <w:rFonts w:ascii="Arial" w:hAnsi="Arial"/>
          <w:b w:val="0"/>
        </w:rPr>
        <w:t xml:space="preserve"> to implement evidence base practice in their region. </w:t>
      </w:r>
      <w:r w:rsidRPr="00A11C5A">
        <w:rPr>
          <w:rFonts w:ascii="Arial" w:hAnsi="Arial"/>
          <w:b w:val="0"/>
        </w:rPr>
        <w:t xml:space="preserve"> Schools, post-school providers and NDIS</w:t>
      </w:r>
      <w:r w:rsidR="00E30490" w:rsidRPr="00A11C5A">
        <w:rPr>
          <w:rFonts w:ascii="Arial" w:hAnsi="Arial"/>
          <w:b w:val="0"/>
        </w:rPr>
        <w:t xml:space="preserve"> supports will</w:t>
      </w:r>
      <w:r w:rsidRPr="00A11C5A">
        <w:rPr>
          <w:rFonts w:ascii="Arial" w:hAnsi="Arial"/>
          <w:b w:val="0"/>
        </w:rPr>
        <w:t xml:space="preserve"> require </w:t>
      </w:r>
      <w:r w:rsidR="00E30490" w:rsidRPr="00A11C5A">
        <w:rPr>
          <w:rFonts w:ascii="Arial" w:hAnsi="Arial"/>
          <w:b w:val="0"/>
        </w:rPr>
        <w:t xml:space="preserve">the use of </w:t>
      </w:r>
      <w:r w:rsidRPr="00A11C5A">
        <w:rPr>
          <w:rFonts w:ascii="Arial" w:hAnsi="Arial"/>
          <w:b w:val="0"/>
        </w:rPr>
        <w:lastRenderedPageBreak/>
        <w:t>effective practices</w:t>
      </w:r>
      <w:r w:rsidR="007C111B" w:rsidRPr="00A11C5A">
        <w:rPr>
          <w:rFonts w:ascii="Arial" w:hAnsi="Arial"/>
          <w:b w:val="0"/>
        </w:rPr>
        <w:t xml:space="preserve"> </w:t>
      </w:r>
      <w:r w:rsidR="00B7795F" w:rsidRPr="00A11C5A">
        <w:rPr>
          <w:rFonts w:ascii="Arial" w:hAnsi="Arial"/>
          <w:b w:val="0"/>
        </w:rPr>
        <w:t xml:space="preserve">including collaborative practice </w:t>
      </w:r>
      <w:r w:rsidRPr="00A11C5A">
        <w:rPr>
          <w:rFonts w:ascii="Arial" w:hAnsi="Arial"/>
          <w:b w:val="0"/>
        </w:rPr>
        <w:t>that support people with more significant disability into work</w:t>
      </w:r>
      <w:r w:rsidR="00E30490" w:rsidRPr="00A11C5A">
        <w:rPr>
          <w:rFonts w:ascii="Arial" w:hAnsi="Arial"/>
          <w:b w:val="0"/>
        </w:rPr>
        <w:t xml:space="preserve">. </w:t>
      </w:r>
    </w:p>
    <w:p w:rsidR="00E30490" w:rsidRPr="00816E70" w:rsidRDefault="00357593" w:rsidP="00816E70">
      <w:pPr>
        <w:pStyle w:val="Heading1"/>
        <w:shd w:val="clear" w:color="auto" w:fill="7F7F7F" w:themeFill="text1" w:themeFillTint="80"/>
        <w:spacing w:before="240"/>
        <w:rPr>
          <w:rFonts w:cs="Arial"/>
          <w:color w:val="FFFFFF" w:themeColor="background1"/>
          <w:sz w:val="28"/>
          <w:szCs w:val="28"/>
        </w:rPr>
      </w:pPr>
      <w:bookmarkStart w:id="34" w:name="_Toc26352806"/>
      <w:bookmarkStart w:id="35" w:name="_Toc26358572"/>
      <w:r w:rsidRPr="00816E70">
        <w:rPr>
          <w:rFonts w:cs="Arial"/>
          <w:color w:val="FFFFFF" w:themeColor="background1"/>
          <w:sz w:val="28"/>
          <w:szCs w:val="28"/>
        </w:rPr>
        <w:t>Evidence</w:t>
      </w:r>
      <w:r w:rsidR="001F1003">
        <w:rPr>
          <w:rFonts w:cs="Arial"/>
          <w:color w:val="FFFFFF" w:themeColor="background1"/>
          <w:sz w:val="28"/>
          <w:szCs w:val="28"/>
        </w:rPr>
        <w:t>-</w:t>
      </w:r>
      <w:r w:rsidRPr="00816E70">
        <w:rPr>
          <w:rFonts w:cs="Arial"/>
          <w:color w:val="FFFFFF" w:themeColor="background1"/>
          <w:sz w:val="28"/>
          <w:szCs w:val="28"/>
        </w:rPr>
        <w:t>base</w:t>
      </w:r>
      <w:r w:rsidR="001F1003">
        <w:rPr>
          <w:rFonts w:cs="Arial"/>
          <w:color w:val="FFFFFF" w:themeColor="background1"/>
          <w:sz w:val="28"/>
          <w:szCs w:val="28"/>
        </w:rPr>
        <w:t>d</w:t>
      </w:r>
      <w:r w:rsidRPr="00816E70">
        <w:rPr>
          <w:rFonts w:cs="Arial"/>
          <w:color w:val="FFFFFF" w:themeColor="background1"/>
          <w:sz w:val="28"/>
          <w:szCs w:val="28"/>
        </w:rPr>
        <w:t xml:space="preserve"> practice, s</w:t>
      </w:r>
      <w:r w:rsidR="004F48F0" w:rsidRPr="00816E70">
        <w:rPr>
          <w:rFonts w:cs="Arial"/>
          <w:color w:val="FFFFFF" w:themeColor="background1"/>
          <w:sz w:val="28"/>
          <w:szCs w:val="28"/>
        </w:rPr>
        <w:t>kills and knowledge</w:t>
      </w:r>
      <w:bookmarkEnd w:id="34"/>
      <w:bookmarkEnd w:id="35"/>
      <w:r w:rsidR="003D0D86" w:rsidRPr="00816E70">
        <w:rPr>
          <w:rFonts w:cs="Arial"/>
          <w:color w:val="FFFFFF" w:themeColor="background1"/>
          <w:sz w:val="28"/>
          <w:szCs w:val="28"/>
        </w:rPr>
        <w:t xml:space="preserve"> </w:t>
      </w:r>
    </w:p>
    <w:p w:rsidR="003604C5" w:rsidRPr="00A11C5A" w:rsidRDefault="003604C5" w:rsidP="00A11C5A">
      <w:pPr>
        <w:pStyle w:val="CommentText"/>
        <w:spacing w:before="240"/>
        <w:rPr>
          <w:sz w:val="24"/>
          <w:szCs w:val="24"/>
        </w:rPr>
      </w:pPr>
      <w:r w:rsidRPr="00A11C5A">
        <w:rPr>
          <w:sz w:val="24"/>
          <w:szCs w:val="24"/>
        </w:rPr>
        <w:t xml:space="preserve">There are clear benefits in using intermediaries within </w:t>
      </w:r>
      <w:r w:rsidR="00FF625E" w:rsidRPr="00A11C5A">
        <w:rPr>
          <w:sz w:val="24"/>
          <w:szCs w:val="24"/>
        </w:rPr>
        <w:t xml:space="preserve">the </w:t>
      </w:r>
      <w:r w:rsidRPr="00A11C5A">
        <w:rPr>
          <w:sz w:val="24"/>
          <w:szCs w:val="24"/>
        </w:rPr>
        <w:t>ND</w:t>
      </w:r>
      <w:r w:rsidR="004936A1" w:rsidRPr="00A11C5A">
        <w:rPr>
          <w:sz w:val="24"/>
          <w:szCs w:val="24"/>
        </w:rPr>
        <w:t>I</w:t>
      </w:r>
      <w:r w:rsidRPr="00A11C5A">
        <w:rPr>
          <w:sz w:val="24"/>
          <w:szCs w:val="24"/>
        </w:rPr>
        <w:t>S</w:t>
      </w:r>
      <w:r w:rsidR="00FF625E" w:rsidRPr="00A11C5A">
        <w:rPr>
          <w:sz w:val="24"/>
          <w:szCs w:val="24"/>
        </w:rPr>
        <w:t>,</w:t>
      </w:r>
      <w:r w:rsidRPr="00A11C5A">
        <w:rPr>
          <w:sz w:val="24"/>
          <w:szCs w:val="24"/>
        </w:rPr>
        <w:t xml:space="preserve"> as a critical element in a comprehensive transition strategy</w:t>
      </w:r>
      <w:r w:rsidR="00FF625E" w:rsidRPr="00A11C5A">
        <w:rPr>
          <w:sz w:val="24"/>
          <w:szCs w:val="24"/>
        </w:rPr>
        <w:t>, and</w:t>
      </w:r>
      <w:r w:rsidR="004936A1" w:rsidRPr="00A11C5A">
        <w:rPr>
          <w:sz w:val="24"/>
          <w:szCs w:val="24"/>
        </w:rPr>
        <w:t xml:space="preserve"> to ensure </w:t>
      </w:r>
      <w:r w:rsidR="00FF625E" w:rsidRPr="00A11C5A">
        <w:rPr>
          <w:sz w:val="24"/>
          <w:szCs w:val="24"/>
        </w:rPr>
        <w:t xml:space="preserve">the </w:t>
      </w:r>
      <w:r w:rsidR="004936A1" w:rsidRPr="00A11C5A">
        <w:rPr>
          <w:sz w:val="24"/>
          <w:szCs w:val="24"/>
        </w:rPr>
        <w:t>implementation of evidence</w:t>
      </w:r>
      <w:r w:rsidR="00FF625E" w:rsidRPr="00A11C5A">
        <w:rPr>
          <w:sz w:val="24"/>
          <w:szCs w:val="24"/>
        </w:rPr>
        <w:t>-</w:t>
      </w:r>
      <w:r w:rsidR="004936A1" w:rsidRPr="00A11C5A">
        <w:rPr>
          <w:sz w:val="24"/>
          <w:szCs w:val="24"/>
        </w:rPr>
        <w:t xml:space="preserve">based practice.  </w:t>
      </w:r>
    </w:p>
    <w:p w:rsidR="00B543E7" w:rsidRPr="00A11C5A" w:rsidRDefault="001D14CE" w:rsidP="00A11C5A">
      <w:pPr>
        <w:spacing w:before="240"/>
      </w:pPr>
      <w:r w:rsidRPr="00A11C5A">
        <w:rPr>
          <w:rFonts w:eastAsiaTheme="minorHAnsi"/>
          <w:lang w:eastAsia="en-US"/>
        </w:rPr>
        <w:t xml:space="preserve">There is a need for support to ensure </w:t>
      </w:r>
      <w:r w:rsidR="00330A3E" w:rsidRPr="00A11C5A">
        <w:rPr>
          <w:rFonts w:eastAsiaTheme="minorHAnsi"/>
          <w:lang w:eastAsia="en-US"/>
        </w:rPr>
        <w:t>all sectors</w:t>
      </w:r>
      <w:r w:rsidR="00C4733B" w:rsidRPr="00A11C5A">
        <w:rPr>
          <w:rFonts w:eastAsiaTheme="minorHAnsi"/>
          <w:lang w:eastAsia="en-US"/>
        </w:rPr>
        <w:t xml:space="preserve">, schools, post-school service providers and </w:t>
      </w:r>
      <w:r w:rsidR="00804C60" w:rsidRPr="00A11C5A">
        <w:rPr>
          <w:rFonts w:eastAsiaTheme="minorHAnsi"/>
          <w:lang w:eastAsia="en-US"/>
        </w:rPr>
        <w:t>NDIS service providers</w:t>
      </w:r>
      <w:r w:rsidR="009E160D" w:rsidRPr="00A11C5A">
        <w:rPr>
          <w:rFonts w:eastAsiaTheme="minorHAnsi"/>
          <w:lang w:eastAsia="en-US"/>
        </w:rPr>
        <w:t xml:space="preserve"> </w:t>
      </w:r>
      <w:r w:rsidR="00826AC7" w:rsidRPr="00A11C5A">
        <w:rPr>
          <w:rFonts w:eastAsiaTheme="minorHAnsi"/>
          <w:lang w:eastAsia="en-US"/>
        </w:rPr>
        <w:t>have access to evidence</w:t>
      </w:r>
      <w:r w:rsidR="00FF625E" w:rsidRPr="00A11C5A">
        <w:rPr>
          <w:rFonts w:eastAsiaTheme="minorHAnsi"/>
          <w:lang w:eastAsia="en-US"/>
        </w:rPr>
        <w:t>-</w:t>
      </w:r>
      <w:r w:rsidR="00826AC7" w:rsidRPr="00A11C5A">
        <w:rPr>
          <w:rFonts w:eastAsiaTheme="minorHAnsi"/>
          <w:lang w:eastAsia="en-US"/>
        </w:rPr>
        <w:t xml:space="preserve">based practice, transparent data, and support to </w:t>
      </w:r>
      <w:r w:rsidR="00962031" w:rsidRPr="00A11C5A">
        <w:rPr>
          <w:rFonts w:eastAsiaTheme="minorHAnsi"/>
          <w:lang w:eastAsia="en-US"/>
        </w:rPr>
        <w:t>possess the knowledge and skills necessary allow</w:t>
      </w:r>
      <w:r w:rsidR="00584CDF" w:rsidRPr="00A11C5A">
        <w:rPr>
          <w:rFonts w:eastAsiaTheme="minorHAnsi"/>
          <w:lang w:eastAsia="en-US"/>
        </w:rPr>
        <w:t>ing</w:t>
      </w:r>
      <w:r w:rsidR="00962031" w:rsidRPr="00A11C5A">
        <w:rPr>
          <w:rFonts w:eastAsiaTheme="minorHAnsi"/>
          <w:lang w:eastAsia="en-US"/>
        </w:rPr>
        <w:t xml:space="preserve"> them to </w:t>
      </w:r>
      <w:r w:rsidR="009E160D" w:rsidRPr="00A11C5A">
        <w:rPr>
          <w:rFonts w:eastAsiaTheme="minorHAnsi"/>
          <w:lang w:eastAsia="en-US"/>
        </w:rPr>
        <w:t xml:space="preserve">collaborate </w:t>
      </w:r>
      <w:r w:rsidR="00584CDF" w:rsidRPr="00A11C5A">
        <w:rPr>
          <w:rFonts w:eastAsiaTheme="minorHAnsi"/>
          <w:lang w:eastAsia="en-US"/>
        </w:rPr>
        <w:t>effectively</w:t>
      </w:r>
      <w:r w:rsidR="00330A3E" w:rsidRPr="00A11C5A">
        <w:rPr>
          <w:rFonts w:eastAsiaTheme="minorHAnsi"/>
          <w:lang w:eastAsia="en-US"/>
        </w:rPr>
        <w:t>, using evidence informed</w:t>
      </w:r>
      <w:r w:rsidRPr="00A11C5A">
        <w:rPr>
          <w:rFonts w:eastAsiaTheme="minorHAnsi"/>
          <w:lang w:eastAsia="en-US"/>
        </w:rPr>
        <w:t xml:space="preserve"> practice</w:t>
      </w:r>
      <w:r w:rsidR="00330A3E" w:rsidRPr="00A11C5A">
        <w:rPr>
          <w:rFonts w:eastAsiaTheme="minorHAnsi"/>
          <w:lang w:eastAsia="en-US"/>
        </w:rPr>
        <w:t>s</w:t>
      </w:r>
      <w:r w:rsidRPr="00A11C5A">
        <w:rPr>
          <w:rFonts w:eastAsiaTheme="minorHAnsi"/>
          <w:lang w:eastAsia="en-US"/>
        </w:rPr>
        <w:t xml:space="preserve"> to improve transition</w:t>
      </w:r>
      <w:r w:rsidR="009E160D" w:rsidRPr="00A11C5A">
        <w:rPr>
          <w:rFonts w:eastAsiaTheme="minorHAnsi"/>
          <w:lang w:eastAsia="en-US"/>
        </w:rPr>
        <w:t xml:space="preserve"> outcomes</w:t>
      </w:r>
      <w:r w:rsidRPr="00A11C5A">
        <w:rPr>
          <w:rFonts w:eastAsiaTheme="minorHAnsi"/>
          <w:lang w:eastAsia="en-US"/>
        </w:rPr>
        <w:t xml:space="preserve">. </w:t>
      </w:r>
      <w:r w:rsidR="00870D18" w:rsidRPr="00A11C5A">
        <w:rPr>
          <w:rFonts w:eastAsiaTheme="minorHAnsi"/>
          <w:lang w:eastAsia="en-US"/>
        </w:rPr>
        <w:t>In the other jurisdictions this has been achieve</w:t>
      </w:r>
      <w:r w:rsidR="00FF625E" w:rsidRPr="00A11C5A">
        <w:rPr>
          <w:rFonts w:eastAsiaTheme="minorHAnsi"/>
          <w:lang w:eastAsia="en-US"/>
        </w:rPr>
        <w:t>d</w:t>
      </w:r>
      <w:r w:rsidR="00870D18" w:rsidRPr="00A11C5A">
        <w:rPr>
          <w:rFonts w:eastAsiaTheme="minorHAnsi"/>
          <w:lang w:eastAsia="en-US"/>
        </w:rPr>
        <w:t xml:space="preserve"> by the use of Technical Assistance Centres.</w:t>
      </w:r>
    </w:p>
    <w:p w:rsidR="008A45F5" w:rsidRPr="00A11C5A" w:rsidRDefault="00665D3E" w:rsidP="00A11C5A">
      <w:pPr>
        <w:pStyle w:val="Heading2"/>
        <w:spacing w:before="240"/>
        <w:ind w:firstLine="0"/>
        <w:rPr>
          <w:rFonts w:cs="Arial"/>
        </w:rPr>
      </w:pPr>
      <w:bookmarkStart w:id="36" w:name="_Toc26352807"/>
      <w:bookmarkStart w:id="37" w:name="_Toc26358573"/>
      <w:r w:rsidRPr="00A11C5A">
        <w:rPr>
          <w:rFonts w:cs="Arial"/>
        </w:rPr>
        <w:t xml:space="preserve">Solution: </w:t>
      </w:r>
      <w:r w:rsidR="00870D18" w:rsidRPr="00A11C5A">
        <w:rPr>
          <w:rFonts w:cs="Arial"/>
        </w:rPr>
        <w:t>Technical A</w:t>
      </w:r>
      <w:r w:rsidR="008A45F5" w:rsidRPr="00A11C5A">
        <w:rPr>
          <w:rFonts w:cs="Arial"/>
        </w:rPr>
        <w:t xml:space="preserve">ssistance </w:t>
      </w:r>
      <w:r w:rsidR="00870D18" w:rsidRPr="00A11C5A">
        <w:rPr>
          <w:rFonts w:cs="Arial"/>
        </w:rPr>
        <w:t>Centres</w:t>
      </w:r>
      <w:bookmarkEnd w:id="36"/>
      <w:bookmarkEnd w:id="37"/>
    </w:p>
    <w:p w:rsidR="00544580" w:rsidRPr="00A11C5A" w:rsidRDefault="00F635DD" w:rsidP="00A11C5A">
      <w:pPr>
        <w:pStyle w:val="BodyText"/>
        <w:spacing w:before="240"/>
        <w:rPr>
          <w:b w:val="0"/>
          <w:color w:val="000000"/>
        </w:rPr>
      </w:pPr>
      <w:r w:rsidRPr="00A11C5A">
        <w:rPr>
          <w:b w:val="0"/>
          <w:color w:val="000000"/>
        </w:rPr>
        <w:t>Technical Assistance</w:t>
      </w:r>
      <w:r w:rsidR="004936A1" w:rsidRPr="00A11C5A">
        <w:rPr>
          <w:b w:val="0"/>
          <w:color w:val="000000"/>
        </w:rPr>
        <w:t xml:space="preserve"> (TA) </w:t>
      </w:r>
      <w:r w:rsidRPr="00A11C5A">
        <w:rPr>
          <w:b w:val="0"/>
          <w:color w:val="000000"/>
        </w:rPr>
        <w:t xml:space="preserve">is broadly defined </w:t>
      </w:r>
    </w:p>
    <w:p w:rsidR="0070564F" w:rsidRPr="001F1003" w:rsidRDefault="0070564F" w:rsidP="00A11C5A">
      <w:pPr>
        <w:pStyle w:val="Quote"/>
        <w:spacing w:before="240"/>
        <w:rPr>
          <w:i/>
        </w:rPr>
      </w:pPr>
      <w:r w:rsidRPr="00816E70">
        <w:rPr>
          <w:rStyle w:val="QuoteChar"/>
          <w:i/>
        </w:rPr>
        <w:t xml:space="preserve"> as support to…</w:t>
      </w:r>
      <w:r w:rsidR="00132173" w:rsidRPr="00816E70">
        <w:rPr>
          <w:rStyle w:val="QuoteChar"/>
          <w:i/>
        </w:rPr>
        <w:t xml:space="preserve"> acquire any specialis</w:t>
      </w:r>
      <w:r w:rsidRPr="00816E70">
        <w:rPr>
          <w:rStyle w:val="QuoteChar"/>
          <w:i/>
        </w:rPr>
        <w:t>ed service or skill that is not curre</w:t>
      </w:r>
      <w:r w:rsidR="00132173" w:rsidRPr="00816E70">
        <w:rPr>
          <w:rStyle w:val="QuoteChar"/>
          <w:i/>
        </w:rPr>
        <w:t>ntly resident within the organis</w:t>
      </w:r>
      <w:r w:rsidRPr="00816E70">
        <w:rPr>
          <w:rStyle w:val="QuoteChar"/>
          <w:i/>
        </w:rPr>
        <w:t>ation, but which it may need in order to operate more effectively or strengthen sustainability.</w:t>
      </w:r>
      <w:r w:rsidRPr="00816E70">
        <w:rPr>
          <w:b/>
          <w:i/>
          <w:color w:val="000000"/>
        </w:rPr>
        <w:t xml:space="preserve"> </w:t>
      </w:r>
      <w:r w:rsidRPr="001F1003">
        <w:rPr>
          <w:i/>
          <w:color w:val="000000"/>
        </w:rPr>
        <w:t>(T</w:t>
      </w:r>
      <w:r w:rsidRPr="00816E70">
        <w:rPr>
          <w:i/>
          <w:color w:val="000000"/>
        </w:rPr>
        <w:t>he Center For Nonprofit Resources,</w:t>
      </w:r>
      <w:r w:rsidRPr="00816E70">
        <w:rPr>
          <w:b/>
          <w:i/>
          <w:color w:val="000000"/>
        </w:rPr>
        <w:t xml:space="preserve"> </w:t>
      </w:r>
      <w:r w:rsidRPr="00816E70">
        <w:rPr>
          <w:i/>
          <w:color w:val="000000"/>
        </w:rPr>
        <w:t>2019)</w:t>
      </w:r>
      <w:r w:rsidR="00092577" w:rsidRPr="00816E70">
        <w:rPr>
          <w:i/>
          <w:color w:val="000000"/>
        </w:rPr>
        <w:t xml:space="preserve"> </w:t>
      </w:r>
    </w:p>
    <w:p w:rsidR="00804C60" w:rsidRPr="00A11C5A" w:rsidRDefault="00F434C8" w:rsidP="00A11C5A">
      <w:pPr>
        <w:pStyle w:val="BodyText"/>
        <w:spacing w:before="240"/>
        <w:rPr>
          <w:b w:val="0"/>
          <w:color w:val="000000"/>
        </w:rPr>
      </w:pPr>
      <w:r w:rsidRPr="00A11C5A">
        <w:rPr>
          <w:b w:val="0"/>
          <w:color w:val="000000"/>
        </w:rPr>
        <w:t>In the U</w:t>
      </w:r>
      <w:r w:rsidR="003D0D86" w:rsidRPr="00A11C5A">
        <w:rPr>
          <w:b w:val="0"/>
          <w:color w:val="000000"/>
        </w:rPr>
        <w:t>nited States many T</w:t>
      </w:r>
      <w:r w:rsidR="004936A1" w:rsidRPr="00A11C5A">
        <w:rPr>
          <w:b w:val="0"/>
          <w:color w:val="000000"/>
        </w:rPr>
        <w:t xml:space="preserve">echnical </w:t>
      </w:r>
      <w:r w:rsidR="003D0D86" w:rsidRPr="00A11C5A">
        <w:rPr>
          <w:b w:val="0"/>
          <w:color w:val="000000"/>
        </w:rPr>
        <w:t>A</w:t>
      </w:r>
      <w:r w:rsidR="004936A1" w:rsidRPr="00A11C5A">
        <w:rPr>
          <w:b w:val="0"/>
          <w:color w:val="000000"/>
        </w:rPr>
        <w:t>ssistance</w:t>
      </w:r>
      <w:r w:rsidR="003D0D86" w:rsidRPr="00A11C5A">
        <w:rPr>
          <w:b w:val="0"/>
          <w:color w:val="000000"/>
        </w:rPr>
        <w:t xml:space="preserve"> centres are funded to</w:t>
      </w:r>
      <w:r w:rsidR="001D1DEE" w:rsidRPr="00A11C5A">
        <w:rPr>
          <w:b w:val="0"/>
          <w:color w:val="000000"/>
        </w:rPr>
        <w:t xml:space="preserve"> ensure</w:t>
      </w:r>
      <w:r w:rsidR="003D0D86" w:rsidRPr="00A11C5A">
        <w:rPr>
          <w:b w:val="0"/>
          <w:shd w:val="clear" w:color="auto" w:fill="FFFFFF"/>
        </w:rPr>
        <w:t xml:space="preserve"> evidence-based a</w:t>
      </w:r>
      <w:r w:rsidR="001D1DEE" w:rsidRPr="00A11C5A">
        <w:rPr>
          <w:b w:val="0"/>
          <w:shd w:val="clear" w:color="auto" w:fill="FFFFFF"/>
        </w:rPr>
        <w:t xml:space="preserve">nd promising practices </w:t>
      </w:r>
      <w:r w:rsidR="0015513E" w:rsidRPr="00A11C5A">
        <w:rPr>
          <w:b w:val="0"/>
          <w:shd w:val="clear" w:color="auto" w:fill="FFFFFF"/>
        </w:rPr>
        <w:t>are</w:t>
      </w:r>
      <w:r w:rsidR="001D1DEE" w:rsidRPr="00A11C5A">
        <w:rPr>
          <w:b w:val="0"/>
          <w:shd w:val="clear" w:color="auto" w:fill="FFFFFF"/>
        </w:rPr>
        <w:t xml:space="preserve"> used to support</w:t>
      </w:r>
      <w:r w:rsidR="003D0D86" w:rsidRPr="00A11C5A">
        <w:rPr>
          <w:b w:val="0"/>
          <w:shd w:val="clear" w:color="auto" w:fill="FFFFFF"/>
        </w:rPr>
        <w:t xml:space="preserve"> </w:t>
      </w:r>
      <w:r w:rsidR="00766AB6" w:rsidRPr="00A11C5A">
        <w:rPr>
          <w:b w:val="0"/>
          <w:shd w:val="clear" w:color="auto" w:fill="FFFFFF"/>
        </w:rPr>
        <w:t xml:space="preserve">young people </w:t>
      </w:r>
      <w:r w:rsidR="003D0D86" w:rsidRPr="00A11C5A">
        <w:rPr>
          <w:b w:val="0"/>
          <w:shd w:val="clear" w:color="auto" w:fill="FFFFFF"/>
        </w:rPr>
        <w:t>with disabilit</w:t>
      </w:r>
      <w:r w:rsidR="00766AB6" w:rsidRPr="00A11C5A">
        <w:rPr>
          <w:b w:val="0"/>
          <w:shd w:val="clear" w:color="auto" w:fill="FFFFFF"/>
        </w:rPr>
        <w:t>y</w:t>
      </w:r>
      <w:r w:rsidR="001D1DEE" w:rsidRPr="00A11C5A">
        <w:rPr>
          <w:b w:val="0"/>
          <w:shd w:val="clear" w:color="auto" w:fill="FFFFFF"/>
        </w:rPr>
        <w:t xml:space="preserve">. This includes </w:t>
      </w:r>
      <w:r w:rsidR="003D0D86" w:rsidRPr="00A11C5A">
        <w:rPr>
          <w:b w:val="0"/>
          <w:color w:val="000000"/>
        </w:rPr>
        <w:t>conducting research and disseminating information regarding evidence</w:t>
      </w:r>
      <w:r w:rsidR="00766AB6" w:rsidRPr="00A11C5A">
        <w:rPr>
          <w:b w:val="0"/>
          <w:color w:val="000000"/>
        </w:rPr>
        <w:t>-</w:t>
      </w:r>
      <w:r w:rsidR="003D0D86" w:rsidRPr="00A11C5A">
        <w:rPr>
          <w:b w:val="0"/>
          <w:color w:val="000000"/>
        </w:rPr>
        <w:t>based practice</w:t>
      </w:r>
      <w:r w:rsidR="0015513E" w:rsidRPr="00A11C5A">
        <w:rPr>
          <w:b w:val="0"/>
          <w:color w:val="000000"/>
        </w:rPr>
        <w:t>s</w:t>
      </w:r>
      <w:r w:rsidR="003D0D86" w:rsidRPr="00A11C5A">
        <w:rPr>
          <w:b w:val="0"/>
          <w:color w:val="000000"/>
        </w:rPr>
        <w:t xml:space="preserve"> in transition </w:t>
      </w:r>
      <w:r w:rsidR="0015513E" w:rsidRPr="00A11C5A">
        <w:rPr>
          <w:b w:val="0"/>
          <w:color w:val="000000"/>
        </w:rPr>
        <w:t xml:space="preserve">support </w:t>
      </w:r>
      <w:r w:rsidR="003D0D86" w:rsidRPr="00A11C5A">
        <w:rPr>
          <w:b w:val="0"/>
          <w:color w:val="000000"/>
        </w:rPr>
        <w:t xml:space="preserve">for </w:t>
      </w:r>
      <w:r w:rsidR="00766AB6" w:rsidRPr="00A11C5A">
        <w:rPr>
          <w:b w:val="0"/>
          <w:color w:val="000000"/>
        </w:rPr>
        <w:t xml:space="preserve">young people </w:t>
      </w:r>
      <w:r w:rsidR="003D0D86" w:rsidRPr="00A11C5A">
        <w:rPr>
          <w:b w:val="0"/>
          <w:color w:val="000000"/>
        </w:rPr>
        <w:t>with disability</w:t>
      </w:r>
      <w:r w:rsidR="004936A1" w:rsidRPr="00A11C5A">
        <w:rPr>
          <w:b w:val="0"/>
          <w:color w:val="000000"/>
        </w:rPr>
        <w:t xml:space="preserve"> through tools, mentor support and professional development</w:t>
      </w:r>
      <w:r w:rsidR="00766AB6" w:rsidRPr="00A11C5A">
        <w:rPr>
          <w:b w:val="0"/>
          <w:color w:val="000000"/>
        </w:rPr>
        <w:t>.</w:t>
      </w:r>
      <w:r w:rsidR="004936A1" w:rsidRPr="00A11C5A">
        <w:rPr>
          <w:b w:val="0"/>
          <w:color w:val="000000"/>
        </w:rPr>
        <w:t xml:space="preserve"> </w:t>
      </w:r>
      <w:r w:rsidR="00826AC7" w:rsidRPr="00A11C5A">
        <w:rPr>
          <w:b w:val="0"/>
          <w:color w:val="000000"/>
        </w:rPr>
        <w:t>Examples of</w:t>
      </w:r>
      <w:r w:rsidRPr="00A11C5A">
        <w:rPr>
          <w:b w:val="0"/>
          <w:color w:val="000000"/>
        </w:rPr>
        <w:t xml:space="preserve"> some of these </w:t>
      </w:r>
      <w:r w:rsidR="004936A1" w:rsidRPr="00A11C5A">
        <w:rPr>
          <w:b w:val="0"/>
          <w:color w:val="000000"/>
        </w:rPr>
        <w:t xml:space="preserve">Technical Assistance </w:t>
      </w:r>
      <w:r w:rsidR="0078706A" w:rsidRPr="00A11C5A">
        <w:rPr>
          <w:b w:val="0"/>
          <w:color w:val="000000"/>
        </w:rPr>
        <w:t>centres</w:t>
      </w:r>
      <w:r w:rsidRPr="00A11C5A">
        <w:rPr>
          <w:b w:val="0"/>
          <w:color w:val="000000"/>
        </w:rPr>
        <w:t xml:space="preserve"> are</w:t>
      </w:r>
      <w:r w:rsidR="00544580" w:rsidRPr="00A11C5A">
        <w:rPr>
          <w:b w:val="0"/>
          <w:color w:val="000000"/>
        </w:rPr>
        <w:t>:</w:t>
      </w:r>
      <w:r w:rsidRPr="00A11C5A">
        <w:rPr>
          <w:b w:val="0"/>
          <w:color w:val="000000"/>
        </w:rPr>
        <w:t xml:space="preserve"> </w:t>
      </w:r>
    </w:p>
    <w:p w:rsidR="00724EDB" w:rsidRPr="00816E70" w:rsidRDefault="00724EDB" w:rsidP="00816E70">
      <w:pPr>
        <w:spacing w:before="240" w:after="120" w:line="240" w:lineRule="auto"/>
        <w:rPr>
          <w:rFonts w:eastAsiaTheme="majorEastAsia"/>
          <w:b/>
        </w:rPr>
      </w:pPr>
      <w:r w:rsidRPr="00816E70">
        <w:rPr>
          <w:rFonts w:eastAsiaTheme="majorEastAsia"/>
          <w:b/>
          <w:shd w:val="clear" w:color="auto" w:fill="FFFFFF"/>
        </w:rPr>
        <w:t xml:space="preserve">The National Collaborative on Workforce and Disability for Youth (NCWD/Youth) </w:t>
      </w:r>
    </w:p>
    <w:p w:rsidR="00724EDB" w:rsidRPr="00A11C5A" w:rsidRDefault="00724EDB" w:rsidP="00816E70">
      <w:pPr>
        <w:spacing w:line="240" w:lineRule="auto"/>
      </w:pPr>
      <w:r w:rsidRPr="00A11C5A">
        <w:rPr>
          <w:shd w:val="clear" w:color="auto" w:fill="FFFFFF"/>
        </w:rPr>
        <w:t xml:space="preserve">NCWD/Youth offers a range of technical assistance services to state and local workforce programs to ensure all youth including </w:t>
      </w:r>
      <w:r w:rsidR="0070564F" w:rsidRPr="00A11C5A">
        <w:rPr>
          <w:shd w:val="clear" w:color="auto" w:fill="FFFFFF"/>
        </w:rPr>
        <w:t>those</w:t>
      </w:r>
      <w:r w:rsidRPr="00A11C5A">
        <w:rPr>
          <w:shd w:val="clear" w:color="auto" w:fill="FFFFFF"/>
        </w:rPr>
        <w:t xml:space="preserve"> with disability have full access to high quality services in integrated settings to gain education, employment and independent living.</w:t>
      </w:r>
      <w:r w:rsidRPr="00A11C5A">
        <w:t xml:space="preserve"> </w:t>
      </w:r>
      <w:hyperlink r:id="rId13" w:history="1">
        <w:r w:rsidRPr="00A11C5A">
          <w:rPr>
            <w:rStyle w:val="Hyperlink"/>
            <w:rFonts w:eastAsiaTheme="majorEastAsia"/>
          </w:rPr>
          <w:t>www.ncwd-youth.info/</w:t>
        </w:r>
      </w:hyperlink>
    </w:p>
    <w:p w:rsidR="00724EDB" w:rsidRPr="00816E70" w:rsidRDefault="00724EDB" w:rsidP="00816E70">
      <w:pPr>
        <w:spacing w:before="240" w:after="120" w:line="240" w:lineRule="auto"/>
        <w:rPr>
          <w:rFonts w:eastAsiaTheme="majorEastAsia"/>
          <w:b/>
          <w:shd w:val="clear" w:color="auto" w:fill="FFFFFF"/>
        </w:rPr>
      </w:pPr>
      <w:r w:rsidRPr="00816E70">
        <w:rPr>
          <w:rFonts w:eastAsiaTheme="majorEastAsia"/>
          <w:b/>
          <w:shd w:val="clear" w:color="auto" w:fill="FFFFFF"/>
        </w:rPr>
        <w:t xml:space="preserve">The National Technical Assistance Center on Transition (NTACT) </w:t>
      </w:r>
    </w:p>
    <w:p w:rsidR="00724EDB" w:rsidRPr="00A11C5A" w:rsidRDefault="00724EDB" w:rsidP="00A11C5A">
      <w:pPr>
        <w:spacing w:before="240"/>
        <w:rPr>
          <w:rFonts w:eastAsiaTheme="majorEastAsia"/>
        </w:rPr>
      </w:pPr>
      <w:r w:rsidRPr="00A11C5A">
        <w:rPr>
          <w:shd w:val="clear" w:color="auto" w:fill="FFFFFF"/>
        </w:rPr>
        <w:t>NTACT assist</w:t>
      </w:r>
      <w:r w:rsidR="0015513E" w:rsidRPr="00A11C5A">
        <w:rPr>
          <w:shd w:val="clear" w:color="auto" w:fill="FFFFFF"/>
        </w:rPr>
        <w:t>s</w:t>
      </w:r>
      <w:r w:rsidRPr="00A11C5A">
        <w:rPr>
          <w:shd w:val="clear" w:color="auto" w:fill="FFFFFF"/>
        </w:rPr>
        <w:t xml:space="preserve"> Education Agencies, vocational rehabilitation/employment providers implement evidence-based and promising practices to ensure students with disabilities, including those with significant disabilities, graduate prepared for success in post</w:t>
      </w:r>
      <w:r w:rsidR="00160908" w:rsidRPr="00A11C5A">
        <w:rPr>
          <w:shd w:val="clear" w:color="auto" w:fill="FFFFFF"/>
        </w:rPr>
        <w:t>-</w:t>
      </w:r>
      <w:r w:rsidRPr="00A11C5A">
        <w:rPr>
          <w:shd w:val="clear" w:color="auto" w:fill="FFFFFF"/>
        </w:rPr>
        <w:t xml:space="preserve">secondary education and employment. </w:t>
      </w:r>
      <w:hyperlink r:id="rId14" w:history="1">
        <w:r w:rsidRPr="00A11C5A">
          <w:rPr>
            <w:rFonts w:eastAsiaTheme="majorEastAsia"/>
            <w:color w:val="0563C1" w:themeColor="hyperlink"/>
            <w:u w:val="single"/>
          </w:rPr>
          <w:t>https://transitionta.org/</w:t>
        </w:r>
      </w:hyperlink>
    </w:p>
    <w:p w:rsidR="00724EDB" w:rsidRPr="00816E70" w:rsidRDefault="00724EDB" w:rsidP="001F1003">
      <w:pPr>
        <w:keepNext/>
        <w:spacing w:before="240" w:after="120" w:line="240" w:lineRule="auto"/>
        <w:rPr>
          <w:rFonts w:eastAsiaTheme="majorEastAsia"/>
          <w:b/>
          <w:shd w:val="clear" w:color="auto" w:fill="FFFFFF"/>
        </w:rPr>
      </w:pPr>
      <w:r w:rsidRPr="00816E70">
        <w:rPr>
          <w:rFonts w:eastAsiaTheme="majorEastAsia"/>
          <w:b/>
          <w:shd w:val="clear" w:color="auto" w:fill="FFFFFF"/>
        </w:rPr>
        <w:lastRenderedPageBreak/>
        <w:t xml:space="preserve">TransCen, Inc. </w:t>
      </w:r>
    </w:p>
    <w:p w:rsidR="00724EDB" w:rsidRPr="00A11C5A" w:rsidRDefault="00724EDB" w:rsidP="00A11C5A">
      <w:pPr>
        <w:spacing w:before="240"/>
        <w:rPr>
          <w:rFonts w:eastAsiaTheme="majorEastAsia"/>
          <w:color w:val="0563C1" w:themeColor="hyperlink"/>
          <w:u w:val="single"/>
        </w:rPr>
      </w:pPr>
      <w:r w:rsidRPr="00A11C5A">
        <w:t>TransCen, Inc. provides training and technical assistance in school to work transition initiatives, systems change in education, career development o</w:t>
      </w:r>
      <w:r w:rsidR="00FE1B55" w:rsidRPr="00A11C5A">
        <w:t>f individuals with disabilities</w:t>
      </w:r>
      <w:r w:rsidRPr="00A11C5A">
        <w:t xml:space="preserve"> and related research and dissemination. </w:t>
      </w:r>
      <w:hyperlink r:id="rId15" w:history="1">
        <w:r w:rsidRPr="00A11C5A">
          <w:rPr>
            <w:rFonts w:eastAsiaTheme="majorEastAsia"/>
            <w:color w:val="0563C1" w:themeColor="hyperlink"/>
            <w:u w:val="single"/>
          </w:rPr>
          <w:t>https://transcen.org/</w:t>
        </w:r>
      </w:hyperlink>
    </w:p>
    <w:p w:rsidR="00724EDB" w:rsidRPr="00816E70" w:rsidRDefault="00724EDB" w:rsidP="00816E70">
      <w:pPr>
        <w:spacing w:before="240" w:after="120" w:line="240" w:lineRule="auto"/>
        <w:rPr>
          <w:rFonts w:eastAsiaTheme="majorEastAsia"/>
          <w:b/>
          <w:shd w:val="clear" w:color="auto" w:fill="FFFFFF"/>
        </w:rPr>
      </w:pPr>
      <w:r w:rsidRPr="00816E70">
        <w:rPr>
          <w:rFonts w:eastAsiaTheme="majorEastAsia"/>
          <w:b/>
          <w:shd w:val="clear" w:color="auto" w:fill="FFFFFF"/>
        </w:rPr>
        <w:t xml:space="preserve">Transition Coalition </w:t>
      </w:r>
    </w:p>
    <w:p w:rsidR="00724EDB" w:rsidRPr="00A11C5A" w:rsidRDefault="00403DC9" w:rsidP="00A11C5A">
      <w:pPr>
        <w:spacing w:before="240"/>
        <w:rPr>
          <w:rFonts w:eastAsiaTheme="majorEastAsia"/>
          <w:bCs/>
        </w:rPr>
      </w:pPr>
      <w:r w:rsidRPr="00A11C5A">
        <w:rPr>
          <w:color w:val="000000"/>
          <w:shd w:val="clear" w:color="auto" w:fill="FFFFFF"/>
        </w:rPr>
        <w:t>Transition Coalition maximises</w:t>
      </w:r>
      <w:r w:rsidR="00724EDB" w:rsidRPr="00A11C5A">
        <w:rPr>
          <w:color w:val="000000"/>
          <w:shd w:val="clear" w:color="auto" w:fill="FFFFFF"/>
        </w:rPr>
        <w:t xml:space="preserve"> professional development opportunities for secondary transition and college and career readiness of youth with disabilities.</w:t>
      </w:r>
      <w:r w:rsidR="00724EDB" w:rsidRPr="00A11C5A">
        <w:t xml:space="preserve"> </w:t>
      </w:r>
      <w:hyperlink r:id="rId16" w:history="1">
        <w:r w:rsidR="00724EDB" w:rsidRPr="00A11C5A">
          <w:rPr>
            <w:rStyle w:val="Hyperlink"/>
            <w:rFonts w:eastAsiaTheme="majorEastAsia"/>
          </w:rPr>
          <w:t>https://transitioncoalition.org/</w:t>
        </w:r>
      </w:hyperlink>
    </w:p>
    <w:p w:rsidR="00724EDB" w:rsidRPr="00816E70" w:rsidRDefault="00724EDB" w:rsidP="00816E70">
      <w:pPr>
        <w:spacing w:before="240" w:after="120" w:line="240" w:lineRule="auto"/>
        <w:rPr>
          <w:rFonts w:eastAsiaTheme="majorEastAsia"/>
          <w:b/>
          <w:shd w:val="clear" w:color="auto" w:fill="FFFFFF"/>
        </w:rPr>
      </w:pPr>
      <w:r w:rsidRPr="00816E70">
        <w:rPr>
          <w:rFonts w:eastAsiaTheme="majorEastAsia"/>
          <w:b/>
          <w:shd w:val="clear" w:color="auto" w:fill="FFFFFF"/>
        </w:rPr>
        <w:t>Center on Transition Innovations (CTI)</w:t>
      </w:r>
    </w:p>
    <w:p w:rsidR="003F5C30" w:rsidRPr="00A11C5A" w:rsidRDefault="00724EDB" w:rsidP="00A11C5A">
      <w:pPr>
        <w:spacing w:before="240"/>
        <w:rPr>
          <w:shd w:val="clear" w:color="auto" w:fill="FFFFFF"/>
        </w:rPr>
      </w:pPr>
      <w:r w:rsidRPr="00A11C5A">
        <w:rPr>
          <w:shd w:val="clear" w:color="auto" w:fill="FFFFFF"/>
        </w:rPr>
        <w:t>CTI provide</w:t>
      </w:r>
      <w:r w:rsidR="00544580" w:rsidRPr="00A11C5A">
        <w:rPr>
          <w:shd w:val="clear" w:color="auto" w:fill="FFFFFF"/>
        </w:rPr>
        <w:t>s</w:t>
      </w:r>
      <w:r w:rsidRPr="00A11C5A">
        <w:rPr>
          <w:shd w:val="clear" w:color="auto" w:fill="FFFFFF"/>
        </w:rPr>
        <w:t xml:space="preserve"> information, resources, demonstration and research on pathways to employment support</w:t>
      </w:r>
      <w:r w:rsidR="00544580" w:rsidRPr="00A11C5A">
        <w:rPr>
          <w:shd w:val="clear" w:color="auto" w:fill="FFFFFF"/>
        </w:rPr>
        <w:t>ing</w:t>
      </w:r>
      <w:r w:rsidRPr="00A11C5A">
        <w:rPr>
          <w:shd w:val="clear" w:color="auto" w:fill="FFFFFF"/>
        </w:rPr>
        <w:t xml:space="preserve"> youth with disabilities to gain access to integrated competitive employment to the fullest extent possible. </w:t>
      </w:r>
      <w:hyperlink r:id="rId17" w:history="1">
        <w:r w:rsidR="00E56483" w:rsidRPr="00A11C5A">
          <w:rPr>
            <w:rStyle w:val="Hyperlink"/>
            <w:shd w:val="clear" w:color="auto" w:fill="FFFFFF"/>
          </w:rPr>
          <w:t>https://centerontransition.org/</w:t>
        </w:r>
      </w:hyperlink>
    </w:p>
    <w:p w:rsidR="00724EDB" w:rsidRPr="00A11C5A" w:rsidRDefault="00724EDB" w:rsidP="00A11C5A">
      <w:pPr>
        <w:spacing w:before="240"/>
      </w:pPr>
      <w:r w:rsidRPr="00A11C5A">
        <w:t>Other TA</w:t>
      </w:r>
      <w:r w:rsidR="00FE1B55" w:rsidRPr="00A11C5A">
        <w:t>s</w:t>
      </w:r>
      <w:r w:rsidRPr="00A11C5A">
        <w:t xml:space="preserve"> provid</w:t>
      </w:r>
      <w:r w:rsidR="00544580" w:rsidRPr="00A11C5A">
        <w:t>ing</w:t>
      </w:r>
      <w:r w:rsidRPr="00A11C5A">
        <w:t xml:space="preserve"> sup</w:t>
      </w:r>
      <w:r w:rsidR="00FE1B55" w:rsidRPr="00A11C5A">
        <w:t>port to implement evidence informed</w:t>
      </w:r>
      <w:r w:rsidRPr="00A11C5A">
        <w:t xml:space="preserve"> practice for employers, parents, customised employment practitioners, you</w:t>
      </w:r>
      <w:r w:rsidR="00544580" w:rsidRPr="00A11C5A">
        <w:t>th</w:t>
      </w:r>
      <w:r w:rsidRPr="00A11C5A">
        <w:t xml:space="preserve"> agencies, </w:t>
      </w:r>
      <w:r w:rsidR="00544580" w:rsidRPr="00A11C5A">
        <w:t xml:space="preserve">and </w:t>
      </w:r>
      <w:r w:rsidRPr="00A11C5A">
        <w:t>inclusive higher education providers include:</w:t>
      </w:r>
    </w:p>
    <w:p w:rsidR="00BD54A8" w:rsidRPr="00A11C5A" w:rsidRDefault="00724EDB" w:rsidP="00816E70">
      <w:pPr>
        <w:pStyle w:val="ListParagraph"/>
        <w:numPr>
          <w:ilvl w:val="0"/>
          <w:numId w:val="38"/>
        </w:numPr>
        <w:spacing w:after="120" w:line="240" w:lineRule="auto"/>
        <w:ind w:left="357" w:hanging="357"/>
        <w:contextualSpacing w:val="0"/>
        <w:rPr>
          <w:rStyle w:val="Hyperlink"/>
          <w:color w:val="auto"/>
        </w:rPr>
      </w:pPr>
      <w:r w:rsidRPr="00A11C5A">
        <w:rPr>
          <w:rFonts w:eastAsiaTheme="majorEastAsia"/>
          <w:bCs/>
          <w:lang w:eastAsia="en-AU"/>
        </w:rPr>
        <w:t>The National Consortium on Leadership and Disability for Youth</w:t>
      </w:r>
      <w:r w:rsidRPr="00A11C5A">
        <w:rPr>
          <w:rFonts w:eastAsiaTheme="majorEastAsia"/>
          <w:bCs/>
        </w:rPr>
        <w:t xml:space="preserve"> (</w:t>
      </w:r>
      <w:r w:rsidRPr="00A11C5A">
        <w:t xml:space="preserve">NCLD/Y) </w:t>
      </w:r>
      <w:hyperlink r:id="rId18" w:history="1">
        <w:r w:rsidR="00BD54A8" w:rsidRPr="00A11C5A">
          <w:rPr>
            <w:rStyle w:val="Hyperlink"/>
          </w:rPr>
          <w:t>www.ncld-youth.info</w:t>
        </w:r>
      </w:hyperlink>
    </w:p>
    <w:p w:rsidR="005313C1" w:rsidRPr="00A11C5A" w:rsidRDefault="00724EDB" w:rsidP="00816E70">
      <w:pPr>
        <w:pStyle w:val="ListParagraph"/>
        <w:numPr>
          <w:ilvl w:val="0"/>
          <w:numId w:val="38"/>
        </w:numPr>
        <w:spacing w:after="120" w:line="240" w:lineRule="auto"/>
        <w:ind w:left="357" w:hanging="357"/>
        <w:contextualSpacing w:val="0"/>
        <w:rPr>
          <w:rStyle w:val="Hyperlink"/>
          <w:rFonts w:eastAsiaTheme="majorEastAsia"/>
          <w:bCs/>
          <w:color w:val="auto"/>
          <w:u w:val="none"/>
          <w:shd w:val="clear" w:color="auto" w:fill="FFFFFF"/>
        </w:rPr>
      </w:pPr>
      <w:r w:rsidRPr="00A11C5A">
        <w:rPr>
          <w:rFonts w:eastAsiaTheme="majorEastAsia"/>
          <w:bCs/>
        </w:rPr>
        <w:t xml:space="preserve">The Workforce Innovation Technical Assistance Center (WINTAC) </w:t>
      </w:r>
      <w:hyperlink r:id="rId19" w:history="1">
        <w:r w:rsidRPr="00A11C5A">
          <w:rPr>
            <w:rStyle w:val="Hyperlink"/>
            <w:rFonts w:eastAsiaTheme="majorEastAsia"/>
          </w:rPr>
          <w:t>http://www.wintac.org/</w:t>
        </w:r>
      </w:hyperlink>
    </w:p>
    <w:p w:rsidR="00724EDB" w:rsidRPr="00715452" w:rsidRDefault="00724EDB" w:rsidP="00715452">
      <w:pPr>
        <w:pStyle w:val="ListParagraph"/>
        <w:numPr>
          <w:ilvl w:val="0"/>
          <w:numId w:val="38"/>
        </w:numPr>
        <w:spacing w:after="120" w:line="240" w:lineRule="auto"/>
        <w:ind w:left="357" w:hanging="357"/>
        <w:contextualSpacing w:val="0"/>
        <w:rPr>
          <w:rFonts w:eastAsiaTheme="majorEastAsia"/>
        </w:rPr>
      </w:pPr>
      <w:r w:rsidRPr="00715452">
        <w:rPr>
          <w:rFonts w:eastAsiaTheme="majorEastAsia"/>
          <w:bCs/>
        </w:rPr>
        <w:t>The LEAD Center</w:t>
      </w:r>
      <w:hyperlink w:history="1">
        <w:r w:rsidR="00147823" w:rsidRPr="00715452">
          <w:rPr>
            <w:rFonts w:eastAsiaTheme="majorEastAsia"/>
            <w:bCs/>
          </w:rPr>
          <w:t xml:space="preserve"> </w:t>
        </w:r>
      </w:hyperlink>
      <w:hyperlink r:id="rId20" w:history="1">
        <w:r w:rsidR="00147823" w:rsidRPr="00147823">
          <w:rPr>
            <w:rStyle w:val="Hyperlink"/>
            <w:rFonts w:eastAsiaTheme="majorEastAsia"/>
            <w:bCs/>
          </w:rPr>
          <w:t>http://www.leadcenter.org/</w:t>
        </w:r>
      </w:hyperlink>
    </w:p>
    <w:p w:rsidR="00826AC7" w:rsidRPr="00A11C5A" w:rsidRDefault="00826AC7" w:rsidP="00816E70">
      <w:pPr>
        <w:pStyle w:val="ListParagraph"/>
        <w:numPr>
          <w:ilvl w:val="0"/>
          <w:numId w:val="38"/>
        </w:numPr>
        <w:spacing w:after="120" w:line="240" w:lineRule="auto"/>
        <w:ind w:left="357" w:hanging="357"/>
        <w:contextualSpacing w:val="0"/>
        <w:rPr>
          <w:rStyle w:val="Hyperlink"/>
          <w:rFonts w:eastAsiaTheme="majorEastAsia"/>
          <w:b/>
          <w:bCs/>
          <w:color w:val="auto"/>
          <w:u w:val="none"/>
        </w:rPr>
      </w:pPr>
      <w:r w:rsidRPr="00A11C5A">
        <w:rPr>
          <w:rFonts w:eastAsiaTheme="majorEastAsia"/>
          <w:bCs/>
        </w:rPr>
        <w:t>Youth Technical Assistance Center (Y-TAC)</w:t>
      </w:r>
      <w:r w:rsidRPr="00A11C5A">
        <w:rPr>
          <w:rFonts w:eastAsiaTheme="majorEastAsia"/>
          <w:b/>
          <w:bCs/>
        </w:rPr>
        <w:t xml:space="preserve"> </w:t>
      </w:r>
      <w:hyperlink r:id="rId21" w:history="1">
        <w:r w:rsidRPr="00A11C5A">
          <w:rPr>
            <w:rFonts w:eastAsiaTheme="majorEastAsia"/>
            <w:color w:val="0563C1" w:themeColor="hyperlink"/>
            <w:u w:val="single"/>
          </w:rPr>
          <w:t>https://y-tac.org/</w:t>
        </w:r>
      </w:hyperlink>
    </w:p>
    <w:p w:rsidR="0078706A" w:rsidRPr="00A11C5A" w:rsidRDefault="00724EDB" w:rsidP="00816E70">
      <w:pPr>
        <w:pStyle w:val="ListParagraph"/>
        <w:numPr>
          <w:ilvl w:val="0"/>
          <w:numId w:val="38"/>
        </w:numPr>
        <w:spacing w:after="120" w:line="240" w:lineRule="auto"/>
        <w:ind w:left="357" w:hanging="357"/>
        <w:contextualSpacing w:val="0"/>
        <w:rPr>
          <w:rFonts w:eastAsiaTheme="majorEastAsia"/>
          <w:bCs/>
          <w:shd w:val="clear" w:color="auto" w:fill="FFFFFF"/>
        </w:rPr>
      </w:pPr>
      <w:r w:rsidRPr="00A11C5A">
        <w:t>T</w:t>
      </w:r>
      <w:r w:rsidR="005C7148" w:rsidRPr="00A11C5A">
        <w:rPr>
          <w:rFonts w:eastAsiaTheme="majorEastAsia"/>
          <w:bCs/>
        </w:rPr>
        <w:t>hink C</w:t>
      </w:r>
      <w:r w:rsidRPr="00A11C5A">
        <w:rPr>
          <w:rFonts w:eastAsiaTheme="majorEastAsia"/>
          <w:bCs/>
        </w:rPr>
        <w:t>ollege</w:t>
      </w:r>
      <w:r w:rsidRPr="00A11C5A">
        <w:t xml:space="preserve"> </w:t>
      </w:r>
      <w:hyperlink r:id="rId22" w:history="1">
        <w:r w:rsidRPr="00A11C5A">
          <w:rPr>
            <w:rStyle w:val="Hyperlink"/>
            <w:rFonts w:eastAsiaTheme="majorEastAsia"/>
          </w:rPr>
          <w:t>www.</w:t>
        </w:r>
        <w:r w:rsidRPr="00A11C5A">
          <w:rPr>
            <w:rStyle w:val="Hyperlink"/>
            <w:rFonts w:eastAsiaTheme="majorEastAsia"/>
            <w:bCs/>
          </w:rPr>
          <w:t>thinkcollege.net/</w:t>
        </w:r>
      </w:hyperlink>
    </w:p>
    <w:p w:rsidR="00724EDB" w:rsidRPr="00A11C5A" w:rsidRDefault="00724EDB" w:rsidP="00816E70">
      <w:pPr>
        <w:pStyle w:val="ListParagraph"/>
        <w:numPr>
          <w:ilvl w:val="0"/>
          <w:numId w:val="38"/>
        </w:numPr>
        <w:spacing w:after="120" w:line="240" w:lineRule="auto"/>
        <w:ind w:left="357" w:hanging="357"/>
        <w:contextualSpacing w:val="0"/>
        <w:rPr>
          <w:rFonts w:eastAsiaTheme="majorEastAsia"/>
          <w:bCs/>
          <w:shd w:val="clear" w:color="auto" w:fill="FFFFFF"/>
        </w:rPr>
      </w:pPr>
      <w:r w:rsidRPr="00A11C5A">
        <w:rPr>
          <w:rFonts w:eastAsia="Times"/>
        </w:rPr>
        <w:t xml:space="preserve">Job Accommodation Network (JAN) </w:t>
      </w:r>
      <w:hyperlink r:id="rId23" w:history="1">
        <w:r w:rsidRPr="00A11C5A">
          <w:rPr>
            <w:rStyle w:val="Hyperlink"/>
          </w:rPr>
          <w:t>https://askjan.org/</w:t>
        </w:r>
      </w:hyperlink>
      <w:r w:rsidRPr="00A11C5A">
        <w:rPr>
          <w:rFonts w:eastAsia="Times"/>
        </w:rPr>
        <w:t xml:space="preserve"> </w:t>
      </w:r>
    </w:p>
    <w:p w:rsidR="0078706A" w:rsidRPr="00A11C5A" w:rsidRDefault="00724EDB" w:rsidP="00816E70">
      <w:pPr>
        <w:pStyle w:val="ListParagraph"/>
        <w:numPr>
          <w:ilvl w:val="0"/>
          <w:numId w:val="38"/>
        </w:numPr>
        <w:spacing w:after="120" w:line="240" w:lineRule="auto"/>
        <w:ind w:left="357" w:hanging="357"/>
        <w:contextualSpacing w:val="0"/>
        <w:rPr>
          <w:rFonts w:eastAsiaTheme="majorEastAsia"/>
          <w:bCs/>
          <w:shd w:val="clear" w:color="auto" w:fill="FFFFFF"/>
        </w:rPr>
      </w:pPr>
      <w:r w:rsidRPr="00A11C5A">
        <w:rPr>
          <w:rFonts w:eastAsia="Times"/>
        </w:rPr>
        <w:t>Employer Assistance and Resource Network on Disability (EARN)</w:t>
      </w:r>
      <w:r w:rsidRPr="00A11C5A">
        <w:rPr>
          <w:lang w:eastAsia="en-AU"/>
        </w:rPr>
        <w:t xml:space="preserve"> </w:t>
      </w:r>
      <w:hyperlink r:id="rId24" w:history="1">
        <w:r w:rsidRPr="00A11C5A">
          <w:rPr>
            <w:rStyle w:val="Hyperlink"/>
            <w:rFonts w:eastAsia="Times"/>
          </w:rPr>
          <w:t>www.askearn.org/</w:t>
        </w:r>
      </w:hyperlink>
    </w:p>
    <w:p w:rsidR="0078706A" w:rsidRPr="00A11C5A" w:rsidRDefault="00724EDB" w:rsidP="00816E70">
      <w:pPr>
        <w:pStyle w:val="ListParagraph"/>
        <w:numPr>
          <w:ilvl w:val="0"/>
          <w:numId w:val="38"/>
        </w:numPr>
        <w:spacing w:after="120" w:line="240" w:lineRule="auto"/>
        <w:ind w:left="357" w:hanging="357"/>
        <w:contextualSpacing w:val="0"/>
        <w:rPr>
          <w:rFonts w:eastAsiaTheme="majorEastAsia"/>
          <w:bCs/>
          <w:shd w:val="clear" w:color="auto" w:fill="FFFFFF"/>
        </w:rPr>
      </w:pPr>
      <w:r w:rsidRPr="00A11C5A">
        <w:rPr>
          <w:rFonts w:eastAsia="Times"/>
          <w:bCs/>
          <w:lang w:eastAsia="en-AU"/>
        </w:rPr>
        <w:t>National P</w:t>
      </w:r>
      <w:r w:rsidR="005C7148" w:rsidRPr="00A11C5A">
        <w:rPr>
          <w:rFonts w:eastAsia="Times"/>
          <w:bCs/>
          <w:lang w:eastAsia="en-AU"/>
        </w:rPr>
        <w:t>arent Centre on Transition and E</w:t>
      </w:r>
      <w:r w:rsidRPr="00A11C5A">
        <w:rPr>
          <w:rFonts w:eastAsia="Times"/>
          <w:bCs/>
          <w:lang w:eastAsia="en-AU"/>
        </w:rPr>
        <w:t xml:space="preserve">mployment </w:t>
      </w:r>
      <w:hyperlink r:id="rId25" w:history="1">
        <w:r w:rsidRPr="00A11C5A">
          <w:rPr>
            <w:rStyle w:val="Hyperlink"/>
            <w:rFonts w:eastAsia="Times"/>
            <w:bCs/>
            <w:lang w:eastAsia="en-AU"/>
          </w:rPr>
          <w:t>www.pacer.org/transition/</w:t>
        </w:r>
      </w:hyperlink>
    </w:p>
    <w:p w:rsidR="00724EDB" w:rsidRPr="00A11C5A" w:rsidRDefault="00724EDB" w:rsidP="00816E70">
      <w:pPr>
        <w:pStyle w:val="ListParagraph"/>
        <w:numPr>
          <w:ilvl w:val="0"/>
          <w:numId w:val="38"/>
        </w:numPr>
        <w:spacing w:after="120" w:line="240" w:lineRule="auto"/>
        <w:ind w:left="357" w:hanging="357"/>
        <w:contextualSpacing w:val="0"/>
        <w:rPr>
          <w:rStyle w:val="Emphasis"/>
          <w:rFonts w:eastAsiaTheme="majorEastAsia"/>
          <w:bCs/>
          <w:i w:val="0"/>
          <w:iCs w:val="0"/>
          <w:shd w:val="clear" w:color="auto" w:fill="FFFFFF"/>
        </w:rPr>
      </w:pPr>
      <w:r w:rsidRPr="00A11C5A">
        <w:rPr>
          <w:rFonts w:eastAsia="Times"/>
          <w:bCs/>
          <w:lang w:eastAsia="en-AU"/>
        </w:rPr>
        <w:t>Griffin-</w:t>
      </w:r>
      <w:r w:rsidRPr="00A11C5A">
        <w:rPr>
          <w:rFonts w:eastAsia="Times"/>
        </w:rPr>
        <w:t xml:space="preserve"> Hammis Associates(Customised Employment TA)</w:t>
      </w:r>
      <w:r w:rsidRPr="00A11C5A">
        <w:t xml:space="preserve"> </w:t>
      </w:r>
      <w:hyperlink r:id="rId26" w:history="1">
        <w:r w:rsidRPr="00A11C5A">
          <w:rPr>
            <w:rStyle w:val="Hyperlink"/>
            <w:rFonts w:eastAsiaTheme="majorEastAsia"/>
          </w:rPr>
          <w:t>http://www.griffinhammis.com/</w:t>
        </w:r>
      </w:hyperlink>
    </w:p>
    <w:p w:rsidR="00724EDB" w:rsidRPr="00816E70" w:rsidRDefault="00724EDB" w:rsidP="00816E70">
      <w:pPr>
        <w:pStyle w:val="ListParagraph"/>
        <w:numPr>
          <w:ilvl w:val="0"/>
          <w:numId w:val="38"/>
        </w:numPr>
        <w:spacing w:after="120" w:line="240" w:lineRule="auto"/>
        <w:ind w:left="357" w:hanging="357"/>
        <w:contextualSpacing w:val="0"/>
        <w:rPr>
          <w:rFonts w:eastAsiaTheme="majorEastAsia"/>
          <w:u w:val="single"/>
        </w:rPr>
      </w:pPr>
      <w:r w:rsidRPr="00A11C5A">
        <w:rPr>
          <w:rStyle w:val="Emphasis"/>
          <w:rFonts w:eastAsiaTheme="majorEastAsia"/>
          <w:bCs/>
          <w:i w:val="0"/>
          <w:iCs w:val="0"/>
          <w:shd w:val="clear" w:color="auto" w:fill="FFFFFF"/>
        </w:rPr>
        <w:t>Marc Gold</w:t>
      </w:r>
      <w:r w:rsidRPr="00A11C5A">
        <w:rPr>
          <w:i/>
          <w:shd w:val="clear" w:color="auto" w:fill="FFFFFF"/>
        </w:rPr>
        <w:t> </w:t>
      </w:r>
      <w:r w:rsidRPr="00A11C5A">
        <w:rPr>
          <w:shd w:val="clear" w:color="auto" w:fill="FFFFFF"/>
        </w:rPr>
        <w:t>&amp; Associates</w:t>
      </w:r>
      <w:r w:rsidRPr="00A11C5A">
        <w:rPr>
          <w:rFonts w:eastAsia="Times"/>
        </w:rPr>
        <w:t xml:space="preserve"> (Customised Employment TA) </w:t>
      </w:r>
      <w:hyperlink r:id="rId27" w:history="1">
        <w:r w:rsidRPr="00A11C5A">
          <w:rPr>
            <w:rFonts w:eastAsiaTheme="majorEastAsia"/>
            <w:color w:val="0563C1" w:themeColor="hyperlink"/>
            <w:u w:val="single"/>
          </w:rPr>
          <w:t>www.marcgold.com/</w:t>
        </w:r>
      </w:hyperlink>
    </w:p>
    <w:p w:rsidR="00B7795F" w:rsidRPr="00A11C5A" w:rsidRDefault="00B7795F" w:rsidP="00A11C5A">
      <w:pPr>
        <w:spacing w:before="240"/>
      </w:pPr>
      <w:r w:rsidRPr="00A11C5A">
        <w:t xml:space="preserve">Many aspects of the Ticket to Work model, and the advice given to Ticket to Work network members originate from the research and practice knowledge of these TA organisations. </w:t>
      </w:r>
    </w:p>
    <w:p w:rsidR="00B7795F" w:rsidRPr="00A11C5A" w:rsidRDefault="001D1DEE" w:rsidP="00A11C5A">
      <w:pPr>
        <w:spacing w:before="240" w:line="259" w:lineRule="auto"/>
        <w:ind w:left="709" w:hanging="709"/>
        <w:contextualSpacing/>
      </w:pPr>
      <w:r w:rsidRPr="00A11C5A">
        <w:lastRenderedPageBreak/>
        <w:t>NDS take</w:t>
      </w:r>
      <w:r w:rsidR="00160908" w:rsidRPr="00A11C5A">
        <w:t>s</w:t>
      </w:r>
      <w:r w:rsidRPr="00A11C5A">
        <w:t xml:space="preserve"> the role of </w:t>
      </w:r>
      <w:r w:rsidR="00160908" w:rsidRPr="00A11C5A">
        <w:t xml:space="preserve">a </w:t>
      </w:r>
      <w:r w:rsidRPr="00A11C5A">
        <w:t xml:space="preserve">TA in supporting better </w:t>
      </w:r>
      <w:r w:rsidR="00B7795F" w:rsidRPr="00A11C5A">
        <w:t>outcomes</w:t>
      </w:r>
      <w:r w:rsidRPr="00A11C5A">
        <w:t xml:space="preserve"> for </w:t>
      </w:r>
      <w:r w:rsidR="00B7795F" w:rsidRPr="00A11C5A">
        <w:t>students</w:t>
      </w:r>
      <w:r w:rsidRPr="00A11C5A">
        <w:t xml:space="preserve"> with </w:t>
      </w:r>
    </w:p>
    <w:p w:rsidR="001D1DEE" w:rsidRPr="00A11C5A" w:rsidRDefault="00B7795F" w:rsidP="00A11C5A">
      <w:pPr>
        <w:spacing w:before="240" w:line="259" w:lineRule="auto"/>
        <w:ind w:left="709" w:hanging="709"/>
        <w:contextualSpacing/>
        <w:rPr>
          <w:lang w:eastAsia="en-GB"/>
        </w:rPr>
      </w:pPr>
      <w:r w:rsidRPr="00A11C5A">
        <w:t>disability</w:t>
      </w:r>
      <w:r w:rsidR="001D1DEE" w:rsidRPr="00A11C5A">
        <w:t xml:space="preserve">. </w:t>
      </w:r>
      <w:r w:rsidR="001D1DEE" w:rsidRPr="00A11C5A">
        <w:rPr>
          <w:lang w:eastAsia="en-GB"/>
        </w:rPr>
        <w:t xml:space="preserve">NDS’s role in Ticket to Work is: </w:t>
      </w:r>
    </w:p>
    <w:p w:rsidR="001D1DEE" w:rsidRPr="00A11C5A" w:rsidRDefault="001D1DEE" w:rsidP="00816E70">
      <w:pPr>
        <w:pStyle w:val="ListParagraph"/>
        <w:numPr>
          <w:ilvl w:val="0"/>
          <w:numId w:val="23"/>
        </w:numPr>
        <w:spacing w:after="120" w:line="240" w:lineRule="auto"/>
        <w:ind w:left="357" w:hanging="357"/>
        <w:contextualSpacing w:val="0"/>
      </w:pPr>
      <w:r w:rsidRPr="00A11C5A">
        <w:t xml:space="preserve">Practice:  Promoting, exploring and supporting communities to implement evidence-based practice that improves outcomes for young people with disability. This includes delivering workshops, webinars, </w:t>
      </w:r>
      <w:r w:rsidR="00665D3E" w:rsidRPr="00A11C5A">
        <w:t xml:space="preserve">and </w:t>
      </w:r>
      <w:r w:rsidRPr="00A11C5A">
        <w:t>community of practice</w:t>
      </w:r>
      <w:r w:rsidR="00160908" w:rsidRPr="00A11C5A">
        <w:t xml:space="preserve">, </w:t>
      </w:r>
      <w:r w:rsidRPr="00A11C5A">
        <w:t xml:space="preserve">etc.  </w:t>
      </w:r>
    </w:p>
    <w:p w:rsidR="001D1DEE" w:rsidRPr="00A11C5A" w:rsidRDefault="001D1DEE" w:rsidP="00816E70">
      <w:pPr>
        <w:pStyle w:val="ListParagraph"/>
        <w:numPr>
          <w:ilvl w:val="0"/>
          <w:numId w:val="23"/>
        </w:numPr>
        <w:spacing w:after="120" w:line="240" w:lineRule="auto"/>
        <w:ind w:left="357" w:hanging="357"/>
        <w:contextualSpacing w:val="0"/>
      </w:pPr>
      <w:r w:rsidRPr="00A11C5A">
        <w:t>Research:  Explor</w:t>
      </w:r>
      <w:r w:rsidR="00160908" w:rsidRPr="00A11C5A">
        <w:t>ing</w:t>
      </w:r>
      <w:r w:rsidRPr="00A11C5A">
        <w:t>, identif</w:t>
      </w:r>
      <w:r w:rsidR="00160908" w:rsidRPr="00A11C5A">
        <w:t>ying</w:t>
      </w:r>
      <w:r w:rsidRPr="00A11C5A">
        <w:t xml:space="preserve"> and highlight</w:t>
      </w:r>
      <w:r w:rsidR="00160908" w:rsidRPr="00A11C5A">
        <w:t>ing</w:t>
      </w:r>
      <w:r w:rsidRPr="00A11C5A">
        <w:t xml:space="preserve"> good practice through research in school-to-work transition for young people with disability</w:t>
      </w:r>
      <w:r w:rsidR="00160908" w:rsidRPr="00A11C5A">
        <w:t>.</w:t>
      </w:r>
    </w:p>
    <w:p w:rsidR="001D1DEE" w:rsidRPr="00A11C5A" w:rsidRDefault="001D1DEE" w:rsidP="00816E70">
      <w:pPr>
        <w:pStyle w:val="ListParagraph"/>
        <w:numPr>
          <w:ilvl w:val="0"/>
          <w:numId w:val="23"/>
        </w:numPr>
        <w:spacing w:after="120" w:line="240" w:lineRule="auto"/>
        <w:ind w:left="357" w:hanging="357"/>
        <w:contextualSpacing w:val="0"/>
      </w:pPr>
      <w:r w:rsidRPr="00A11C5A">
        <w:t>Policy:  Influenc</w:t>
      </w:r>
      <w:r w:rsidR="00160908" w:rsidRPr="00A11C5A">
        <w:t>ing</w:t>
      </w:r>
      <w:r w:rsidRPr="00A11C5A">
        <w:t xml:space="preserve"> good employment and education participation policy development at local, state and national levels</w:t>
      </w:r>
      <w:r w:rsidR="00160908" w:rsidRPr="00A11C5A">
        <w:t>.</w:t>
      </w:r>
      <w:r w:rsidRPr="00A11C5A">
        <w:t xml:space="preserve"> </w:t>
      </w:r>
    </w:p>
    <w:p w:rsidR="001D7F92" w:rsidRPr="00A11C5A" w:rsidRDefault="00B7795F" w:rsidP="00A11C5A">
      <w:pPr>
        <w:autoSpaceDE w:val="0"/>
        <w:autoSpaceDN w:val="0"/>
        <w:adjustRightInd w:val="0"/>
        <w:spacing w:before="240" w:line="240" w:lineRule="auto"/>
        <w:rPr>
          <w:rFonts w:eastAsiaTheme="minorHAnsi"/>
          <w:color w:val="000000"/>
          <w:lang w:eastAsia="en-US"/>
        </w:rPr>
      </w:pPr>
      <w:r w:rsidRPr="00A11C5A">
        <w:rPr>
          <w:rFonts w:eastAsiaTheme="minorHAnsi"/>
          <w:color w:val="000000"/>
          <w:lang w:eastAsia="en-US"/>
        </w:rPr>
        <w:t>The need for TA support in Australia is evidenced by</w:t>
      </w:r>
      <w:r w:rsidR="00770DE6" w:rsidRPr="00A11C5A">
        <w:rPr>
          <w:rFonts w:eastAsiaTheme="minorHAnsi"/>
          <w:color w:val="000000"/>
          <w:lang w:eastAsia="en-US"/>
        </w:rPr>
        <w:t xml:space="preserve"> lack of implementation of evidenced based practices. </w:t>
      </w:r>
      <w:r w:rsidRPr="00A11C5A">
        <w:rPr>
          <w:rFonts w:eastAsiaTheme="minorHAnsi"/>
          <w:color w:val="000000"/>
          <w:lang w:eastAsia="en-US"/>
        </w:rPr>
        <w:t xml:space="preserve"> For instance</w:t>
      </w:r>
      <w:r w:rsidR="00160908" w:rsidRPr="00A11C5A">
        <w:rPr>
          <w:rFonts w:eastAsiaTheme="minorHAnsi"/>
          <w:color w:val="000000"/>
          <w:lang w:eastAsia="en-US"/>
        </w:rPr>
        <w:t>,</w:t>
      </w:r>
      <w:r w:rsidR="001D7F92" w:rsidRPr="00A11C5A">
        <w:rPr>
          <w:rFonts w:eastAsiaTheme="minorHAnsi"/>
          <w:color w:val="000000"/>
          <w:lang w:eastAsia="en-US"/>
        </w:rPr>
        <w:t xml:space="preserve"> in </w:t>
      </w:r>
      <w:r w:rsidR="00770DE6" w:rsidRPr="00A11C5A">
        <w:rPr>
          <w:rFonts w:eastAsiaTheme="minorHAnsi"/>
          <w:color w:val="000000"/>
          <w:lang w:eastAsia="en-US"/>
        </w:rPr>
        <w:t xml:space="preserve">the evaluation of the NSW Transition to Work initiative </w:t>
      </w:r>
      <w:r w:rsidR="00160908" w:rsidRPr="00A11C5A">
        <w:rPr>
          <w:rFonts w:eastAsiaTheme="minorHAnsi"/>
          <w:color w:val="000000"/>
          <w:lang w:eastAsia="en-US"/>
        </w:rPr>
        <w:t>[</w:t>
      </w:r>
      <w:r w:rsidR="00770DE6" w:rsidRPr="00A11C5A">
        <w:rPr>
          <w:rFonts w:eastAsiaTheme="minorHAnsi"/>
          <w:color w:val="000000"/>
          <w:lang w:eastAsia="en-US"/>
        </w:rPr>
        <w:t>the forerunner to NDIS School Leavers Employment S</w:t>
      </w:r>
      <w:r w:rsidRPr="00A11C5A">
        <w:rPr>
          <w:rFonts w:eastAsiaTheme="minorHAnsi"/>
          <w:color w:val="000000"/>
          <w:lang w:eastAsia="en-US"/>
        </w:rPr>
        <w:t>upports (SLES)</w:t>
      </w:r>
      <w:r w:rsidR="00160908" w:rsidRPr="00A11C5A">
        <w:rPr>
          <w:rFonts w:eastAsiaTheme="minorHAnsi"/>
          <w:color w:val="000000"/>
          <w:lang w:eastAsia="en-US"/>
        </w:rPr>
        <w:t>]</w:t>
      </w:r>
      <w:r w:rsidR="00770DE6" w:rsidRPr="00A11C5A">
        <w:rPr>
          <w:rFonts w:eastAsiaTheme="minorHAnsi"/>
          <w:color w:val="000000"/>
          <w:lang w:eastAsia="en-US"/>
        </w:rPr>
        <w:t xml:space="preserve"> </w:t>
      </w:r>
      <w:r w:rsidR="001D7F92" w:rsidRPr="00A11C5A">
        <w:rPr>
          <w:rFonts w:eastAsiaTheme="minorHAnsi"/>
          <w:color w:val="000000"/>
          <w:lang w:eastAsia="en-US"/>
        </w:rPr>
        <w:t>programs</w:t>
      </w:r>
      <w:r w:rsidR="00160908" w:rsidRPr="00A11C5A">
        <w:rPr>
          <w:rFonts w:eastAsiaTheme="minorHAnsi"/>
          <w:color w:val="000000"/>
          <w:lang w:eastAsia="en-US"/>
        </w:rPr>
        <w:t>’</w:t>
      </w:r>
      <w:r w:rsidR="001D7F92" w:rsidRPr="00A11C5A">
        <w:rPr>
          <w:rFonts w:eastAsiaTheme="minorHAnsi"/>
          <w:color w:val="000000"/>
          <w:lang w:eastAsia="en-US"/>
        </w:rPr>
        <w:t xml:space="preserve"> results were </w:t>
      </w:r>
      <w:r w:rsidR="00770DE6" w:rsidRPr="00A11C5A">
        <w:rPr>
          <w:rFonts w:eastAsiaTheme="minorHAnsi"/>
          <w:color w:val="000000"/>
          <w:lang w:eastAsia="en-US"/>
        </w:rPr>
        <w:t xml:space="preserve">hugely </w:t>
      </w:r>
      <w:r w:rsidR="001D7F92" w:rsidRPr="00A11C5A">
        <w:rPr>
          <w:rFonts w:eastAsiaTheme="minorHAnsi"/>
          <w:color w:val="000000"/>
          <w:lang w:eastAsia="en-US"/>
        </w:rPr>
        <w:t xml:space="preserve">inconsistent. 22% of providers </w:t>
      </w:r>
      <w:r w:rsidR="001D7F92" w:rsidRPr="00A11C5A">
        <w:rPr>
          <w:rFonts w:eastAsiaTheme="minorHAnsi"/>
          <w:color w:val="000000"/>
          <w:u w:val="single"/>
          <w:lang w:eastAsia="en-US"/>
        </w:rPr>
        <w:t xml:space="preserve">never </w:t>
      </w:r>
      <w:r w:rsidR="001D7F92" w:rsidRPr="00A11C5A">
        <w:rPr>
          <w:rFonts w:eastAsiaTheme="minorHAnsi"/>
          <w:color w:val="000000"/>
          <w:lang w:eastAsia="en-US"/>
        </w:rPr>
        <w:t xml:space="preserve">obtained an open employment outcome, 19% only one placement whereas another 14% achieved 75% and higher outcomes.  </w:t>
      </w:r>
      <w:r w:rsidR="0024116A" w:rsidRPr="00A11C5A">
        <w:rPr>
          <w:rFonts w:eastAsiaTheme="minorHAnsi"/>
          <w:color w:val="000000"/>
          <w:lang w:eastAsia="en-US"/>
        </w:rPr>
        <w:t>(</w:t>
      </w:r>
      <w:r w:rsidR="001D7F92" w:rsidRPr="00A11C5A">
        <w:rPr>
          <w:rFonts w:eastAsiaTheme="minorHAnsi"/>
          <w:color w:val="000000"/>
          <w:lang w:eastAsia="en-US"/>
        </w:rPr>
        <w:fldChar w:fldCharType="begin"/>
      </w:r>
      <w:r w:rsidR="00EB2093" w:rsidRPr="00A11C5A">
        <w:rPr>
          <w:rFonts w:eastAsiaTheme="minorHAnsi"/>
          <w:color w:val="000000"/>
          <w:lang w:eastAsia="en-US"/>
        </w:rPr>
        <w:instrText xml:space="preserve"> ADDIN EN.CITE &lt;EndNote&gt;&lt;Cite AuthorYear="1"&gt;&lt;Author&gt;Xu&lt;/Author&gt;&lt;Year&gt;2017&lt;/Year&gt;&lt;RecNum&gt;7&lt;/RecNum&gt;&lt;DisplayText&gt;Xu and Stancliffe (2017)&lt;/DisplayText&gt;&lt;record&gt;&lt;rec-number&gt;7&lt;/rec-number&gt;&lt;foreign-keys&gt;&lt;key app="EN" db-id="stx5satavvxdvveepsx59affx9z95f5v2rzw" timestamp="1561957744"&gt;7&lt;/key&gt;&lt;/foreign-keys&gt;&lt;ref-type name="Journal Article"&gt;17&lt;/ref-type&gt;&lt;contributors&gt;&lt;authors&gt;&lt;author&gt;Xu, Tianxi&lt;/author&gt;&lt;author&gt;Stancliffe, Roger J.&lt;/author&gt;&lt;/authors&gt;&lt;/contributors&gt;&lt;titles&gt;&lt;title&gt;An Evaluation of Employment Outcomes Achieved by Transition to Work Service Providers in Sydney, Australia&lt;/title&gt;&lt;secondary-title&gt;Journal of Intellectual &amp;amp; Developmental Disability&lt;/secondary-title&gt;&lt;/titles&gt;&lt;periodical&gt;&lt;full-title&gt;Journal of Intellectual &amp;amp; Developmental Disability&lt;/full-title&gt;&lt;/periodical&gt;&lt;pages&gt;51-63&lt;/pages&gt;&lt;volume&gt;44&lt;/volume&gt;&lt;number&gt;1&lt;/number&gt;&lt;keywords&gt;&lt;keyword&gt;Transitional Programs&lt;/keyword&gt;&lt;keyword&gt;Program Effectiveness&lt;/keyword&gt;&lt;keyword&gt;Performance&lt;/keyword&gt;&lt;keyword&gt;Employment Level&lt;/keyword&gt;&lt;keyword&gt;Correlation&lt;/keyword&gt;&lt;keyword&gt;Foreign Countries&lt;/keyword&gt;&lt;keyword&gt;Disabilities&lt;/keyword&gt;&lt;keyword&gt;Job Skills&lt;/keyword&gt;&lt;keyword&gt;Employment Qualifications&lt;/keyword&gt;&lt;keyword&gt;High School Graduates&lt;/keyword&gt;&lt;/keywords&gt;&lt;dates&gt;&lt;year&gt;2017&lt;/year&gt;&lt;/dates&gt;&lt;isbn&gt;1366-8250&lt;/isbn&gt;&lt;urls&gt;&lt;related-urls&gt;&lt;url&gt;https://www.tandfonline.com/doi/full/10.3109/13668250.2017.1310809&lt;/url&gt;&lt;/related-urls&gt;&lt;/urls&gt;&lt;electronic-resource-num&gt;10.3109/13668250.2017.1310809&lt;/electronic-resource-num&gt;&lt;/record&gt;&lt;/Cite&gt;&lt;/EndNote&gt;</w:instrText>
      </w:r>
      <w:r w:rsidR="001D7F92" w:rsidRPr="00A11C5A">
        <w:rPr>
          <w:rFonts w:eastAsiaTheme="minorHAnsi"/>
          <w:color w:val="000000"/>
          <w:lang w:eastAsia="en-US"/>
        </w:rPr>
        <w:fldChar w:fldCharType="separate"/>
      </w:r>
      <w:r w:rsidR="00EB2093" w:rsidRPr="00A11C5A">
        <w:rPr>
          <w:rFonts w:eastAsiaTheme="minorHAnsi"/>
          <w:noProof/>
          <w:color w:val="000000"/>
          <w:lang w:eastAsia="en-US"/>
        </w:rPr>
        <w:t>Xu and Stancliffe (2017)</w:t>
      </w:r>
      <w:r w:rsidR="001D7F92" w:rsidRPr="00A11C5A">
        <w:rPr>
          <w:rFonts w:eastAsiaTheme="minorHAnsi"/>
          <w:color w:val="000000"/>
          <w:lang w:eastAsia="en-US"/>
        </w:rPr>
        <w:fldChar w:fldCharType="end"/>
      </w:r>
    </w:p>
    <w:p w:rsidR="001D7F92" w:rsidRPr="00A11C5A" w:rsidRDefault="001D7F92" w:rsidP="00A11C5A">
      <w:pPr>
        <w:autoSpaceDE w:val="0"/>
        <w:autoSpaceDN w:val="0"/>
        <w:adjustRightInd w:val="0"/>
        <w:spacing w:before="240" w:line="240" w:lineRule="auto"/>
      </w:pPr>
      <w:r w:rsidRPr="00A11C5A">
        <w:fldChar w:fldCharType="begin"/>
      </w:r>
      <w:r w:rsidRPr="00A11C5A">
        <w:instrText xml:space="preserve"> ADDIN EN.CITE &lt;EndNote&gt;&lt;Cite AuthorYear="1"&gt;&lt;Author&gt;Alexander&lt;/Author&gt;&lt;Year&gt;2018&lt;/Year&gt;&lt;RecNum&gt;145&lt;/RecNum&gt;&lt;DisplayText&gt;Alexander, Ford, Raghavendra, and Clark (2018)&lt;/DisplayText&gt;&lt;record&gt;&lt;rec-number&gt;145&lt;/rec-number&gt;&lt;foreign-keys&gt;&lt;key app="EN" db-id="stx5satavvxdvveepsx59affx9z95f5v2rzw" timestamp="1569904793"&gt;145&lt;/key&gt;&lt;/foreign-keys&gt;&lt;ref-type name="Journal Article"&gt;17&lt;/ref-type&gt;&lt;contributors&gt;&lt;authors&gt;&lt;author&gt;Alexander, June&lt;/author&gt;&lt;author&gt;Ford, Jerry&lt;/author&gt;&lt;author&gt;Raghavendra, Parimala&lt;/author&gt;&lt;author&gt;Clark, Julie&lt;/author&gt;&lt;/authors&gt;&lt;/contributors&gt;&lt;titles&gt;&lt;title&gt;Nature and extent of on-the-job training for employees with an intellectual disability: a pilot study&lt;/title&gt;&lt;secondary-title&gt;Research and Practice in Intellectual and Developmental Disabilities&lt;/secondary-title&gt;&lt;/titles&gt;&lt;periodical&gt;&lt;full-title&gt;Research and Practice in Intellectual and Developmental Disabilities&lt;/full-title&gt;&lt;/periodical&gt;&lt;pages&gt;138-148&lt;/pages&gt;&lt;volume&gt;5&lt;/volume&gt;&lt;number&gt;2&lt;/number&gt;&lt;keywords&gt;&lt;keyword&gt;Training Strategies&lt;/keyword&gt;&lt;keyword&gt;Australian Disability Enterprise&lt;/keyword&gt;&lt;keyword&gt;Supported Employee&lt;/keyword&gt;&lt;keyword&gt;Intellectual Disability&lt;/keyword&gt;&lt;keyword&gt;on-the-Job Training&lt;/keyword&gt;&lt;keyword&gt;Trainers/Staff&lt;/keyword&gt;&lt;/keywords&gt;&lt;dates&gt;&lt;year&gt;2018&lt;/year&gt;&lt;/dates&gt;&lt;isbn&gt;2329-7018&lt;/isbn&gt;&lt;urls&gt;&lt;/urls&gt;&lt;electronic-resource-num&gt;10.1080/23297018.2017.1359661&lt;/electronic-resource-num&gt;&lt;/record&gt;&lt;/Cite&gt;&lt;/EndNote&gt;</w:instrText>
      </w:r>
      <w:r w:rsidRPr="00A11C5A">
        <w:fldChar w:fldCharType="separate"/>
      </w:r>
      <w:r w:rsidRPr="00A11C5A">
        <w:rPr>
          <w:noProof/>
        </w:rPr>
        <w:t>Alexander, Ford, Raghavendra, and Clark (2018)</w:t>
      </w:r>
      <w:r w:rsidRPr="00A11C5A">
        <w:fldChar w:fldCharType="end"/>
      </w:r>
      <w:r w:rsidRPr="00A11C5A">
        <w:t xml:space="preserve"> conducted a study into the use of </w:t>
      </w:r>
      <w:r w:rsidR="0024116A" w:rsidRPr="00A11C5A">
        <w:t>evidence</w:t>
      </w:r>
      <w:r w:rsidR="00766AB6" w:rsidRPr="00A11C5A">
        <w:t>-</w:t>
      </w:r>
      <w:r w:rsidR="0024116A" w:rsidRPr="00A11C5A">
        <w:t xml:space="preserve">based </w:t>
      </w:r>
      <w:r w:rsidRPr="00A11C5A">
        <w:t>training strategies used by NDIS employment support staff in Australian Disability Enterprises. They found only a limited number were being used, consequently employees with intellectual disability were missing out on the necessary training to enhance their employment skills.</w:t>
      </w:r>
    </w:p>
    <w:p w:rsidR="00B7795F" w:rsidRPr="00A11C5A" w:rsidRDefault="00B7795F" w:rsidP="00A11C5A">
      <w:pPr>
        <w:pStyle w:val="BodyText"/>
        <w:spacing w:before="240"/>
        <w:rPr>
          <w:b w:val="0"/>
        </w:rPr>
      </w:pPr>
      <w:r w:rsidRPr="00A11C5A">
        <w:rPr>
          <w:b w:val="0"/>
        </w:rPr>
        <w:t>Burns and Lawn, (2013) revealed that many employees in the Disability Employment Service sector had little experience or training in dealing with the complex employment needs.</w:t>
      </w:r>
    </w:p>
    <w:p w:rsidR="00B7795F" w:rsidRPr="00A11C5A" w:rsidRDefault="00B7795F" w:rsidP="00A11C5A">
      <w:pPr>
        <w:pStyle w:val="BodyText"/>
        <w:spacing w:before="240"/>
        <w:rPr>
          <w:b w:val="0"/>
        </w:rPr>
      </w:pPr>
      <w:r w:rsidRPr="00A11C5A">
        <w:rPr>
          <w:b w:val="0"/>
        </w:rPr>
        <w:t xml:space="preserve">A Department of Social Services. (2014) evaluation of Disability Employment Services identified the need for better training and skills for support staff so that staff can better provide employees with disability appropriate supports. </w:t>
      </w:r>
    </w:p>
    <w:p w:rsidR="001D7F92" w:rsidRPr="00A11C5A" w:rsidRDefault="00E3293B" w:rsidP="00A11C5A">
      <w:pPr>
        <w:spacing w:before="240"/>
      </w:pPr>
      <w:r w:rsidRPr="00A11C5A">
        <w:t>Technical Assistance C</w:t>
      </w:r>
      <w:r w:rsidR="001D7F92" w:rsidRPr="00A11C5A">
        <w:t xml:space="preserve">entres can provide transition professionals with a rich source of theoretical and practical knowledge, resources and activities.  </w:t>
      </w:r>
    </w:p>
    <w:p w:rsidR="008154C8" w:rsidRPr="00A11C5A" w:rsidRDefault="00E56483" w:rsidP="00816E70">
      <w:pPr>
        <w:pStyle w:val="BodyText"/>
        <w:spacing w:before="240"/>
        <w:rPr>
          <w:rFonts w:eastAsiaTheme="minorHAnsi"/>
          <w:highlight w:val="yellow"/>
          <w:lang w:eastAsia="en-US"/>
        </w:rPr>
      </w:pPr>
      <w:r w:rsidRPr="00A11C5A">
        <w:rPr>
          <w:b w:val="0"/>
        </w:rPr>
        <w:t>In Australia, there are no government funded technical assistance bodies to research and support transition activity and good practice in disability employment</w:t>
      </w:r>
      <w:r w:rsidRPr="00A11C5A">
        <w:rPr>
          <w:b w:val="0"/>
          <w:color w:val="000000"/>
        </w:rPr>
        <w:t xml:space="preserve">. </w:t>
      </w:r>
      <w:r w:rsidR="005F417D" w:rsidRPr="00A11C5A">
        <w:rPr>
          <w:b w:val="0"/>
          <w:color w:val="000000"/>
        </w:rPr>
        <w:t xml:space="preserve">There is a </w:t>
      </w:r>
      <w:r w:rsidRPr="00A11C5A">
        <w:rPr>
          <w:b w:val="0"/>
          <w:color w:val="000000"/>
        </w:rPr>
        <w:t>need for a body</w:t>
      </w:r>
      <w:r w:rsidR="00160908" w:rsidRPr="00A11C5A">
        <w:rPr>
          <w:b w:val="0"/>
          <w:color w:val="000000"/>
        </w:rPr>
        <w:t xml:space="preserve"> (or bod</w:t>
      </w:r>
      <w:r w:rsidRPr="00A11C5A">
        <w:rPr>
          <w:b w:val="0"/>
          <w:color w:val="000000"/>
        </w:rPr>
        <w:t>ies</w:t>
      </w:r>
      <w:r w:rsidR="00160908" w:rsidRPr="00A11C5A">
        <w:rPr>
          <w:b w:val="0"/>
          <w:color w:val="000000"/>
        </w:rPr>
        <w:t xml:space="preserve">) </w:t>
      </w:r>
      <w:r w:rsidR="007A19BB" w:rsidRPr="00A11C5A">
        <w:rPr>
          <w:b w:val="0"/>
          <w:color w:val="000000"/>
        </w:rPr>
        <w:t xml:space="preserve">not only </w:t>
      </w:r>
      <w:r w:rsidR="00160908" w:rsidRPr="00A11C5A">
        <w:rPr>
          <w:b w:val="0"/>
          <w:color w:val="000000"/>
        </w:rPr>
        <w:t xml:space="preserve">to </w:t>
      </w:r>
      <w:r w:rsidR="005F417D" w:rsidRPr="00A11C5A">
        <w:rPr>
          <w:b w:val="0"/>
          <w:color w:val="000000"/>
        </w:rPr>
        <w:t>conduct resear</w:t>
      </w:r>
      <w:r w:rsidR="007A19BB" w:rsidRPr="00A11C5A">
        <w:rPr>
          <w:b w:val="0"/>
          <w:color w:val="000000"/>
        </w:rPr>
        <w:t xml:space="preserve">ch into transition practices but </w:t>
      </w:r>
      <w:r w:rsidR="005F417D" w:rsidRPr="00A11C5A">
        <w:rPr>
          <w:b w:val="0"/>
          <w:color w:val="000000"/>
        </w:rPr>
        <w:t>to disseminate practical advice</w:t>
      </w:r>
      <w:r w:rsidR="007A19BB" w:rsidRPr="00A11C5A">
        <w:rPr>
          <w:b w:val="0"/>
          <w:color w:val="000000"/>
        </w:rPr>
        <w:t xml:space="preserve"> based on research findings on</w:t>
      </w:r>
      <w:r w:rsidR="005F417D" w:rsidRPr="00A11C5A">
        <w:rPr>
          <w:b w:val="0"/>
          <w:color w:val="000000"/>
        </w:rPr>
        <w:t xml:space="preserve"> good practice in all aspects of effective school to work transition, particularly collaboration. This body could be </w:t>
      </w:r>
      <w:r w:rsidR="00160908" w:rsidRPr="00A11C5A">
        <w:rPr>
          <w:b w:val="0"/>
          <w:color w:val="000000"/>
        </w:rPr>
        <w:t xml:space="preserve">hosted </w:t>
      </w:r>
      <w:r w:rsidR="005F417D" w:rsidRPr="00A11C5A">
        <w:rPr>
          <w:b w:val="0"/>
          <w:color w:val="000000"/>
        </w:rPr>
        <w:t xml:space="preserve">within a university, government agency such as NDIA or in </w:t>
      </w:r>
      <w:r w:rsidR="00160908" w:rsidRPr="00A11C5A">
        <w:rPr>
          <w:b w:val="0"/>
          <w:color w:val="000000"/>
        </w:rPr>
        <w:t>an</w:t>
      </w:r>
      <w:r w:rsidR="005F417D" w:rsidRPr="00A11C5A">
        <w:rPr>
          <w:b w:val="0"/>
          <w:color w:val="000000"/>
        </w:rPr>
        <w:t xml:space="preserve">other organisation such as NDS. </w:t>
      </w:r>
    </w:p>
    <w:p w:rsidR="00E62EB7"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38" w:name="_Toc17105030"/>
      <w:bookmarkStart w:id="39" w:name="_Toc26352808"/>
      <w:bookmarkStart w:id="40" w:name="_Toc26358574"/>
      <w:r w:rsidRPr="00816E70">
        <w:rPr>
          <w:rFonts w:cs="Arial"/>
          <w:color w:val="FFFFFF" w:themeColor="background1"/>
          <w:sz w:val="28"/>
          <w:szCs w:val="28"/>
        </w:rPr>
        <w:lastRenderedPageBreak/>
        <w:t>Conclu</w:t>
      </w:r>
      <w:r w:rsidR="00C45228" w:rsidRPr="00816E70">
        <w:rPr>
          <w:rFonts w:cs="Arial"/>
          <w:color w:val="FFFFFF" w:themeColor="background1"/>
          <w:sz w:val="28"/>
          <w:szCs w:val="28"/>
        </w:rPr>
        <w:t>sion</w:t>
      </w:r>
      <w:bookmarkEnd w:id="38"/>
      <w:bookmarkEnd w:id="39"/>
      <w:bookmarkEnd w:id="40"/>
    </w:p>
    <w:p w:rsidR="00F635DD" w:rsidRPr="00A11C5A" w:rsidRDefault="00F635DD" w:rsidP="00A11C5A">
      <w:pPr>
        <w:pStyle w:val="Default"/>
        <w:spacing w:before="240"/>
        <w:rPr>
          <w:rFonts w:ascii="Arial" w:hAnsi="Arial"/>
          <w:b w:val="0"/>
        </w:rPr>
      </w:pPr>
      <w:r w:rsidRPr="00A11C5A">
        <w:rPr>
          <w:rFonts w:ascii="Arial" w:hAnsi="Arial"/>
          <w:b w:val="0"/>
        </w:rPr>
        <w:t xml:space="preserve">Transition from education to employment is critical for the social and </w:t>
      </w:r>
      <w:r w:rsidR="00455E70" w:rsidRPr="00A11C5A">
        <w:rPr>
          <w:rFonts w:ascii="Arial" w:hAnsi="Arial"/>
          <w:b w:val="0"/>
        </w:rPr>
        <w:t>economic futures of people</w:t>
      </w:r>
      <w:r w:rsidRPr="00A11C5A">
        <w:rPr>
          <w:rFonts w:ascii="Arial" w:hAnsi="Arial"/>
          <w:b w:val="0"/>
        </w:rPr>
        <w:t xml:space="preserve"> with disabilit</w:t>
      </w:r>
      <w:r w:rsidR="00DC711F" w:rsidRPr="00A11C5A">
        <w:rPr>
          <w:rFonts w:ascii="Arial" w:hAnsi="Arial"/>
          <w:b w:val="0"/>
        </w:rPr>
        <w:t>y</w:t>
      </w:r>
      <w:r w:rsidRPr="00A11C5A">
        <w:rPr>
          <w:rFonts w:ascii="Arial" w:hAnsi="Arial"/>
          <w:b w:val="0"/>
        </w:rPr>
        <w:t xml:space="preserve">. A successful transition to work can help </w:t>
      </w:r>
      <w:r w:rsidR="00DC711F" w:rsidRPr="00A11C5A">
        <w:rPr>
          <w:rFonts w:ascii="Arial" w:hAnsi="Arial"/>
          <w:b w:val="0"/>
        </w:rPr>
        <w:t xml:space="preserve">people to </w:t>
      </w:r>
      <w:r w:rsidRPr="00A11C5A">
        <w:rPr>
          <w:rFonts w:ascii="Arial" w:hAnsi="Arial"/>
          <w:b w:val="0"/>
        </w:rPr>
        <w:t>achiev</w:t>
      </w:r>
      <w:r w:rsidR="00DC711F" w:rsidRPr="00A11C5A">
        <w:rPr>
          <w:rFonts w:ascii="Arial" w:hAnsi="Arial"/>
          <w:b w:val="0"/>
        </w:rPr>
        <w:t>e</w:t>
      </w:r>
      <w:r w:rsidRPr="00A11C5A">
        <w:rPr>
          <w:rFonts w:ascii="Arial" w:hAnsi="Arial"/>
          <w:b w:val="0"/>
        </w:rPr>
        <w:t xml:space="preserve"> full social and economic participation</w:t>
      </w:r>
      <w:r w:rsidR="00BD54A8" w:rsidRPr="00A11C5A">
        <w:rPr>
          <w:rFonts w:ascii="Arial" w:hAnsi="Arial"/>
          <w:b w:val="0"/>
        </w:rPr>
        <w:t>.</w:t>
      </w:r>
      <w:r w:rsidRPr="00A11C5A">
        <w:rPr>
          <w:rFonts w:ascii="Arial" w:hAnsi="Arial"/>
          <w:b w:val="0"/>
        </w:rPr>
        <w:t xml:space="preserve"> </w:t>
      </w:r>
    </w:p>
    <w:p w:rsidR="00E733CD" w:rsidRPr="00A11C5A" w:rsidRDefault="00E51654" w:rsidP="00A11C5A">
      <w:pPr>
        <w:pStyle w:val="BodyText"/>
        <w:spacing w:before="240"/>
        <w:rPr>
          <w:b w:val="0"/>
        </w:rPr>
      </w:pPr>
      <w:r w:rsidRPr="00A11C5A">
        <w:rPr>
          <w:b w:val="0"/>
        </w:rPr>
        <w:t>As the evidence demonstrates, t</w:t>
      </w:r>
      <w:r w:rsidR="00C45228" w:rsidRPr="00A11C5A">
        <w:rPr>
          <w:b w:val="0"/>
        </w:rPr>
        <w:t>he practice of collaborating with key stakeholders via place</w:t>
      </w:r>
      <w:r w:rsidRPr="00A11C5A">
        <w:rPr>
          <w:b w:val="0"/>
        </w:rPr>
        <w:t>-</w:t>
      </w:r>
      <w:r w:rsidR="00C45228" w:rsidRPr="00A11C5A">
        <w:rPr>
          <w:b w:val="0"/>
        </w:rPr>
        <w:t xml:space="preserve">based networks to </w:t>
      </w:r>
      <w:r w:rsidRPr="00A11C5A">
        <w:rPr>
          <w:b w:val="0"/>
        </w:rPr>
        <w:t>support school to work transitions f</w:t>
      </w:r>
      <w:r w:rsidR="00C45228" w:rsidRPr="00A11C5A">
        <w:rPr>
          <w:b w:val="0"/>
        </w:rPr>
        <w:t xml:space="preserve">or </w:t>
      </w:r>
      <w:r w:rsidR="00DC711F" w:rsidRPr="00A11C5A">
        <w:rPr>
          <w:b w:val="0"/>
        </w:rPr>
        <w:t xml:space="preserve">young </w:t>
      </w:r>
      <w:r w:rsidR="00C45228" w:rsidRPr="00A11C5A">
        <w:rPr>
          <w:b w:val="0"/>
        </w:rPr>
        <w:t>pe</w:t>
      </w:r>
      <w:r w:rsidR="00E733CD" w:rsidRPr="00A11C5A">
        <w:rPr>
          <w:b w:val="0"/>
        </w:rPr>
        <w:t>ople</w:t>
      </w:r>
      <w:r w:rsidR="00C45228" w:rsidRPr="00A11C5A">
        <w:rPr>
          <w:b w:val="0"/>
        </w:rPr>
        <w:t xml:space="preserve"> with disability </w:t>
      </w:r>
      <w:r w:rsidR="00E733CD" w:rsidRPr="00A11C5A">
        <w:rPr>
          <w:b w:val="0"/>
        </w:rPr>
        <w:t>will</w:t>
      </w:r>
      <w:r w:rsidR="00C45228" w:rsidRPr="00A11C5A">
        <w:rPr>
          <w:b w:val="0"/>
        </w:rPr>
        <w:t xml:space="preserve"> improve</w:t>
      </w:r>
      <w:r w:rsidRPr="00A11C5A">
        <w:rPr>
          <w:b w:val="0"/>
        </w:rPr>
        <w:t xml:space="preserve"> their social and economic</w:t>
      </w:r>
      <w:r w:rsidR="00C45228" w:rsidRPr="00A11C5A">
        <w:rPr>
          <w:b w:val="0"/>
        </w:rPr>
        <w:t xml:space="preserve"> outcomes. </w:t>
      </w:r>
    </w:p>
    <w:p w:rsidR="00E733CD" w:rsidRPr="00A11C5A" w:rsidRDefault="00E733CD" w:rsidP="00A11C5A">
      <w:pPr>
        <w:pStyle w:val="BodyText"/>
        <w:spacing w:before="240"/>
        <w:rPr>
          <w:b w:val="0"/>
        </w:rPr>
      </w:pPr>
      <w:r w:rsidRPr="00A11C5A">
        <w:rPr>
          <w:b w:val="0"/>
        </w:rPr>
        <w:t xml:space="preserve">One potential role </w:t>
      </w:r>
      <w:r w:rsidR="00C45228" w:rsidRPr="00A11C5A">
        <w:rPr>
          <w:b w:val="0"/>
        </w:rPr>
        <w:t xml:space="preserve">of collaborative teams is to address systemic barriers to </w:t>
      </w:r>
      <w:r w:rsidRPr="00A11C5A">
        <w:rPr>
          <w:b w:val="0"/>
        </w:rPr>
        <w:t xml:space="preserve">the employment of </w:t>
      </w:r>
      <w:r w:rsidR="00DC711F" w:rsidRPr="00A11C5A">
        <w:rPr>
          <w:b w:val="0"/>
        </w:rPr>
        <w:t xml:space="preserve">young </w:t>
      </w:r>
      <w:r w:rsidRPr="00A11C5A">
        <w:rPr>
          <w:b w:val="0"/>
        </w:rPr>
        <w:t>people with disability.</w:t>
      </w:r>
      <w:r w:rsidR="00C45228" w:rsidRPr="00A11C5A">
        <w:rPr>
          <w:b w:val="0"/>
        </w:rPr>
        <w:t xml:space="preserve"> However, in Australia the issue of collaboration and</w:t>
      </w:r>
      <w:r w:rsidR="0026488B" w:rsidRPr="00A11C5A">
        <w:rPr>
          <w:b w:val="0"/>
        </w:rPr>
        <w:t xml:space="preserve"> cross-jurisdictional factors </w:t>
      </w:r>
      <w:r w:rsidR="00C45228" w:rsidRPr="00A11C5A">
        <w:rPr>
          <w:b w:val="0"/>
        </w:rPr>
        <w:t>remains an issue</w:t>
      </w:r>
      <w:r w:rsidRPr="00A11C5A">
        <w:rPr>
          <w:b w:val="0"/>
        </w:rPr>
        <w:t xml:space="preserve">. </w:t>
      </w:r>
    </w:p>
    <w:p w:rsidR="00C45228" w:rsidRPr="00A11C5A" w:rsidRDefault="00E733CD" w:rsidP="00A11C5A">
      <w:pPr>
        <w:pStyle w:val="BodyText"/>
        <w:spacing w:before="240"/>
        <w:rPr>
          <w:b w:val="0"/>
        </w:rPr>
      </w:pPr>
      <w:r w:rsidRPr="00A11C5A">
        <w:rPr>
          <w:b w:val="0"/>
        </w:rPr>
        <w:t xml:space="preserve">Despite the substantial evidence base </w:t>
      </w:r>
      <w:r w:rsidR="0026488B" w:rsidRPr="00A11C5A">
        <w:rPr>
          <w:b w:val="0"/>
        </w:rPr>
        <w:t>and gov</w:t>
      </w:r>
      <w:r w:rsidR="00DA091A" w:rsidRPr="00A11C5A">
        <w:rPr>
          <w:b w:val="0"/>
        </w:rPr>
        <w:t>ernment enquiries recommending</w:t>
      </w:r>
      <w:r w:rsidR="0026488B" w:rsidRPr="00A11C5A">
        <w:rPr>
          <w:b w:val="0"/>
        </w:rPr>
        <w:t xml:space="preserve"> t</w:t>
      </w:r>
      <w:r w:rsidRPr="00A11C5A">
        <w:rPr>
          <w:b w:val="0"/>
        </w:rPr>
        <w:t>he need for collaborative practice and early invention w</w:t>
      </w:r>
      <w:r w:rsidR="0026488B" w:rsidRPr="00A11C5A">
        <w:rPr>
          <w:b w:val="0"/>
        </w:rPr>
        <w:t xml:space="preserve">hile students are in school, the will </w:t>
      </w:r>
      <w:r w:rsidR="00E51654" w:rsidRPr="00A11C5A">
        <w:rPr>
          <w:b w:val="0"/>
        </w:rPr>
        <w:t>to remove the structural barr</w:t>
      </w:r>
      <w:r w:rsidR="0026488B" w:rsidRPr="00A11C5A">
        <w:rPr>
          <w:b w:val="0"/>
        </w:rPr>
        <w:t xml:space="preserve">iers to effective collaboration remains </w:t>
      </w:r>
      <w:r w:rsidR="004936A1" w:rsidRPr="00A11C5A">
        <w:rPr>
          <w:b w:val="0"/>
        </w:rPr>
        <w:t>elusive</w:t>
      </w:r>
      <w:r w:rsidR="0026488B" w:rsidRPr="00A11C5A">
        <w:rPr>
          <w:b w:val="0"/>
        </w:rPr>
        <w:t xml:space="preserve"> </w:t>
      </w:r>
    </w:p>
    <w:p w:rsidR="00C71046" w:rsidRPr="00A11C5A" w:rsidRDefault="00C71046" w:rsidP="00A11C5A">
      <w:pPr>
        <w:spacing w:before="240" w:line="259" w:lineRule="auto"/>
      </w:pPr>
      <w:bookmarkStart w:id="41" w:name="_Toc17105031"/>
      <w:r w:rsidRPr="00A11C5A">
        <w:br w:type="page"/>
      </w:r>
    </w:p>
    <w:p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42" w:name="_Toc26352809"/>
      <w:bookmarkStart w:id="43" w:name="_Toc26358575"/>
      <w:r w:rsidRPr="00816E70">
        <w:rPr>
          <w:rFonts w:cs="Arial"/>
          <w:color w:val="FFFFFF" w:themeColor="background1"/>
          <w:sz w:val="28"/>
          <w:szCs w:val="28"/>
        </w:rPr>
        <w:lastRenderedPageBreak/>
        <w:t>R</w:t>
      </w:r>
      <w:r w:rsidR="00673AF7" w:rsidRPr="00816E70">
        <w:rPr>
          <w:rFonts w:cs="Arial"/>
          <w:color w:val="FFFFFF" w:themeColor="background1"/>
          <w:sz w:val="28"/>
          <w:szCs w:val="28"/>
        </w:rPr>
        <w:t>eferences</w:t>
      </w:r>
      <w:bookmarkEnd w:id="41"/>
      <w:bookmarkEnd w:id="42"/>
      <w:bookmarkEnd w:id="43"/>
    </w:p>
    <w:p w:rsidR="004035AC" w:rsidRPr="00A11C5A" w:rsidRDefault="004035AC" w:rsidP="00680668">
      <w:pPr>
        <w:pStyle w:val="BodyText"/>
        <w:spacing w:before="240"/>
        <w:rPr>
          <w:b w:val="0"/>
          <w:i/>
        </w:rPr>
      </w:pPr>
      <w:r w:rsidRPr="00A11C5A">
        <w:rPr>
          <w:b w:val="0"/>
        </w:rPr>
        <w:t xml:space="preserve">Agrin, M., Cain, H., &amp; Cavin, M. (2002). </w:t>
      </w:r>
      <w:r w:rsidR="00C95EB9" w:rsidRPr="00C95EB9">
        <w:rPr>
          <w:b w:val="0"/>
        </w:rPr>
        <w:t>Enhan</w:t>
      </w:r>
      <w:r w:rsidR="00C95EB9">
        <w:rPr>
          <w:b w:val="0"/>
        </w:rPr>
        <w:t>cing</w:t>
      </w:r>
      <w:r w:rsidRPr="00A11C5A">
        <w:rPr>
          <w:b w:val="0"/>
        </w:rPr>
        <w:t xml:space="preserve"> the involvement of rehabilitation counsellors in the transition process. </w:t>
      </w:r>
      <w:r w:rsidRPr="00A11C5A">
        <w:rPr>
          <w:b w:val="0"/>
          <w:i/>
        </w:rPr>
        <w:t>Career Development for Exceptional Individuals, 25, 141-155.</w:t>
      </w:r>
    </w:p>
    <w:p w:rsidR="00C71046" w:rsidRPr="00A11C5A" w:rsidRDefault="00C71046" w:rsidP="00680668">
      <w:pPr>
        <w:pStyle w:val="EndNoteBibliography"/>
        <w:spacing w:before="240"/>
        <w:rPr>
          <w:rFonts w:ascii="Arial" w:hAnsi="Arial" w:cs="Arial"/>
          <w:sz w:val="24"/>
        </w:rPr>
      </w:pPr>
      <w:r w:rsidRPr="00A11C5A">
        <w:rPr>
          <w:rFonts w:ascii="Arial" w:hAnsi="Arial" w:cs="Arial"/>
          <w:sz w:val="24"/>
        </w:rPr>
        <w:t xml:space="preserve">Alexander, J., Ford, J., Raghavendra, P., &amp; Clark, J. (2018). Nature and extent of on-the-job training for employees with an intellectual disability: a pilot study. </w:t>
      </w:r>
      <w:r w:rsidRPr="00A11C5A">
        <w:rPr>
          <w:rFonts w:ascii="Arial" w:hAnsi="Arial" w:cs="Arial"/>
          <w:i/>
          <w:sz w:val="24"/>
        </w:rPr>
        <w:t>Research and Practice in Intellectual and Developmental Disabilities, 5</w:t>
      </w:r>
      <w:r w:rsidRPr="00A11C5A">
        <w:rPr>
          <w:rFonts w:ascii="Arial" w:hAnsi="Arial" w:cs="Arial"/>
          <w:sz w:val="24"/>
        </w:rPr>
        <w:t>(2), 138-148. doi:10.1080/23297018.2017.1359661</w:t>
      </w:r>
    </w:p>
    <w:p w:rsidR="004035AC" w:rsidRPr="00A11C5A" w:rsidRDefault="004035AC" w:rsidP="00680668">
      <w:pPr>
        <w:pStyle w:val="BodyText"/>
        <w:spacing w:before="240"/>
        <w:rPr>
          <w:b w:val="0"/>
        </w:rPr>
      </w:pPr>
      <w:r w:rsidRPr="00A11C5A">
        <w:rPr>
          <w:b w:val="0"/>
        </w:rPr>
        <w:t>ARTD Consultants.</w:t>
      </w:r>
      <w:r w:rsidRPr="00A11C5A">
        <w:rPr>
          <w:b w:val="0"/>
          <w:i/>
        </w:rPr>
        <w:t xml:space="preserve"> </w:t>
      </w:r>
      <w:r w:rsidRPr="00A11C5A">
        <w:rPr>
          <w:b w:val="0"/>
        </w:rPr>
        <w:t>(2019).</w:t>
      </w:r>
      <w:r w:rsidRPr="00A11C5A">
        <w:rPr>
          <w:b w:val="0"/>
          <w:i/>
        </w:rPr>
        <w:t xml:space="preserve"> Ticket to Work Post-School Outcomes: Report for National Disability Services, Final Report.</w:t>
      </w:r>
      <w:r w:rsidRPr="00A11C5A">
        <w:rPr>
          <w:b w:val="0"/>
        </w:rPr>
        <w:t xml:space="preserve"> Retrieved from </w:t>
      </w:r>
      <w:hyperlink r:id="rId28" w:history="1">
        <w:r w:rsidRPr="00A11C5A">
          <w:rPr>
            <w:rStyle w:val="Hyperlink"/>
            <w:b w:val="0"/>
          </w:rPr>
          <w:t>http://www.tickettowork.org.au/research-evaluation/</w:t>
        </w:r>
      </w:hyperlink>
    </w:p>
    <w:p w:rsidR="004035AC" w:rsidRPr="00A11C5A" w:rsidRDefault="004035AC" w:rsidP="00680668">
      <w:pPr>
        <w:pStyle w:val="BodyText"/>
        <w:spacing w:before="240"/>
        <w:rPr>
          <w:b w:val="0"/>
        </w:rPr>
      </w:pPr>
      <w:r w:rsidRPr="00A11C5A">
        <w:rPr>
          <w:b w:val="0"/>
        </w:rPr>
        <w:t>ARTD Consultants (n.d.) Ticket to Work Network Analysis. NDS Draft Report.</w:t>
      </w:r>
    </w:p>
    <w:p w:rsidR="00184520" w:rsidRPr="00A11C5A" w:rsidRDefault="00CA45B4" w:rsidP="00680668">
      <w:pPr>
        <w:pStyle w:val="BodyText"/>
        <w:spacing w:before="240"/>
        <w:rPr>
          <w:b w:val="0"/>
        </w:rPr>
      </w:pPr>
      <w:r w:rsidRPr="00A11C5A">
        <w:rPr>
          <w:b w:val="0"/>
        </w:rPr>
        <w:t>ARTD</w:t>
      </w:r>
      <w:r w:rsidR="00184520" w:rsidRPr="00A11C5A">
        <w:rPr>
          <w:b w:val="0"/>
        </w:rPr>
        <w:t xml:space="preserve"> Consultants (2016). </w:t>
      </w:r>
      <w:r w:rsidR="00184520" w:rsidRPr="00A11C5A">
        <w:rPr>
          <w:b w:val="0"/>
          <w:i/>
        </w:rPr>
        <w:t xml:space="preserve">Ticket to Work Pilot Outcomes Study: A Quasi-experimental Evaluation of Pathways from School to Economic and Social Inclusion. </w:t>
      </w:r>
      <w:r w:rsidRPr="00A11C5A">
        <w:rPr>
          <w:b w:val="0"/>
        </w:rPr>
        <w:t>Sydney: National Disability Services.</w:t>
      </w:r>
    </w:p>
    <w:p w:rsidR="002F4C66" w:rsidRPr="00A11C5A" w:rsidRDefault="004035AC" w:rsidP="00680668">
      <w:pPr>
        <w:pStyle w:val="BodyText"/>
        <w:spacing w:before="240"/>
        <w:rPr>
          <w:b w:val="0"/>
        </w:rPr>
      </w:pPr>
      <w:r w:rsidRPr="00A11C5A">
        <w:rPr>
          <w:b w:val="0"/>
        </w:rPr>
        <w:t xml:space="preserve">Aspel, N., Bettis, G., Test, D. W., &amp; Wood, W. M. (1998). An evaluation of a comprehensive system of transition services. </w:t>
      </w:r>
      <w:r w:rsidRPr="00A11C5A">
        <w:rPr>
          <w:b w:val="0"/>
          <w:i/>
        </w:rPr>
        <w:t>Career Development for Exceptional Individuals, 21</w:t>
      </w:r>
      <w:r w:rsidRPr="00A11C5A">
        <w:rPr>
          <w:b w:val="0"/>
        </w:rPr>
        <w:t>(2), 203-223.</w:t>
      </w:r>
    </w:p>
    <w:p w:rsidR="00C71046" w:rsidRPr="00A11C5A" w:rsidRDefault="00C71046" w:rsidP="00680668">
      <w:pPr>
        <w:pStyle w:val="EndNoteBibliography"/>
        <w:spacing w:before="240" w:line="276" w:lineRule="auto"/>
        <w:rPr>
          <w:rFonts w:ascii="Arial" w:hAnsi="Arial" w:cs="Arial"/>
          <w:sz w:val="24"/>
        </w:rPr>
      </w:pPr>
      <w:r w:rsidRPr="00A11C5A">
        <w:rPr>
          <w:rFonts w:ascii="Arial" w:hAnsi="Arial" w:cs="Arial"/>
          <w:sz w:val="24"/>
        </w:rPr>
        <w:t xml:space="preserve">Australian Human Rights Commission. (2016). </w:t>
      </w:r>
      <w:r w:rsidRPr="00A11C5A">
        <w:rPr>
          <w:rFonts w:ascii="Arial" w:hAnsi="Arial" w:cs="Arial"/>
          <w:i/>
          <w:sz w:val="24"/>
        </w:rPr>
        <w:t>Willing to Work: National Inquiry into Employment Discrimination Against Older Australians and Australians with Disability</w:t>
      </w:r>
      <w:r w:rsidRPr="00A11C5A">
        <w:rPr>
          <w:rFonts w:ascii="Arial" w:hAnsi="Arial" w:cs="Arial"/>
          <w:sz w:val="24"/>
        </w:rPr>
        <w:t>. Sydney, NSW: Australian Human Rights Commission.</w:t>
      </w:r>
    </w:p>
    <w:p w:rsidR="002F4C66" w:rsidRPr="00A11C5A" w:rsidRDefault="002F4C66" w:rsidP="00680668">
      <w:pPr>
        <w:spacing w:before="240"/>
      </w:pPr>
      <w:r w:rsidRPr="00A11C5A">
        <w:t xml:space="preserve">Australian Institute of Health and Welfare. (2019). </w:t>
      </w:r>
      <w:r w:rsidRPr="00A11C5A">
        <w:rPr>
          <w:i/>
        </w:rPr>
        <w:t>People with disability in Australia 2019, in brief</w:t>
      </w:r>
      <w:r w:rsidRPr="00A11C5A">
        <w:t>. Canberra. (Cat. no. DIS 74.).</w:t>
      </w:r>
    </w:p>
    <w:p w:rsidR="002F4C66" w:rsidRPr="00A11C5A" w:rsidRDefault="002F4C66" w:rsidP="00680668">
      <w:pPr>
        <w:spacing w:before="240"/>
      </w:pPr>
      <w:r w:rsidRPr="00A11C5A">
        <w:t xml:space="preserve">Australian Public Service Commission. (2012). </w:t>
      </w:r>
      <w:r w:rsidRPr="00A11C5A">
        <w:rPr>
          <w:i/>
        </w:rPr>
        <w:t>Tackling wicked problems: A public policy perspective</w:t>
      </w:r>
      <w:r w:rsidRPr="00A11C5A">
        <w:t xml:space="preserve">. Canberra. Retrieved from </w:t>
      </w:r>
      <w:hyperlink r:id="rId29" w:history="1">
        <w:r w:rsidRPr="00A11C5A">
          <w:rPr>
            <w:rStyle w:val="Hyperlink"/>
          </w:rPr>
          <w:t>https://www.apsc.gov.au/tackling-wicked-problems-public-policy-perspective</w:t>
        </w:r>
      </w:hyperlink>
    </w:p>
    <w:p w:rsidR="004035AC" w:rsidRPr="00A11C5A" w:rsidRDefault="004035AC" w:rsidP="00680668">
      <w:pPr>
        <w:pStyle w:val="BodyText"/>
        <w:spacing w:before="240"/>
        <w:rPr>
          <w:b w:val="0"/>
        </w:rPr>
      </w:pPr>
      <w:r w:rsidRPr="00A11C5A">
        <w:rPr>
          <w:b w:val="0"/>
        </w:rPr>
        <w:t xml:space="preserve">Beamish, W., Meadows, D., &amp; Davies, M. (2012). Benchmarking teacher practice in Queensland transition programs for youth with intellectual disability and autism. </w:t>
      </w:r>
      <w:r w:rsidRPr="00A11C5A">
        <w:rPr>
          <w:b w:val="0"/>
          <w:i/>
        </w:rPr>
        <w:t>The Journal of Special Education, 45</w:t>
      </w:r>
      <w:r w:rsidRPr="00A11C5A">
        <w:rPr>
          <w:b w:val="0"/>
        </w:rPr>
        <w:t>(4), 227-241.</w:t>
      </w:r>
    </w:p>
    <w:p w:rsidR="004035AC" w:rsidRPr="00A11C5A" w:rsidRDefault="004035AC" w:rsidP="00680668">
      <w:pPr>
        <w:pStyle w:val="BodyText"/>
        <w:spacing w:before="240"/>
        <w:rPr>
          <w:b w:val="0"/>
        </w:rPr>
      </w:pPr>
      <w:r w:rsidRPr="00A11C5A">
        <w:rPr>
          <w:b w:val="0"/>
        </w:rPr>
        <w:t xml:space="preserve">Benz, M. R., &amp; Lindstrom, L. (1999). Improving collaboration between schools and vocational rehabilitation: The youth transition program model. </w:t>
      </w:r>
      <w:r w:rsidRPr="00A11C5A">
        <w:rPr>
          <w:b w:val="0"/>
          <w:i/>
        </w:rPr>
        <w:t>Journal of Vocational Rehabilitation, 13</w:t>
      </w:r>
      <w:r w:rsidRPr="00A11C5A">
        <w:rPr>
          <w:b w:val="0"/>
        </w:rPr>
        <w:t>, 55-63.</w:t>
      </w:r>
    </w:p>
    <w:p w:rsidR="004035AC" w:rsidRPr="00A11C5A" w:rsidRDefault="004035AC" w:rsidP="00680668">
      <w:pPr>
        <w:pStyle w:val="BodyText"/>
        <w:spacing w:before="240"/>
        <w:rPr>
          <w:b w:val="0"/>
        </w:rPr>
      </w:pPr>
      <w:r w:rsidRPr="00A11C5A">
        <w:rPr>
          <w:b w:val="0"/>
        </w:rPr>
        <w:lastRenderedPageBreak/>
        <w:t xml:space="preserve">Benz, M. R., Lindstrom, L., &amp; Yovanoff, P. (2000). Improving graduation and employment outcomes of students with disabilities: Predictive factors and student perspectives. </w:t>
      </w:r>
      <w:r w:rsidRPr="00A11C5A">
        <w:rPr>
          <w:b w:val="0"/>
          <w:i/>
        </w:rPr>
        <w:t>Exceptional Children, 66</w:t>
      </w:r>
      <w:r w:rsidRPr="00A11C5A">
        <w:rPr>
          <w:b w:val="0"/>
        </w:rPr>
        <w:t>(4), 509-529.</w:t>
      </w:r>
    </w:p>
    <w:p w:rsidR="00EB072E" w:rsidRPr="00A11C5A" w:rsidRDefault="004035AC" w:rsidP="00680668">
      <w:pPr>
        <w:pStyle w:val="BodyText"/>
        <w:spacing w:before="240"/>
        <w:rPr>
          <w:b w:val="0"/>
        </w:rPr>
      </w:pPr>
      <w:r w:rsidRPr="00A11C5A">
        <w:rPr>
          <w:b w:val="0"/>
        </w:rPr>
        <w:t xml:space="preserve">Burns, C., &amp; Lawn, S. (2013). Disability employment services in Australia: A brief primer. </w:t>
      </w:r>
      <w:r w:rsidRPr="00A11C5A">
        <w:rPr>
          <w:b w:val="0"/>
          <w:i/>
        </w:rPr>
        <w:t>Australian Journal of Rehabilitation Counselling, 19</w:t>
      </w:r>
      <w:r w:rsidRPr="00A11C5A">
        <w:rPr>
          <w:b w:val="0"/>
        </w:rPr>
        <w:t>(1), 46-56</w:t>
      </w:r>
      <w:r w:rsidR="00EB072E" w:rsidRPr="00A11C5A">
        <w:rPr>
          <w:b w:val="0"/>
        </w:rPr>
        <w:t>.</w:t>
      </w:r>
    </w:p>
    <w:p w:rsidR="004035AC" w:rsidRPr="00A11C5A" w:rsidRDefault="004035AC" w:rsidP="00680668">
      <w:pPr>
        <w:pStyle w:val="BodyText"/>
        <w:spacing w:before="240"/>
        <w:rPr>
          <w:b w:val="0"/>
        </w:rPr>
      </w:pPr>
      <w:r w:rsidRPr="00A11C5A">
        <w:rPr>
          <w:b w:val="0"/>
        </w:rPr>
        <w:t xml:space="preserve">Butterworth, J., Chrisrenson, J., &amp; Flippo, K. (2017). Partnerships in employment: Building strong coalitions to facilitate systems change for youth and young adults. </w:t>
      </w:r>
      <w:r w:rsidRPr="00A11C5A">
        <w:rPr>
          <w:b w:val="0"/>
          <w:i/>
        </w:rPr>
        <w:t>Journal of Vocational Rehabilitation, 47</w:t>
      </w:r>
      <w:r w:rsidRPr="00A11C5A">
        <w:rPr>
          <w:b w:val="0"/>
        </w:rPr>
        <w:t>, 265-276.</w:t>
      </w:r>
    </w:p>
    <w:p w:rsidR="004035AC" w:rsidRPr="00A11C5A" w:rsidRDefault="004035AC" w:rsidP="00680668">
      <w:pPr>
        <w:pStyle w:val="BodyText"/>
        <w:spacing w:before="240"/>
        <w:rPr>
          <w:b w:val="0"/>
        </w:rPr>
      </w:pPr>
      <w:r w:rsidRPr="00A11C5A">
        <w:rPr>
          <w:b w:val="0"/>
        </w:rPr>
        <w:t>Carter, E., Blustein, C., Bubble, J., Harvey, S., Henderson, L., &amp; McMillan, E. (2016</w:t>
      </w:r>
      <w:r w:rsidR="00EB072E" w:rsidRPr="00A11C5A">
        <w:rPr>
          <w:b w:val="0"/>
        </w:rPr>
        <w:t>)</w:t>
      </w:r>
      <w:r w:rsidRPr="00A11C5A">
        <w:rPr>
          <w:b w:val="0"/>
        </w:rPr>
        <w:t xml:space="preserve">. Engaging communities in identifying local strategies for expanding integrated employment during and after high school. </w:t>
      </w:r>
      <w:r w:rsidRPr="00A11C5A">
        <w:rPr>
          <w:b w:val="0"/>
          <w:i/>
        </w:rPr>
        <w:t>American Journal on Intellectual and Developmental Disabilities, 121</w:t>
      </w:r>
      <w:r w:rsidRPr="00A11C5A">
        <w:rPr>
          <w:b w:val="0"/>
        </w:rPr>
        <w:t>(5), 398-418.</w:t>
      </w:r>
    </w:p>
    <w:p w:rsidR="004035AC" w:rsidRPr="00A11C5A" w:rsidRDefault="004035AC" w:rsidP="00680668">
      <w:pPr>
        <w:pStyle w:val="BodyText"/>
        <w:spacing w:before="240"/>
        <w:rPr>
          <w:b w:val="0"/>
        </w:rPr>
      </w:pPr>
      <w:r w:rsidRPr="00A11C5A">
        <w:rPr>
          <w:b w:val="0"/>
        </w:rPr>
        <w:t xml:space="preserve">Centre for Disability Research and Policy, (2017). </w:t>
      </w:r>
      <w:r w:rsidRPr="00A11C5A">
        <w:rPr>
          <w:b w:val="0"/>
          <w:i/>
        </w:rPr>
        <w:t xml:space="preserve">A Fair Go: Inequality, well Being and Australian Adults with a disability, 2001-2015. </w:t>
      </w:r>
      <w:r w:rsidRPr="00A11C5A">
        <w:rPr>
          <w:b w:val="0"/>
        </w:rPr>
        <w:t xml:space="preserve">University of Sydney. Retrieved from </w:t>
      </w:r>
      <w:hyperlink r:id="rId30" w:history="1">
        <w:r w:rsidRPr="00A11C5A">
          <w:rPr>
            <w:rStyle w:val="Hyperlink"/>
            <w:b w:val="0"/>
          </w:rPr>
          <w:t>https://sydney.edu.au/health-sciences/cdrp/publications/technical-reports/A_Fair_Go.pdf</w:t>
        </w:r>
      </w:hyperlink>
    </w:p>
    <w:p w:rsidR="004035AC" w:rsidRPr="00A11C5A" w:rsidRDefault="004035AC" w:rsidP="00680668">
      <w:pPr>
        <w:pStyle w:val="BodyText"/>
        <w:spacing w:before="240"/>
        <w:rPr>
          <w:b w:val="0"/>
        </w:rPr>
      </w:pPr>
      <w:r w:rsidRPr="00A11C5A">
        <w:rPr>
          <w:b w:val="0"/>
        </w:rPr>
        <w:t xml:space="preserve">Certo, N. J., Mautz, D., Pumpian, I., Sax, C., Smalley, K., Wade, H. A., Noyes, D., Luecking, R., &amp; Wechsler, J. (2003). Review and discussion of a model for seamless transition to adulthood. </w:t>
      </w:r>
      <w:r w:rsidRPr="00A11C5A">
        <w:rPr>
          <w:b w:val="0"/>
          <w:i/>
        </w:rPr>
        <w:t>Education and Training in Developmental Disabilities, 38</w:t>
      </w:r>
      <w:r w:rsidRPr="00A11C5A">
        <w:rPr>
          <w:b w:val="0"/>
        </w:rPr>
        <w:t>(1), 3-17.</w:t>
      </w:r>
    </w:p>
    <w:p w:rsidR="00863234" w:rsidRPr="00A11C5A" w:rsidRDefault="00863234" w:rsidP="00680668">
      <w:pPr>
        <w:spacing w:before="240"/>
        <w:rPr>
          <w:rStyle w:val="Hyperlink"/>
        </w:rPr>
      </w:pPr>
      <w:r w:rsidRPr="00A11C5A">
        <w:t xml:space="preserve">Children with Disability Australia. (2015). </w:t>
      </w:r>
      <w:r w:rsidRPr="00A11C5A">
        <w:rPr>
          <w:i/>
        </w:rPr>
        <w:t>Post School Transition: The Experiences of Students with Disability</w:t>
      </w:r>
      <w:r w:rsidRPr="00A11C5A">
        <w:t xml:space="preserve">. Clifton Hill. Retrieved from </w:t>
      </w:r>
      <w:hyperlink r:id="rId31" w:history="1">
        <w:r w:rsidR="00E51831" w:rsidRPr="00E51831">
          <w:rPr>
            <w:rStyle w:val="Hyperlink"/>
          </w:rPr>
          <w:t>https://www.cyda.org.au/search/details/85/post-school-transition-the-experiences-of-students-with-disability</w:t>
        </w:r>
      </w:hyperlink>
    </w:p>
    <w:p w:rsidR="00863234" w:rsidRPr="00A11C5A" w:rsidRDefault="00863234" w:rsidP="00680668">
      <w:pPr>
        <w:spacing w:before="240"/>
      </w:pPr>
      <w:r w:rsidRPr="00A11C5A">
        <w:t xml:space="preserve">Council of Australian Governments, Department of Social Services. (2011). </w:t>
      </w:r>
      <w:r w:rsidRPr="00A11C5A">
        <w:rPr>
          <w:i/>
        </w:rPr>
        <w:t>National Disability Strategy</w:t>
      </w:r>
      <w:r w:rsidRPr="00A11C5A">
        <w:t xml:space="preserve">. Canberra Retrieved from </w:t>
      </w:r>
      <w:hyperlink r:id="rId32" w:history="1">
        <w:r w:rsidRPr="00A11C5A">
          <w:rPr>
            <w:rStyle w:val="Hyperlink"/>
          </w:rPr>
          <w:t>https://www.dss.gov.au/sites/default/files/documents/05_2012/national_disability_strategy_2010_2020.pdf</w:t>
        </w:r>
      </w:hyperlink>
    </w:p>
    <w:p w:rsidR="004035AC" w:rsidRPr="00A11C5A" w:rsidRDefault="004035AC" w:rsidP="00680668">
      <w:pPr>
        <w:pStyle w:val="BodyText"/>
        <w:spacing w:before="240"/>
        <w:rPr>
          <w:b w:val="0"/>
        </w:rPr>
      </w:pPr>
      <w:r w:rsidRPr="00A11C5A">
        <w:rPr>
          <w:b w:val="0"/>
        </w:rPr>
        <w:t xml:space="preserve">Crudden, A. (2912). Transition to employment for students with visual impairments: Components for success. </w:t>
      </w:r>
      <w:r w:rsidRPr="00A11C5A">
        <w:rPr>
          <w:b w:val="0"/>
          <w:i/>
        </w:rPr>
        <w:t>Journal of visual impairments and blindness, 94</w:t>
      </w:r>
      <w:r w:rsidRPr="00A11C5A">
        <w:rPr>
          <w:b w:val="0"/>
        </w:rPr>
        <w:t>, 133-145.</w:t>
      </w:r>
    </w:p>
    <w:p w:rsidR="00C23C4D" w:rsidRPr="00A11C5A" w:rsidRDefault="00C23C4D" w:rsidP="00680668">
      <w:pPr>
        <w:pStyle w:val="BodyText"/>
        <w:spacing w:before="240"/>
        <w:rPr>
          <w:b w:val="0"/>
        </w:rPr>
      </w:pPr>
      <w:r w:rsidRPr="00A11C5A">
        <w:rPr>
          <w:b w:val="0"/>
        </w:rPr>
        <w:t xml:space="preserve">Department of Social Services. (2014). Evaluation of Disability Employment Services 2010- 2013 Final Report. Disability and Carers. </w:t>
      </w:r>
    </w:p>
    <w:p w:rsidR="004035AC" w:rsidRPr="00A11C5A" w:rsidRDefault="004035AC" w:rsidP="00680668">
      <w:pPr>
        <w:pStyle w:val="BodyText"/>
        <w:spacing w:before="240"/>
        <w:rPr>
          <w:b w:val="0"/>
        </w:rPr>
      </w:pPr>
      <w:r w:rsidRPr="00A11C5A">
        <w:rPr>
          <w:b w:val="0"/>
        </w:rPr>
        <w:t xml:space="preserve">Dempsey, I., &amp; Arthur, M. (1998). Characteristics and professional development needs of staff working in employment services for people with a disability. </w:t>
      </w:r>
      <w:r w:rsidRPr="00A11C5A">
        <w:rPr>
          <w:b w:val="0"/>
          <w:i/>
        </w:rPr>
        <w:t>Journal of Intellectual and Developmental Disability, 23</w:t>
      </w:r>
      <w:r w:rsidRPr="00A11C5A">
        <w:rPr>
          <w:b w:val="0"/>
        </w:rPr>
        <w:t>(4), 333-342.</w:t>
      </w:r>
    </w:p>
    <w:p w:rsidR="004035AC" w:rsidRPr="00A11C5A" w:rsidRDefault="004035AC" w:rsidP="00680668">
      <w:pPr>
        <w:pStyle w:val="BodyText"/>
        <w:spacing w:before="240"/>
        <w:rPr>
          <w:b w:val="0"/>
        </w:rPr>
      </w:pPr>
      <w:r w:rsidRPr="00A11C5A">
        <w:rPr>
          <w:b w:val="0"/>
        </w:rPr>
        <w:lastRenderedPageBreak/>
        <w:t xml:space="preserve">Dempsey, I, &amp; Arthur, M. (2002). Support staff in a sample of Australian community-based services for people with a disability: Career intentions, personal characteristics and professional development needs. </w:t>
      </w:r>
      <w:r w:rsidRPr="00A11C5A">
        <w:rPr>
          <w:b w:val="0"/>
          <w:i/>
        </w:rPr>
        <w:t>Journal of Intellectual and Developmental Disability, 27</w:t>
      </w:r>
      <w:r w:rsidRPr="00A11C5A">
        <w:rPr>
          <w:b w:val="0"/>
        </w:rPr>
        <w:t>(3), 201-214.</w:t>
      </w:r>
    </w:p>
    <w:p w:rsidR="004035AC" w:rsidRPr="00A11C5A" w:rsidRDefault="004035AC" w:rsidP="00680668">
      <w:pPr>
        <w:pStyle w:val="BodyText"/>
        <w:spacing w:before="240"/>
        <w:rPr>
          <w:b w:val="0"/>
        </w:rPr>
      </w:pPr>
      <w:r w:rsidRPr="00A11C5A">
        <w:rPr>
          <w:b w:val="0"/>
        </w:rPr>
        <w:t xml:space="preserve">Dempsey, I., &amp; Dally, K. (2014). Professional standards for Australian special education teachers. </w:t>
      </w:r>
      <w:r w:rsidRPr="00A11C5A">
        <w:rPr>
          <w:b w:val="0"/>
          <w:i/>
        </w:rPr>
        <w:t>Australasian Journal of Special Education, 38</w:t>
      </w:r>
      <w:r w:rsidRPr="00A11C5A">
        <w:rPr>
          <w:b w:val="0"/>
        </w:rPr>
        <w:t>(1), 1-13.</w:t>
      </w:r>
    </w:p>
    <w:p w:rsidR="005E0EEF" w:rsidRPr="00A11C5A" w:rsidRDefault="005E0EEF" w:rsidP="00680668">
      <w:pPr>
        <w:spacing w:before="240"/>
      </w:pPr>
      <w:r w:rsidRPr="00A11C5A">
        <w:t xml:space="preserve">Department of Social Services. (2019). </w:t>
      </w:r>
      <w:r w:rsidRPr="00A11C5A">
        <w:rPr>
          <w:i/>
        </w:rPr>
        <w:t>NDIS Participant Employment Taskforce Terms of Reference</w:t>
      </w:r>
      <w:r w:rsidRPr="00A11C5A">
        <w:t xml:space="preserve">. Canberra Retrieved from </w:t>
      </w:r>
      <w:hyperlink r:id="rId33" w:history="1">
        <w:r w:rsidRPr="00A11C5A">
          <w:rPr>
            <w:rStyle w:val="Hyperlink"/>
          </w:rPr>
          <w:t>https://www.dss.gov.au/sites/default/files/documents/01_2019/ndis-participant-employment-taskforce-terms-reference-publication.docx</w:t>
        </w:r>
      </w:hyperlink>
      <w:r w:rsidRPr="00A11C5A">
        <w:t>.</w:t>
      </w:r>
    </w:p>
    <w:p w:rsidR="00E13008" w:rsidRPr="00A11C5A" w:rsidRDefault="00E13008" w:rsidP="00680668">
      <w:pPr>
        <w:pStyle w:val="EndNoteBibliography"/>
        <w:spacing w:before="240"/>
        <w:rPr>
          <w:rFonts w:ascii="Arial" w:hAnsi="Arial" w:cs="Arial"/>
          <w:sz w:val="24"/>
        </w:rPr>
      </w:pPr>
      <w:r w:rsidRPr="00A11C5A">
        <w:rPr>
          <w:rFonts w:ascii="Arial" w:hAnsi="Arial" w:cs="Arial"/>
          <w:sz w:val="24"/>
        </w:rPr>
        <w:t xml:space="preserve">Diament, M. (2014). Obama Signs Law Limiting Sheltered Workshop Eligibility </w:t>
      </w:r>
      <w:r w:rsidRPr="00A11C5A">
        <w:rPr>
          <w:rFonts w:ascii="Arial" w:hAnsi="Arial" w:cs="Arial"/>
          <w:i/>
          <w:sz w:val="24"/>
        </w:rPr>
        <w:t>Disability Scoop</w:t>
      </w:r>
      <w:r w:rsidRPr="00A11C5A">
        <w:rPr>
          <w:rFonts w:ascii="Arial" w:hAnsi="Arial" w:cs="Arial"/>
          <w:sz w:val="24"/>
        </w:rPr>
        <w:t xml:space="preserve">. Retrieved from </w:t>
      </w:r>
      <w:hyperlink r:id="rId34" w:history="1">
        <w:r w:rsidR="00805C15" w:rsidRPr="00A11C5A">
          <w:rPr>
            <w:rStyle w:val="Hyperlink"/>
            <w:rFonts w:ascii="Arial" w:hAnsi="Arial" w:cs="Arial"/>
            <w:sz w:val="24"/>
          </w:rPr>
          <w:t>www.disabilityscoop.com/2014/07/22/obama-law-limiting-sheltered/19538/</w:t>
        </w:r>
      </w:hyperlink>
    </w:p>
    <w:p w:rsidR="005E0EEF" w:rsidRPr="00A11C5A" w:rsidRDefault="005E0EEF" w:rsidP="00680668">
      <w:pPr>
        <w:spacing w:before="240"/>
        <w:rPr>
          <w:b/>
        </w:rPr>
      </w:pPr>
      <w:r w:rsidRPr="00A11C5A">
        <w:t xml:space="preserve">Disability Reform Council (COAG). (2015). </w:t>
      </w:r>
      <w:r w:rsidRPr="00A11C5A">
        <w:rPr>
          <w:i/>
        </w:rPr>
        <w:t>ILC Policy Framework</w:t>
      </w:r>
      <w:r w:rsidRPr="00A11C5A">
        <w:t xml:space="preserve">.  Retrieved from </w:t>
      </w:r>
      <w:hyperlink r:id="rId35" w:history="1">
        <w:r w:rsidRPr="00A11C5A">
          <w:rPr>
            <w:rStyle w:val="Hyperlink"/>
          </w:rPr>
          <w:t>https://www.ndis.gov.au/community/information-linkages-and-capacity-building-ilc/ilc-policy-framework</w:t>
        </w:r>
      </w:hyperlink>
    </w:p>
    <w:p w:rsidR="004035AC" w:rsidRPr="00A11C5A" w:rsidRDefault="004035AC" w:rsidP="00680668">
      <w:pPr>
        <w:pStyle w:val="BodyText"/>
        <w:spacing w:before="240"/>
        <w:rPr>
          <w:b w:val="0"/>
        </w:rPr>
      </w:pPr>
      <w:r w:rsidRPr="00A11C5A">
        <w:rPr>
          <w:b w:val="0"/>
        </w:rPr>
        <w:t xml:space="preserve">Devlieger, P. J., &amp; Trach, J. S. (1999). Mediation as a transition process: The impact on postschool employment outcomes. </w:t>
      </w:r>
      <w:r w:rsidRPr="00A11C5A">
        <w:rPr>
          <w:b w:val="0"/>
          <w:i/>
        </w:rPr>
        <w:t>Exceptional Children, 65</w:t>
      </w:r>
      <w:r w:rsidRPr="00A11C5A">
        <w:rPr>
          <w:b w:val="0"/>
        </w:rPr>
        <w:t>(4), 507-523.</w:t>
      </w:r>
    </w:p>
    <w:p w:rsidR="00414769" w:rsidRPr="00A11C5A" w:rsidRDefault="00414769" w:rsidP="00680668">
      <w:pPr>
        <w:spacing w:before="240"/>
        <w:rPr>
          <w:b/>
        </w:rPr>
      </w:pPr>
      <w:r w:rsidRPr="00A11C5A">
        <w:t xml:space="preserve">Federal Partners in Transition Workgroup. (2015). </w:t>
      </w:r>
      <w:r w:rsidRPr="00A11C5A">
        <w:rPr>
          <w:i/>
        </w:rPr>
        <w:t>The 2020 Federal Youth Transition Plan: A Federal Interagency Strategy (2015)</w:t>
      </w:r>
      <w:r w:rsidRPr="00A11C5A">
        <w:t xml:space="preserve">. Retrieved from </w:t>
      </w:r>
      <w:hyperlink r:id="rId36" w:history="1">
        <w:r w:rsidRPr="00A11C5A">
          <w:rPr>
            <w:rStyle w:val="Hyperlink"/>
          </w:rPr>
          <w:t>https://www.dol.gov/odep/pdf/20150302-FPT.pdf</w:t>
        </w:r>
      </w:hyperlink>
    </w:p>
    <w:p w:rsidR="004035AC" w:rsidRPr="00A11C5A" w:rsidRDefault="004035AC" w:rsidP="00680668">
      <w:pPr>
        <w:pStyle w:val="BodyText"/>
        <w:spacing w:before="240"/>
        <w:rPr>
          <w:b w:val="0"/>
        </w:rPr>
      </w:pPr>
      <w:r w:rsidRPr="00A11C5A">
        <w:rPr>
          <w:b w:val="0"/>
        </w:rPr>
        <w:t xml:space="preserve">Frey, B., Lohmeier, J., Lee, S., &amp; Tollefson, N. (2006). </w:t>
      </w:r>
      <w:r w:rsidRPr="00A11C5A">
        <w:rPr>
          <w:b w:val="0"/>
          <w:i/>
        </w:rPr>
        <w:t>American Journal of Evaluation, 27</w:t>
      </w:r>
      <w:r w:rsidRPr="00A11C5A">
        <w:rPr>
          <w:b w:val="0"/>
        </w:rPr>
        <w:t>(3), 383-392.</w:t>
      </w:r>
    </w:p>
    <w:p w:rsidR="004035AC" w:rsidRPr="00A11C5A" w:rsidRDefault="004035AC" w:rsidP="00680668">
      <w:pPr>
        <w:pStyle w:val="BodyText"/>
        <w:spacing w:before="240"/>
        <w:rPr>
          <w:b w:val="0"/>
        </w:rPr>
      </w:pPr>
      <w:r w:rsidRPr="00A11C5A">
        <w:rPr>
          <w:b w:val="0"/>
        </w:rPr>
        <w:t xml:space="preserve">Forbes, 2007). Towards inclusion: An Australian perspective. </w:t>
      </w:r>
      <w:r w:rsidRPr="00A11C5A">
        <w:rPr>
          <w:b w:val="0"/>
          <w:i/>
        </w:rPr>
        <w:t xml:space="preserve">Support for Learning, 22, </w:t>
      </w:r>
      <w:r w:rsidRPr="00A11C5A">
        <w:rPr>
          <w:b w:val="0"/>
        </w:rPr>
        <w:t>66-71.</w:t>
      </w:r>
    </w:p>
    <w:p w:rsidR="004035AC" w:rsidRPr="00A11C5A" w:rsidRDefault="004035AC" w:rsidP="00680668">
      <w:pPr>
        <w:pStyle w:val="BodyText"/>
        <w:spacing w:before="240"/>
        <w:rPr>
          <w:b w:val="0"/>
        </w:rPr>
      </w:pPr>
      <w:r w:rsidRPr="00A11C5A">
        <w:rPr>
          <w:b w:val="0"/>
        </w:rPr>
        <w:t xml:space="preserve">Grigal, M., Neubert, D. A., &amp; Moon, M. S. (2001). Public school programs for students with significant disabilities in post-secondary settings. </w:t>
      </w:r>
      <w:r w:rsidRPr="00A11C5A">
        <w:rPr>
          <w:b w:val="0"/>
          <w:i/>
        </w:rPr>
        <w:t>Education and Training in Mental Retardation and Developmental Disabilities, 36</w:t>
      </w:r>
      <w:r w:rsidRPr="00A11C5A">
        <w:rPr>
          <w:b w:val="0"/>
        </w:rPr>
        <w:t>(3), 244-254.</w:t>
      </w:r>
    </w:p>
    <w:p w:rsidR="004035AC" w:rsidRPr="00A11C5A" w:rsidRDefault="004035AC" w:rsidP="00680668">
      <w:pPr>
        <w:pStyle w:val="BodyText"/>
        <w:spacing w:before="240"/>
        <w:rPr>
          <w:b w:val="0"/>
        </w:rPr>
      </w:pPr>
      <w:r w:rsidRPr="00A11C5A">
        <w:rPr>
          <w:b w:val="0"/>
        </w:rPr>
        <w:t xml:space="preserve">Haber, M, Mazzotti, V., Mustian, A., Rowe, D., Bartholomew, A., Test, D., &amp; Fowler, C. (2016). </w:t>
      </w:r>
      <w:r w:rsidRPr="00A11C5A">
        <w:rPr>
          <w:b w:val="0"/>
          <w:i/>
        </w:rPr>
        <w:t>Review of Educational Research, 86</w:t>
      </w:r>
      <w:r w:rsidRPr="00A11C5A">
        <w:rPr>
          <w:b w:val="0"/>
        </w:rPr>
        <w:t>(1), 123-162.</w:t>
      </w:r>
    </w:p>
    <w:p w:rsidR="00E13008" w:rsidRPr="00A11C5A" w:rsidRDefault="00E13008" w:rsidP="00680668">
      <w:pPr>
        <w:pStyle w:val="EndNoteBibliography"/>
        <w:spacing w:before="240" w:line="276" w:lineRule="auto"/>
        <w:rPr>
          <w:rFonts w:ascii="Arial" w:hAnsi="Arial" w:cs="Arial"/>
          <w:sz w:val="24"/>
        </w:rPr>
      </w:pPr>
      <w:r w:rsidRPr="00A11C5A">
        <w:rPr>
          <w:rFonts w:ascii="Arial" w:hAnsi="Arial" w:cs="Arial"/>
          <w:sz w:val="24"/>
        </w:rPr>
        <w:t xml:space="preserve">Hager, R. M. (2002). The Transition from School to Work: The Special Education and State Vocational Rehabilitation Systems' Obligations to Prepare Students with Disabilities for the World of Work. Policy &amp; Practice Brief# 4. </w:t>
      </w:r>
      <w:r w:rsidRPr="00A11C5A">
        <w:rPr>
          <w:rFonts w:ascii="Arial" w:hAnsi="Arial" w:cs="Arial"/>
          <w:i/>
          <w:sz w:val="24"/>
        </w:rPr>
        <w:t>Employment and Disability Institute</w:t>
      </w:r>
      <w:r w:rsidRPr="00A11C5A">
        <w:rPr>
          <w:rFonts w:ascii="Arial" w:hAnsi="Arial" w:cs="Arial"/>
          <w:sz w:val="24"/>
        </w:rPr>
        <w:t xml:space="preserve">. </w:t>
      </w:r>
    </w:p>
    <w:p w:rsidR="004035AC" w:rsidRPr="00A11C5A" w:rsidRDefault="004035AC" w:rsidP="00680668">
      <w:pPr>
        <w:pStyle w:val="BodyText"/>
        <w:spacing w:before="240"/>
        <w:rPr>
          <w:b w:val="0"/>
        </w:rPr>
      </w:pPr>
      <w:r w:rsidRPr="00A11C5A">
        <w:rPr>
          <w:b w:val="0"/>
        </w:rPr>
        <w:lastRenderedPageBreak/>
        <w:t xml:space="preserve">Hall, M., Kleinert, H. L., &amp; Kearns, J. F. (2000). Going to College! Postsecondary programs for students with moderate and severe disabilities. </w:t>
      </w:r>
      <w:r w:rsidRPr="00A11C5A">
        <w:rPr>
          <w:b w:val="0"/>
          <w:i/>
        </w:rPr>
        <w:t>Teaching Exceptional Children, 32</w:t>
      </w:r>
      <w:r w:rsidRPr="00A11C5A">
        <w:rPr>
          <w:b w:val="0"/>
        </w:rPr>
        <w:t>(3), 58-65.</w:t>
      </w:r>
    </w:p>
    <w:p w:rsidR="004035AC" w:rsidRPr="00A11C5A" w:rsidRDefault="004035AC" w:rsidP="00680668">
      <w:pPr>
        <w:pStyle w:val="BodyText"/>
        <w:spacing w:before="240"/>
        <w:rPr>
          <w:b w:val="0"/>
        </w:rPr>
      </w:pPr>
      <w:r w:rsidRPr="00A11C5A">
        <w:rPr>
          <w:b w:val="0"/>
        </w:rPr>
        <w:t xml:space="preserve">Halpern, A. (1985). Transition: A look at the foundations. </w:t>
      </w:r>
      <w:r w:rsidRPr="00A11C5A">
        <w:rPr>
          <w:b w:val="0"/>
          <w:i/>
        </w:rPr>
        <w:t>Exceptional Children, 51</w:t>
      </w:r>
      <w:r w:rsidRPr="00A11C5A">
        <w:rPr>
          <w:b w:val="0"/>
        </w:rPr>
        <w:t>(6), 479-486.</w:t>
      </w:r>
    </w:p>
    <w:p w:rsidR="00C53A5A" w:rsidRPr="00A11C5A" w:rsidRDefault="00C53A5A" w:rsidP="00680668">
      <w:pPr>
        <w:spacing w:before="240"/>
        <w:rPr>
          <w:b/>
        </w:rPr>
      </w:pPr>
      <w:r w:rsidRPr="00A11C5A">
        <w:t xml:space="preserve">House of Representatives Standing Committee on Employment Education and Training. (2018). </w:t>
      </w:r>
      <w:r w:rsidRPr="00A11C5A">
        <w:rPr>
          <w:i/>
        </w:rPr>
        <w:t>Unique Individuals Broad Skills Inquiry into school to work transition</w:t>
      </w:r>
      <w:r w:rsidRPr="00A11C5A">
        <w:t xml:space="preserve">. Canberra Retrieved from </w:t>
      </w:r>
      <w:hyperlink r:id="rId37" w:history="1">
        <w:r w:rsidRPr="00A11C5A">
          <w:rPr>
            <w:rStyle w:val="Hyperlink"/>
          </w:rPr>
          <w:t>https://www.aph.gov.au/Parliamentary_Business/Committees/House/Employment_Education_and_Training/School_to_WorkTransition/Report</w:t>
        </w:r>
      </w:hyperlink>
    </w:p>
    <w:p w:rsidR="004035AC" w:rsidRPr="00A11C5A" w:rsidRDefault="004035AC" w:rsidP="00680668">
      <w:pPr>
        <w:pStyle w:val="BodyText"/>
        <w:spacing w:before="240"/>
        <w:rPr>
          <w:b w:val="0"/>
        </w:rPr>
      </w:pPr>
      <w:r w:rsidRPr="00A11C5A">
        <w:rPr>
          <w:b w:val="0"/>
        </w:rPr>
        <w:t xml:space="preserve">Iacono, T. (2010). Addressing increased demands on Australian disability support workers. </w:t>
      </w:r>
      <w:r w:rsidRPr="00A11C5A">
        <w:rPr>
          <w:b w:val="0"/>
          <w:i/>
        </w:rPr>
        <w:t>Journal of Developmental and Developmental Disability, 35</w:t>
      </w:r>
      <w:r w:rsidRPr="00A11C5A">
        <w:rPr>
          <w:b w:val="0"/>
        </w:rPr>
        <w:t>(4), 290-295.</w:t>
      </w:r>
    </w:p>
    <w:p w:rsidR="00E713C1" w:rsidRPr="00A11C5A" w:rsidRDefault="00E713C1" w:rsidP="00680668">
      <w:pPr>
        <w:spacing w:before="240"/>
      </w:pPr>
      <w:r w:rsidRPr="00A11C5A">
        <w:t xml:space="preserve">Individuals with Disabilities Education Act (IDEA) 2004 (U.S. Department of Education). Retrieved from </w:t>
      </w:r>
      <w:hyperlink r:id="rId38" w:history="1">
        <w:r w:rsidRPr="00A11C5A">
          <w:rPr>
            <w:rStyle w:val="Hyperlink"/>
          </w:rPr>
          <w:t>https://sites.ed.gov/idea/</w:t>
        </w:r>
      </w:hyperlink>
    </w:p>
    <w:p w:rsidR="00E13008" w:rsidRPr="00A11C5A" w:rsidRDefault="00E13008" w:rsidP="00680668">
      <w:pPr>
        <w:pStyle w:val="EndNoteBibliography"/>
        <w:spacing w:before="240"/>
        <w:rPr>
          <w:rFonts w:ascii="Arial" w:hAnsi="Arial" w:cs="Arial"/>
          <w:sz w:val="24"/>
        </w:rPr>
      </w:pPr>
      <w:r w:rsidRPr="00A11C5A">
        <w:rPr>
          <w:rFonts w:ascii="Arial" w:hAnsi="Arial" w:cs="Arial"/>
          <w:sz w:val="24"/>
        </w:rPr>
        <w:t xml:space="preserve">Johnson, C., Owens L. . (2016). </w:t>
      </w:r>
      <w:r w:rsidRPr="00A11C5A">
        <w:rPr>
          <w:rFonts w:ascii="Arial" w:hAnsi="Arial" w:cs="Arial"/>
          <w:i/>
          <w:sz w:val="24"/>
        </w:rPr>
        <w:t>Workforce Innovation &amp; Opportunity Act (WIOA) and Section 511 Impact on Employment Outcomes</w:t>
      </w:r>
      <w:r w:rsidRPr="00A11C5A">
        <w:rPr>
          <w:rFonts w:ascii="Arial" w:hAnsi="Arial" w:cs="Arial"/>
          <w:sz w:val="24"/>
        </w:rPr>
        <w:t xml:space="preserve">. NTACT Capacity Building Institute. Retrieved from </w:t>
      </w:r>
      <w:hyperlink r:id="rId39" w:history="1">
        <w:r w:rsidRPr="00A11C5A">
          <w:rPr>
            <w:rStyle w:val="Hyperlink"/>
            <w:rFonts w:ascii="Arial" w:hAnsi="Arial" w:cs="Arial"/>
            <w:sz w:val="24"/>
          </w:rPr>
          <w:t>https://transitionta.org/sites/default/files/Section%20511_0.pdf</w:t>
        </w:r>
      </w:hyperlink>
      <w:r w:rsidRPr="00A11C5A">
        <w:rPr>
          <w:rFonts w:ascii="Arial" w:hAnsi="Arial" w:cs="Arial"/>
          <w:sz w:val="24"/>
        </w:rPr>
        <w:t xml:space="preserve">  </w:t>
      </w:r>
    </w:p>
    <w:p w:rsidR="004035AC" w:rsidRPr="00A11C5A" w:rsidRDefault="004035AC" w:rsidP="00680668">
      <w:pPr>
        <w:pStyle w:val="BodyText"/>
        <w:spacing w:before="240"/>
        <w:rPr>
          <w:b w:val="0"/>
        </w:rPr>
      </w:pPr>
      <w:r w:rsidRPr="00A11C5A">
        <w:rPr>
          <w:b w:val="0"/>
        </w:rPr>
        <w:t xml:space="preserve">Kanier, J., &amp; Kramer, M. (2017). Collective impact. </w:t>
      </w:r>
      <w:r w:rsidRPr="00A11C5A">
        <w:rPr>
          <w:b w:val="0"/>
          <w:i/>
        </w:rPr>
        <w:t xml:space="preserve">Stanford Social Innovation Review, </w:t>
      </w:r>
      <w:r w:rsidRPr="00A11C5A">
        <w:rPr>
          <w:b w:val="0"/>
        </w:rPr>
        <w:t>Winte</w:t>
      </w:r>
      <w:r w:rsidRPr="00A11C5A">
        <w:rPr>
          <w:b w:val="0"/>
          <w:i/>
        </w:rPr>
        <w:t xml:space="preserve">r, </w:t>
      </w:r>
      <w:r w:rsidRPr="00A11C5A">
        <w:rPr>
          <w:b w:val="0"/>
        </w:rPr>
        <w:t>36-41.</w:t>
      </w:r>
    </w:p>
    <w:p w:rsidR="004035AC" w:rsidRPr="00A11C5A" w:rsidRDefault="004035AC" w:rsidP="00680668">
      <w:pPr>
        <w:pStyle w:val="BodyText"/>
        <w:spacing w:before="240"/>
        <w:rPr>
          <w:b w:val="0"/>
        </w:rPr>
      </w:pPr>
      <w:r w:rsidRPr="00A11C5A">
        <w:rPr>
          <w:b w:val="0"/>
        </w:rPr>
        <w:t xml:space="preserve">Keast, R., Brown, K., &amp; Mandell, M. (2007). Getting the right mix: Unpacking integration, meanings and strategies. </w:t>
      </w:r>
      <w:r w:rsidRPr="00A11C5A">
        <w:rPr>
          <w:b w:val="0"/>
          <w:i/>
        </w:rPr>
        <w:t>International Public Management Journal, 10</w:t>
      </w:r>
      <w:r w:rsidRPr="00A11C5A">
        <w:rPr>
          <w:b w:val="0"/>
        </w:rPr>
        <w:t>(1), 9-33.</w:t>
      </w:r>
    </w:p>
    <w:p w:rsidR="004035AC" w:rsidRPr="00A11C5A" w:rsidRDefault="004035AC" w:rsidP="00680668">
      <w:pPr>
        <w:pStyle w:val="BodyText"/>
        <w:spacing w:before="240"/>
        <w:rPr>
          <w:b w:val="0"/>
        </w:rPr>
      </w:pPr>
      <w:r w:rsidRPr="00A11C5A">
        <w:rPr>
          <w:b w:val="0"/>
        </w:rPr>
        <w:t xml:space="preserve">Kohler, P. D. (1996b). </w:t>
      </w:r>
      <w:r w:rsidRPr="00A11C5A">
        <w:rPr>
          <w:b w:val="0"/>
          <w:i/>
        </w:rPr>
        <w:t>Taxonomy for transition planning</w:t>
      </w:r>
      <w:r w:rsidRPr="00A11C5A">
        <w:rPr>
          <w:b w:val="0"/>
        </w:rPr>
        <w:t>. Champaign: University of Illinois.</w:t>
      </w:r>
    </w:p>
    <w:p w:rsidR="004035AC" w:rsidRPr="00A11C5A" w:rsidRDefault="004035AC" w:rsidP="00680668">
      <w:pPr>
        <w:pStyle w:val="BodyText"/>
        <w:spacing w:before="240"/>
        <w:rPr>
          <w:b w:val="0"/>
        </w:rPr>
      </w:pPr>
      <w:r w:rsidRPr="00A11C5A">
        <w:rPr>
          <w:b w:val="0"/>
        </w:rPr>
        <w:t xml:space="preserve">Kohler, P., (1993). Best practices in transition: Substantiated or implied? </w:t>
      </w:r>
      <w:r w:rsidRPr="00A11C5A">
        <w:rPr>
          <w:b w:val="0"/>
          <w:i/>
        </w:rPr>
        <w:t>Career Development for Exceptional Individuals, 16</w:t>
      </w:r>
      <w:r w:rsidRPr="00A11C5A">
        <w:rPr>
          <w:b w:val="0"/>
        </w:rPr>
        <w:t>(2), 107-121</w:t>
      </w:r>
    </w:p>
    <w:p w:rsidR="004035AC" w:rsidRPr="00A11C5A" w:rsidRDefault="004035AC" w:rsidP="00680668">
      <w:pPr>
        <w:pStyle w:val="BodyText"/>
        <w:spacing w:before="240"/>
        <w:rPr>
          <w:b w:val="0"/>
        </w:rPr>
      </w:pPr>
      <w:r w:rsidRPr="00A11C5A">
        <w:rPr>
          <w:b w:val="0"/>
        </w:rPr>
        <w:t xml:space="preserve">Kohler, P. D., &amp; Field, S. (2003). Transition-focused education: Foundation for the future. </w:t>
      </w:r>
      <w:r w:rsidRPr="00A11C5A">
        <w:rPr>
          <w:b w:val="0"/>
          <w:i/>
        </w:rPr>
        <w:t>The Journal of Special Education, 37</w:t>
      </w:r>
      <w:r w:rsidRPr="00A11C5A">
        <w:rPr>
          <w:b w:val="0"/>
        </w:rPr>
        <w:t>(3), 174-183.</w:t>
      </w:r>
    </w:p>
    <w:p w:rsidR="004035AC" w:rsidRPr="00A11C5A" w:rsidRDefault="004035AC" w:rsidP="00680668">
      <w:pPr>
        <w:pStyle w:val="BodyText"/>
        <w:spacing w:before="240"/>
        <w:rPr>
          <w:b w:val="0"/>
        </w:rPr>
      </w:pPr>
      <w:r w:rsidRPr="00A11C5A">
        <w:rPr>
          <w:b w:val="0"/>
        </w:rPr>
        <w:t xml:space="preserve">Kohler P., Gothberg J., Coyle J. (2017). Using the Taxonomy for Transition Programming 2.0 to Guide Transition Education. In: A.L. Ellis (Ed.), </w:t>
      </w:r>
      <w:r w:rsidRPr="00A11C5A">
        <w:rPr>
          <w:b w:val="0"/>
          <w:i/>
        </w:rPr>
        <w:t>Transitioning Children with Disabilities</w:t>
      </w:r>
      <w:r w:rsidRPr="00A11C5A">
        <w:rPr>
          <w:b w:val="0"/>
        </w:rPr>
        <w:t xml:space="preserve">. Rotterdam: Sense Publishers. </w:t>
      </w:r>
    </w:p>
    <w:p w:rsidR="004035AC" w:rsidRPr="00A11C5A" w:rsidRDefault="004035AC" w:rsidP="00680668">
      <w:pPr>
        <w:pStyle w:val="BodyText"/>
        <w:spacing w:before="240"/>
        <w:rPr>
          <w:rStyle w:val="Hyperlink"/>
          <w:b w:val="0"/>
        </w:rPr>
      </w:pPr>
      <w:r w:rsidRPr="00A11C5A">
        <w:rPr>
          <w:b w:val="0"/>
        </w:rPr>
        <w:t xml:space="preserve">Kohler, P., Gothberg, J., Fowler, C., &amp; Coyle, J. (2016). Taxonomy for Transition Programming 2.0: A Model for Planning, Organizing, and </w:t>
      </w:r>
      <w:r w:rsidRPr="00A11C5A">
        <w:rPr>
          <w:b w:val="0"/>
        </w:rPr>
        <w:lastRenderedPageBreak/>
        <w:t xml:space="preserve">Evaluating Transition Education, Services, and Programs. Western Michigan University. Retrieved from </w:t>
      </w:r>
      <w:hyperlink r:id="rId40" w:history="1">
        <w:r w:rsidRPr="00A11C5A">
          <w:rPr>
            <w:rStyle w:val="Hyperlink"/>
            <w:b w:val="0"/>
          </w:rPr>
          <w:t>https://transitionta.org/search/google/Kohler%27s%20Taxonomy</w:t>
        </w:r>
      </w:hyperlink>
    </w:p>
    <w:p w:rsidR="00C53A5A" w:rsidRPr="00A11C5A" w:rsidRDefault="00C53A5A" w:rsidP="00680668">
      <w:pPr>
        <w:spacing w:before="240"/>
        <w:rPr>
          <w:b/>
        </w:rPr>
      </w:pPr>
      <w:r w:rsidRPr="00A11C5A">
        <w:t>Kruger, H. R., Elinson, L., &amp; Milfort, R. (2006). Role of intermediaries in ODEP Youth Demonstration Programs.</w:t>
      </w:r>
      <w:r w:rsidR="00487A44" w:rsidRPr="00A11C5A">
        <w:t xml:space="preserve"> Washington DC: Office of Disability Employment Policy US Department of Labour.</w:t>
      </w:r>
    </w:p>
    <w:p w:rsidR="004035AC" w:rsidRPr="00A11C5A" w:rsidRDefault="004035AC" w:rsidP="00680668">
      <w:pPr>
        <w:pStyle w:val="BodyText"/>
        <w:spacing w:before="240"/>
        <w:rPr>
          <w:b w:val="0"/>
        </w:rPr>
      </w:pPr>
      <w:r w:rsidRPr="00A11C5A">
        <w:rPr>
          <w:b w:val="0"/>
        </w:rPr>
        <w:t xml:space="preserve">Lehmann, J. P., Bassett, D. S., &amp; Sands, D. J. (1999). Students' participation in transition-related actions: A qualitative study. </w:t>
      </w:r>
      <w:r w:rsidRPr="00A11C5A">
        <w:rPr>
          <w:b w:val="0"/>
          <w:i/>
        </w:rPr>
        <w:t>Remedial and Special Education, 20</w:t>
      </w:r>
      <w:r w:rsidRPr="00A11C5A">
        <w:rPr>
          <w:b w:val="0"/>
        </w:rPr>
        <w:t>(3), 160-169.</w:t>
      </w:r>
    </w:p>
    <w:p w:rsidR="00216555" w:rsidRPr="00A11C5A" w:rsidRDefault="00216555" w:rsidP="00680668">
      <w:pPr>
        <w:pStyle w:val="Default"/>
        <w:spacing w:before="240"/>
        <w:rPr>
          <w:rFonts w:ascii="Arial" w:hAnsi="Arial"/>
          <w:b w:val="0"/>
        </w:rPr>
      </w:pPr>
      <w:r w:rsidRPr="00A11C5A">
        <w:rPr>
          <w:rFonts w:ascii="Arial" w:hAnsi="Arial"/>
          <w:b w:val="0"/>
        </w:rPr>
        <w:t xml:space="preserve">Long, B (2015) </w:t>
      </w:r>
      <w:r w:rsidRPr="00A11C5A">
        <w:rPr>
          <w:rFonts w:ascii="Arial" w:hAnsi="Arial"/>
          <w:b w:val="0"/>
          <w:iCs/>
        </w:rPr>
        <w:t>An Estimate of the Economic Effects of the Implementation of the National Disability Insurance Scheme</w:t>
      </w:r>
      <w:r w:rsidR="00D36311" w:rsidRPr="00A11C5A">
        <w:rPr>
          <w:rFonts w:ascii="Arial" w:hAnsi="Arial"/>
          <w:b w:val="0"/>
          <w:iCs/>
        </w:rPr>
        <w:t>,</w:t>
      </w:r>
      <w:r w:rsidRPr="00A11C5A">
        <w:rPr>
          <w:rFonts w:ascii="Arial" w:hAnsi="Arial"/>
          <w:b w:val="0"/>
          <w:i/>
          <w:iCs/>
        </w:rPr>
        <w:t xml:space="preserve"> </w:t>
      </w:r>
      <w:r w:rsidRPr="00A11C5A">
        <w:rPr>
          <w:rFonts w:ascii="Arial" w:hAnsi="Arial"/>
          <w:b w:val="0"/>
        </w:rPr>
        <w:t xml:space="preserve">Charles Sturt University </w:t>
      </w:r>
      <w:r w:rsidR="00D36311" w:rsidRPr="00A11C5A">
        <w:rPr>
          <w:rFonts w:ascii="Arial" w:hAnsi="Arial"/>
          <w:b w:val="0"/>
        </w:rPr>
        <w:t>Retrieved from www.cadr.org.au/images/Publications_Files/ndis_economic_benefits%20main%20(1).pdf</w:t>
      </w:r>
      <w:r w:rsidRPr="00A11C5A">
        <w:rPr>
          <w:rFonts w:ascii="Arial" w:hAnsi="Arial"/>
          <w:b w:val="0"/>
        </w:rPr>
        <w:t xml:space="preserve"> </w:t>
      </w:r>
    </w:p>
    <w:p w:rsidR="00E62EB7" w:rsidRPr="00A11C5A" w:rsidRDefault="004035AC" w:rsidP="00680668">
      <w:pPr>
        <w:pStyle w:val="BodyText"/>
        <w:spacing w:before="240"/>
        <w:rPr>
          <w:b w:val="0"/>
        </w:rPr>
      </w:pPr>
      <w:r w:rsidRPr="00A11C5A">
        <w:rPr>
          <w:b w:val="0"/>
        </w:rPr>
        <w:t xml:space="preserve">Luecking, R. G., &amp; Fabian, E. S. (2000). Paid internships and employment success for youth in transition. </w:t>
      </w:r>
      <w:r w:rsidRPr="00A11C5A">
        <w:rPr>
          <w:b w:val="0"/>
          <w:i/>
        </w:rPr>
        <w:t>Career Development for Exceptional Individuals, 23</w:t>
      </w:r>
      <w:r w:rsidRPr="00A11C5A">
        <w:rPr>
          <w:b w:val="0"/>
        </w:rPr>
        <w:t>(2), 205-221.</w:t>
      </w:r>
    </w:p>
    <w:p w:rsidR="004035AC" w:rsidRPr="00A11C5A" w:rsidRDefault="004035AC" w:rsidP="00680668">
      <w:pPr>
        <w:pStyle w:val="BodyText"/>
        <w:spacing w:before="240"/>
        <w:rPr>
          <w:b w:val="0"/>
          <w:color w:val="0563C1" w:themeColor="hyperlink"/>
          <w:u w:val="single"/>
        </w:rPr>
      </w:pPr>
      <w:r w:rsidRPr="00A11C5A">
        <w:rPr>
          <w:b w:val="0"/>
        </w:rPr>
        <w:t xml:space="preserve">Luecking, R., Deschamps, A., Allison, R., Hyatt, J., &amp; Stuart, C. (2015). </w:t>
      </w:r>
      <w:r w:rsidRPr="00A11C5A">
        <w:rPr>
          <w:b w:val="0"/>
          <w:i/>
        </w:rPr>
        <w:t xml:space="preserve">A Guide to Developing Collaborative School-Community Business Partnerships. </w:t>
      </w:r>
      <w:r w:rsidRPr="00A11C5A">
        <w:rPr>
          <w:b w:val="0"/>
        </w:rPr>
        <w:t xml:space="preserve">National Technical Assistance Centre on Transition. Retrieved from </w:t>
      </w:r>
      <w:hyperlink r:id="rId41" w:history="1">
        <w:r w:rsidRPr="00A11C5A">
          <w:rPr>
            <w:rStyle w:val="Hyperlink"/>
            <w:b w:val="0"/>
          </w:rPr>
          <w:t>http://www.parentcenterhub.org/wp-content/uploads/repo_items/ntact-scb-partnerships-guide.pdf</w:t>
        </w:r>
      </w:hyperlink>
    </w:p>
    <w:p w:rsidR="004035AC" w:rsidRPr="00A11C5A" w:rsidRDefault="004035AC" w:rsidP="00680668">
      <w:pPr>
        <w:pStyle w:val="BodyText"/>
        <w:spacing w:before="240"/>
        <w:rPr>
          <w:b w:val="0"/>
        </w:rPr>
      </w:pPr>
      <w:r w:rsidRPr="00A11C5A">
        <w:rPr>
          <w:b w:val="0"/>
        </w:rPr>
        <w:t xml:space="preserve">Luecking, D., &amp; Leucking, R. (2015). Translating research into a seamless transition model. </w:t>
      </w:r>
      <w:r w:rsidRPr="00A11C5A">
        <w:rPr>
          <w:b w:val="0"/>
          <w:i/>
        </w:rPr>
        <w:t>Career Development and Transition for Exceptional Individuals, 38</w:t>
      </w:r>
      <w:r w:rsidRPr="00A11C5A">
        <w:rPr>
          <w:b w:val="0"/>
        </w:rPr>
        <w:t>(1), 4-13.</w:t>
      </w:r>
    </w:p>
    <w:p w:rsidR="004035AC" w:rsidRPr="00A11C5A" w:rsidRDefault="004035AC" w:rsidP="00680668">
      <w:pPr>
        <w:pStyle w:val="BodyText"/>
        <w:spacing w:before="240"/>
        <w:rPr>
          <w:b w:val="0"/>
        </w:rPr>
      </w:pPr>
      <w:r w:rsidRPr="00A11C5A">
        <w:rPr>
          <w:b w:val="0"/>
        </w:rPr>
        <w:t xml:space="preserve">Mazzotti, V., Rowe, D., Carmeto, R., Test, D., &amp; Morningstar, M. (2013). Identifying and promoting transition evidence-based practices and predictors of success: A position paper of the division on career development and transition. </w:t>
      </w:r>
      <w:r w:rsidRPr="00A11C5A">
        <w:rPr>
          <w:b w:val="0"/>
          <w:i/>
        </w:rPr>
        <w:t>Career Development and Transition for Exceptional Individuals, 36</w:t>
      </w:r>
      <w:r w:rsidRPr="00A11C5A">
        <w:rPr>
          <w:b w:val="0"/>
        </w:rPr>
        <w:t>(3), 140-151.</w:t>
      </w:r>
    </w:p>
    <w:p w:rsidR="004035AC" w:rsidRPr="00A11C5A" w:rsidRDefault="004035AC" w:rsidP="00680668">
      <w:pPr>
        <w:pStyle w:val="BodyText"/>
        <w:spacing w:before="240"/>
        <w:rPr>
          <w:b w:val="0"/>
        </w:rPr>
      </w:pPr>
      <w:r w:rsidRPr="00A11C5A">
        <w:rPr>
          <w:b w:val="0"/>
        </w:rPr>
        <w:t xml:space="preserve">Meadows, D. (2009). Where have all our students gone? School to post-school transition in Australia. </w:t>
      </w:r>
      <w:r w:rsidRPr="00A11C5A">
        <w:rPr>
          <w:b w:val="0"/>
          <w:i/>
        </w:rPr>
        <w:t>Australasian Journal of Special Education, 33</w:t>
      </w:r>
      <w:r w:rsidRPr="00A11C5A">
        <w:rPr>
          <w:b w:val="0"/>
        </w:rPr>
        <w:t>(2), 87-108.</w:t>
      </w:r>
    </w:p>
    <w:p w:rsidR="004035AC" w:rsidRPr="00A11C5A" w:rsidRDefault="004035AC" w:rsidP="00680668">
      <w:pPr>
        <w:pStyle w:val="BodyText"/>
        <w:spacing w:before="240"/>
        <w:rPr>
          <w:b w:val="0"/>
        </w:rPr>
      </w:pPr>
      <w:r w:rsidRPr="00A11C5A">
        <w:rPr>
          <w:b w:val="0"/>
        </w:rPr>
        <w:t xml:space="preserve">Meadows, D., Davies, M., &amp; Beamish, W. (2012). Teacher control over interagency collaboration: A roadblock for effective transitioning of youth with disabilities. </w:t>
      </w:r>
      <w:r w:rsidRPr="00A11C5A">
        <w:rPr>
          <w:b w:val="0"/>
          <w:i/>
        </w:rPr>
        <w:t>International Journal of Disability, Development and Education, 61</w:t>
      </w:r>
      <w:r w:rsidRPr="00A11C5A">
        <w:rPr>
          <w:b w:val="0"/>
        </w:rPr>
        <w:t>(4), 332-345.</w:t>
      </w:r>
    </w:p>
    <w:p w:rsidR="00E13008" w:rsidRPr="00A11C5A" w:rsidRDefault="00E13008" w:rsidP="00680668">
      <w:pPr>
        <w:pStyle w:val="BodyText"/>
        <w:spacing w:before="240"/>
        <w:rPr>
          <w:b w:val="0"/>
        </w:rPr>
      </w:pPr>
      <w:r w:rsidRPr="00A11C5A">
        <w:rPr>
          <w:b w:val="0"/>
        </w:rPr>
        <w:lastRenderedPageBreak/>
        <w:t>Miles Morgan Australia Pty Ltd. (2009). From protection to productivity: An evaluation of the transition to work program. Sydney.</w:t>
      </w:r>
    </w:p>
    <w:p w:rsidR="004035AC" w:rsidRPr="00A11C5A" w:rsidRDefault="004035AC" w:rsidP="00680668">
      <w:pPr>
        <w:pStyle w:val="BodyText"/>
        <w:spacing w:before="240"/>
        <w:rPr>
          <w:b w:val="0"/>
        </w:rPr>
      </w:pPr>
      <w:r w:rsidRPr="00A11C5A">
        <w:rPr>
          <w:b w:val="0"/>
        </w:rPr>
        <w:t xml:space="preserve">Morningstar, M., Kleinhammer-Tramill, P., &amp; Lattin, D. (1999). Using successful models of student-centred transition planning and services for adolescents with disabilities. </w:t>
      </w:r>
      <w:r w:rsidRPr="00A11C5A">
        <w:rPr>
          <w:b w:val="0"/>
          <w:i/>
        </w:rPr>
        <w:t>Focus on Exceptional Children, 31</w:t>
      </w:r>
      <w:r w:rsidRPr="00A11C5A">
        <w:rPr>
          <w:b w:val="0"/>
        </w:rPr>
        <w:t>9), 1-19.</w:t>
      </w:r>
    </w:p>
    <w:p w:rsidR="004035AC" w:rsidRPr="00A11C5A" w:rsidRDefault="004035AC" w:rsidP="00680668">
      <w:pPr>
        <w:pStyle w:val="BodyText"/>
        <w:spacing w:before="240"/>
        <w:rPr>
          <w:rFonts w:eastAsiaTheme="minorEastAsia"/>
          <w:b w:val="0"/>
          <w:lang w:val="en-US"/>
        </w:rPr>
      </w:pPr>
      <w:r w:rsidRPr="00A11C5A">
        <w:rPr>
          <w:rFonts w:eastAsiaTheme="minorEastAsia"/>
          <w:b w:val="0"/>
          <w:lang w:val="en-US"/>
        </w:rPr>
        <w:t>National Collaborative on Workforce and Disability for Youth. (2006), ‘Blending and Braiding Funds and Resources: The Intermediary as Facilitator’, Issue 18, January.</w:t>
      </w:r>
    </w:p>
    <w:p w:rsidR="004035AC" w:rsidRPr="00A11C5A" w:rsidRDefault="004035AC" w:rsidP="00680668">
      <w:pPr>
        <w:pStyle w:val="BodyText"/>
        <w:spacing w:before="240"/>
        <w:rPr>
          <w:rStyle w:val="Hyperlink"/>
          <w:rFonts w:eastAsiaTheme="minorEastAsia"/>
          <w:b w:val="0"/>
          <w:lang w:val="en-US"/>
        </w:rPr>
      </w:pPr>
      <w:r w:rsidRPr="00A11C5A">
        <w:rPr>
          <w:rFonts w:eastAsiaTheme="minorEastAsia"/>
          <w:b w:val="0"/>
          <w:lang w:val="en-US"/>
        </w:rPr>
        <w:t xml:space="preserve">National Disability Services. (2018). </w:t>
      </w:r>
      <w:r w:rsidRPr="00A11C5A">
        <w:rPr>
          <w:rFonts w:eastAsiaTheme="minorEastAsia"/>
          <w:b w:val="0"/>
          <w:i/>
          <w:lang w:val="en-US"/>
        </w:rPr>
        <w:t xml:space="preserve">Australian Disability Workforce Report. </w:t>
      </w:r>
      <w:r w:rsidRPr="00A11C5A">
        <w:rPr>
          <w:rFonts w:eastAsiaTheme="minorEastAsia"/>
          <w:b w:val="0"/>
          <w:lang w:val="en-US"/>
        </w:rPr>
        <w:t xml:space="preserve">Retrieved from </w:t>
      </w:r>
      <w:hyperlink r:id="rId42" w:history="1">
        <w:r w:rsidRPr="00A11C5A">
          <w:rPr>
            <w:rStyle w:val="Hyperlink"/>
            <w:rFonts w:eastAsiaTheme="minorEastAsia"/>
            <w:b w:val="0"/>
            <w:lang w:val="en-US"/>
          </w:rPr>
          <w:t>https://www.nds.org.au/images/workforce/ADWR_Third_Edition_July_2018.pdf</w:t>
        </w:r>
      </w:hyperlink>
    </w:p>
    <w:p w:rsidR="00C53A5A" w:rsidRPr="00A11C5A" w:rsidRDefault="00C53A5A" w:rsidP="00680668">
      <w:pPr>
        <w:spacing w:before="240"/>
      </w:pPr>
      <w:r w:rsidRPr="00A11C5A">
        <w:t xml:space="preserve">National Disability Insurance Agency. (2019). </w:t>
      </w:r>
      <w:r w:rsidRPr="00A11C5A">
        <w:rPr>
          <w:i/>
        </w:rPr>
        <w:t>2019–23 Corporate Plan</w:t>
      </w:r>
      <w:r w:rsidRPr="00A11C5A">
        <w:t>. Geelong.</w:t>
      </w:r>
    </w:p>
    <w:p w:rsidR="003326B8" w:rsidRPr="00A11C5A" w:rsidRDefault="003326B8" w:rsidP="00680668">
      <w:pPr>
        <w:spacing w:before="240"/>
      </w:pPr>
      <w:r w:rsidRPr="00A11C5A">
        <w:t>National Governor’s Association Center for Best Practices. (2004). Early lessons from states to promote youth development. Washington DC: National Governor’s Association Social, Economic and Workforce Programs.</w:t>
      </w:r>
    </w:p>
    <w:p w:rsidR="004035AC" w:rsidRPr="00A11C5A" w:rsidRDefault="00E713C1" w:rsidP="00680668">
      <w:pPr>
        <w:spacing w:before="240"/>
      </w:pPr>
      <w:r w:rsidRPr="00A11C5A">
        <w:t xml:space="preserve">Neubert, D. A., Moon, M. S., &amp; Grigal, M. (2004). Activities of students with significant disabilities receiving services in postsecondary settings. </w:t>
      </w:r>
      <w:r w:rsidRPr="00A11C5A">
        <w:rPr>
          <w:i/>
        </w:rPr>
        <w:t>Education and Training in Developmental Disabilities, 39</w:t>
      </w:r>
      <w:r w:rsidRPr="00A11C5A">
        <w:t xml:space="preserve">(1), 16-25. </w:t>
      </w:r>
    </w:p>
    <w:p w:rsidR="004035AC" w:rsidRPr="00A11C5A" w:rsidRDefault="004035AC" w:rsidP="00680668">
      <w:pPr>
        <w:pStyle w:val="BodyText"/>
        <w:spacing w:before="240"/>
        <w:rPr>
          <w:b w:val="0"/>
        </w:rPr>
      </w:pPr>
      <w:r w:rsidRPr="00A11C5A">
        <w:rPr>
          <w:b w:val="0"/>
        </w:rPr>
        <w:t xml:space="preserve">Noonan, P., Gaumer-Erickson, A., &amp; Morningstar, M. (2013). Effects of community transition teams on interagency collaboration for school and adult agency staff. </w:t>
      </w:r>
      <w:r w:rsidRPr="00A11C5A">
        <w:rPr>
          <w:b w:val="0"/>
          <w:i/>
        </w:rPr>
        <w:t>Career Development and Transition for Excptional Individuals, 36</w:t>
      </w:r>
      <w:r w:rsidRPr="00A11C5A">
        <w:rPr>
          <w:b w:val="0"/>
        </w:rPr>
        <w:t>(2), 96-104.</w:t>
      </w:r>
    </w:p>
    <w:p w:rsidR="004035AC" w:rsidRPr="00A11C5A" w:rsidRDefault="004035AC" w:rsidP="00680668">
      <w:pPr>
        <w:pStyle w:val="BodyText"/>
        <w:spacing w:before="240"/>
        <w:rPr>
          <w:b w:val="0"/>
        </w:rPr>
      </w:pPr>
      <w:r w:rsidRPr="00A11C5A">
        <w:rPr>
          <w:b w:val="0"/>
        </w:rPr>
        <w:t>Noonan, P., McCall, Z., Zheng, C., &amp; Gaumer-Erockson, A. (2012). An analysis of collaboration</w:t>
      </w:r>
      <w:r w:rsidR="00BB4E38" w:rsidRPr="00A11C5A">
        <w:rPr>
          <w:b w:val="0"/>
        </w:rPr>
        <w:t xml:space="preserve"> </w:t>
      </w:r>
      <w:r w:rsidRPr="00A11C5A">
        <w:rPr>
          <w:b w:val="0"/>
        </w:rPr>
        <w:t xml:space="preserve">in a State-Level Interagency Transition Team. </w:t>
      </w:r>
      <w:r w:rsidRPr="00A11C5A">
        <w:rPr>
          <w:b w:val="0"/>
          <w:i/>
        </w:rPr>
        <w:t>Career development and Transition for Exceptional Individuals, 35</w:t>
      </w:r>
      <w:r w:rsidRPr="00A11C5A">
        <w:rPr>
          <w:b w:val="0"/>
        </w:rPr>
        <w:t>(3), 143-154.</w:t>
      </w:r>
    </w:p>
    <w:p w:rsidR="004035AC" w:rsidRPr="00A11C5A" w:rsidRDefault="004035AC" w:rsidP="00680668">
      <w:pPr>
        <w:pStyle w:val="BodyText"/>
        <w:spacing w:before="240"/>
        <w:rPr>
          <w:b w:val="0"/>
        </w:rPr>
      </w:pPr>
      <w:r w:rsidRPr="00A11C5A">
        <w:rPr>
          <w:b w:val="0"/>
        </w:rPr>
        <w:t xml:space="preserve">Noonan, P., Morningstar, M., &amp; Erickson, A. (2008). Improving interagency collaboration: Effective strategies used by high-performing local districts and communities. </w:t>
      </w:r>
      <w:r w:rsidRPr="00A11C5A">
        <w:rPr>
          <w:b w:val="0"/>
          <w:i/>
        </w:rPr>
        <w:t>Career Development for Exceptional Individuals, 31</w:t>
      </w:r>
      <w:r w:rsidRPr="00A11C5A">
        <w:rPr>
          <w:b w:val="0"/>
        </w:rPr>
        <w:t>(3), 132-143.</w:t>
      </w:r>
    </w:p>
    <w:p w:rsidR="004035AC" w:rsidRPr="00A11C5A" w:rsidRDefault="004035AC" w:rsidP="00680668">
      <w:pPr>
        <w:pStyle w:val="BodyText"/>
        <w:spacing w:before="240"/>
        <w:rPr>
          <w:b w:val="0"/>
        </w:rPr>
      </w:pPr>
      <w:r w:rsidRPr="00A11C5A">
        <w:rPr>
          <w:b w:val="0"/>
        </w:rPr>
        <w:t xml:space="preserve">Noonan, P. (2014). </w:t>
      </w:r>
      <w:r w:rsidRPr="00A11C5A">
        <w:rPr>
          <w:b w:val="0"/>
          <w:i/>
        </w:rPr>
        <w:t>Transition Teaming: 26 Strategies for Interagency Collaboration.</w:t>
      </w:r>
      <w:r w:rsidRPr="00A11C5A">
        <w:rPr>
          <w:b w:val="0"/>
        </w:rPr>
        <w:t xml:space="preserve"> Arlington Virginia:</w:t>
      </w:r>
      <w:r w:rsidRPr="00A11C5A">
        <w:rPr>
          <w:b w:val="0"/>
          <w:i/>
        </w:rPr>
        <w:t xml:space="preserve"> </w:t>
      </w:r>
      <w:r w:rsidRPr="00A11C5A">
        <w:rPr>
          <w:b w:val="0"/>
        </w:rPr>
        <w:t>Council for Exceptional Children.</w:t>
      </w:r>
    </w:p>
    <w:p w:rsidR="004035AC" w:rsidRPr="00A11C5A" w:rsidRDefault="004035AC" w:rsidP="00680668">
      <w:pPr>
        <w:pStyle w:val="BodyText"/>
        <w:spacing w:before="240"/>
        <w:rPr>
          <w:b w:val="0"/>
        </w:rPr>
      </w:pPr>
      <w:r w:rsidRPr="00A11C5A">
        <w:rPr>
          <w:b w:val="0"/>
        </w:rPr>
        <w:lastRenderedPageBreak/>
        <w:t xml:space="preserve">Noyes, D. A., &amp; Sax, C. L. (2004). Changing systems for transition: Students, families, and professionals working together. </w:t>
      </w:r>
      <w:r w:rsidRPr="00A11C5A">
        <w:rPr>
          <w:b w:val="0"/>
          <w:i/>
        </w:rPr>
        <w:t>Education and Training in Developmental Disabilities, 39</w:t>
      </w:r>
      <w:r w:rsidRPr="00A11C5A">
        <w:rPr>
          <w:b w:val="0"/>
        </w:rPr>
        <w:t>(1), 35-44.</w:t>
      </w:r>
    </w:p>
    <w:p w:rsidR="004035AC" w:rsidRPr="00A11C5A" w:rsidRDefault="004035AC" w:rsidP="00680668">
      <w:pPr>
        <w:pStyle w:val="BodyText"/>
        <w:spacing w:before="240"/>
        <w:rPr>
          <w:b w:val="0"/>
        </w:rPr>
      </w:pPr>
      <w:r w:rsidRPr="00A11C5A">
        <w:rPr>
          <w:b w:val="0"/>
        </w:rPr>
        <w:t xml:space="preserve">Neubert, D. A., Moon, M. S., &amp; Grigal, M. (2004). Activities of students with significant disabilities receiving services in postsecondary settings. </w:t>
      </w:r>
      <w:r w:rsidRPr="00A11C5A">
        <w:rPr>
          <w:b w:val="0"/>
          <w:i/>
        </w:rPr>
        <w:t>Education and Training in Developmental Disabilities, 39</w:t>
      </w:r>
      <w:r w:rsidRPr="00A11C5A">
        <w:rPr>
          <w:b w:val="0"/>
        </w:rPr>
        <w:t>(1), 16-25.</w:t>
      </w:r>
    </w:p>
    <w:p w:rsidR="004035AC" w:rsidRPr="00A11C5A" w:rsidRDefault="004035AC" w:rsidP="00680668">
      <w:pPr>
        <w:pStyle w:val="BodyText"/>
        <w:spacing w:before="240"/>
        <w:rPr>
          <w:b w:val="0"/>
        </w:rPr>
      </w:pPr>
      <w:r w:rsidRPr="00A11C5A">
        <w:rPr>
          <w:b w:val="0"/>
        </w:rPr>
        <w:t xml:space="preserve">Neubert, D. A., Moon, M. S., Grigal, M., &amp; Redd, V. (2001). Post-secondary educational practices for individuals with mental retardation and other significant disabilities: A review of the literature. </w:t>
      </w:r>
      <w:r w:rsidRPr="00A11C5A">
        <w:rPr>
          <w:b w:val="0"/>
          <w:i/>
        </w:rPr>
        <w:t>Journal of Vocational Rehabilitation, 16</w:t>
      </w:r>
      <w:r w:rsidRPr="00A11C5A">
        <w:rPr>
          <w:b w:val="0"/>
        </w:rPr>
        <w:t>, 155-168.</w:t>
      </w:r>
    </w:p>
    <w:p w:rsidR="004035AC" w:rsidRPr="00A11C5A" w:rsidRDefault="004035AC" w:rsidP="00680668">
      <w:pPr>
        <w:pStyle w:val="BodyText"/>
        <w:spacing w:before="240"/>
        <w:rPr>
          <w:b w:val="0"/>
        </w:rPr>
      </w:pPr>
      <w:r w:rsidRPr="00A11C5A">
        <w:rPr>
          <w:b w:val="0"/>
        </w:rPr>
        <w:t xml:space="preserve">Odom, S., McLean, M., &amp; Johnson, L. (1995). Recommended practices in early childhood special education: Validation and current use. </w:t>
      </w:r>
      <w:r w:rsidRPr="00A11C5A">
        <w:rPr>
          <w:b w:val="0"/>
          <w:i/>
        </w:rPr>
        <w:t>Journal of Early Intervention, 19</w:t>
      </w:r>
      <w:r w:rsidRPr="00A11C5A">
        <w:rPr>
          <w:b w:val="0"/>
        </w:rPr>
        <w:t>, 1-17.</w:t>
      </w:r>
    </w:p>
    <w:p w:rsidR="004035AC" w:rsidRPr="00A11C5A" w:rsidRDefault="004035AC" w:rsidP="00680668">
      <w:pPr>
        <w:spacing w:before="240"/>
        <w:rPr>
          <w:b/>
        </w:rPr>
      </w:pPr>
      <w:r w:rsidRPr="00A11C5A">
        <w:t xml:space="preserve">Oertle, K., &amp; Seader, K. (2015). Research and practical considerations for rehabilitation transition collaboration. </w:t>
      </w:r>
      <w:r w:rsidRPr="00A11C5A">
        <w:rPr>
          <w:i/>
        </w:rPr>
        <w:t>Journal of Rehabilitation, 81</w:t>
      </w:r>
      <w:r w:rsidRPr="00A11C5A">
        <w:t>(2), 3-18.</w:t>
      </w:r>
    </w:p>
    <w:p w:rsidR="004035AC" w:rsidRPr="00A11C5A" w:rsidRDefault="004035AC" w:rsidP="00680668">
      <w:pPr>
        <w:spacing w:before="240"/>
        <w:rPr>
          <w:b/>
        </w:rPr>
      </w:pPr>
      <w:r w:rsidRPr="00A11C5A">
        <w:t xml:space="preserve">Oertle, K., &amp; Trach, J. (2007). Interagency collaboration: The importance of rehabilitation professionals” involvement in transition. </w:t>
      </w:r>
      <w:r w:rsidRPr="00A11C5A">
        <w:rPr>
          <w:i/>
        </w:rPr>
        <w:t>Journal of Rehabilitation, 73</w:t>
      </w:r>
      <w:r w:rsidRPr="00A11C5A">
        <w:t>(3), 36-44.</w:t>
      </w:r>
    </w:p>
    <w:p w:rsidR="004035AC" w:rsidRPr="00A11C5A" w:rsidRDefault="004035AC" w:rsidP="00680668">
      <w:pPr>
        <w:spacing w:before="240"/>
        <w:rPr>
          <w:b/>
        </w:rPr>
      </w:pPr>
      <w:r w:rsidRPr="00A11C5A">
        <w:t>Parmenter, T. (1991). Has social policy left research behind? Australia and New Zealand Journal of Developmental Disabilities, 17, 1-6.</w:t>
      </w:r>
    </w:p>
    <w:p w:rsidR="004035AC" w:rsidRPr="00A11C5A" w:rsidRDefault="004035AC" w:rsidP="00680668">
      <w:pPr>
        <w:spacing w:before="240"/>
        <w:rPr>
          <w:b/>
        </w:rPr>
      </w:pPr>
      <w:r w:rsidRPr="00A11C5A">
        <w:t xml:space="preserve">Rowe, D., Alverson, C., Unrah, D., Fowler, C., Ellams, R., &amp; Test, D. (2015). A delphi study to operationalize evidence-based predictors in secondary transition. </w:t>
      </w:r>
      <w:r w:rsidRPr="00A11C5A">
        <w:rPr>
          <w:i/>
        </w:rPr>
        <w:t>Career Development and Transition, 38</w:t>
      </w:r>
      <w:r w:rsidRPr="00A11C5A">
        <w:t>(2), 113-126.</w:t>
      </w:r>
    </w:p>
    <w:p w:rsidR="004035AC" w:rsidRPr="00A11C5A" w:rsidRDefault="004035AC" w:rsidP="00680668">
      <w:pPr>
        <w:spacing w:before="240"/>
        <w:rPr>
          <w:rStyle w:val="Hyperlink"/>
          <w:b/>
        </w:rPr>
      </w:pPr>
      <w:r w:rsidRPr="00A11C5A">
        <w:t xml:space="preserve">Stodden, R., Brown, S., Galloway, L., Mrazek, S., &amp; Noy, L. (2005). </w:t>
      </w:r>
      <w:r w:rsidRPr="00A11C5A">
        <w:rPr>
          <w:i/>
        </w:rPr>
        <w:t xml:space="preserve">Essential Tools: Interagency Transition Team Development and facilitation. </w:t>
      </w:r>
      <w:r w:rsidRPr="00A11C5A">
        <w:t xml:space="preserve"> Retrieved from </w:t>
      </w:r>
      <w:hyperlink r:id="rId43" w:history="1">
        <w:r w:rsidRPr="00A11C5A">
          <w:rPr>
            <w:rStyle w:val="Hyperlink"/>
          </w:rPr>
          <w:t>http://www.ncset.org/publications/essentialtools/teams/</w:t>
        </w:r>
      </w:hyperlink>
    </w:p>
    <w:p w:rsidR="00E713C1" w:rsidRPr="00A11C5A" w:rsidRDefault="00E62EB7" w:rsidP="00680668">
      <w:pPr>
        <w:spacing w:before="240"/>
        <w:rPr>
          <w:rFonts w:eastAsiaTheme="majorEastAsia"/>
          <w:b/>
          <w:color w:val="26AAE1"/>
          <w:u w:val="single"/>
          <w:shd w:val="clear" w:color="auto" w:fill="FFFFFF"/>
        </w:rPr>
      </w:pPr>
      <w:r w:rsidRPr="00A11C5A">
        <w:rPr>
          <w:shd w:val="clear" w:color="auto" w:fill="FFFFFF"/>
        </w:rPr>
        <w:t>Sheppard, L., Harrington, R. &amp; Howard, K. (2017). Leaving School and Getting a Job. Research to Action Guide, A guide for young people with disability who want to work. NDS Centre for Applied Disability Research. Available at </w:t>
      </w:r>
      <w:hyperlink r:id="rId44" w:history="1">
        <w:r w:rsidRPr="00A11C5A">
          <w:rPr>
            <w:rStyle w:val="Hyperlink"/>
            <w:rFonts w:eastAsiaTheme="majorEastAsia"/>
            <w:color w:val="26AAE1"/>
            <w:shd w:val="clear" w:color="auto" w:fill="FFFFFF"/>
          </w:rPr>
          <w:t>www.cadr.org.au </w:t>
        </w:r>
      </w:hyperlink>
    </w:p>
    <w:p w:rsidR="00E713C1" w:rsidRPr="00A11C5A" w:rsidRDefault="00E713C1" w:rsidP="00680668">
      <w:pPr>
        <w:spacing w:before="240"/>
      </w:pPr>
      <w:r w:rsidRPr="00A11C5A">
        <w:t xml:space="preserve">Sitlington, P. L., &amp; Clark, G. M. (2006). </w:t>
      </w:r>
      <w:r w:rsidRPr="00A11C5A">
        <w:rPr>
          <w:i/>
        </w:rPr>
        <w:t>Transition education and services for students with disabilities</w:t>
      </w:r>
      <w:r w:rsidRPr="00A11C5A">
        <w:t xml:space="preserve"> (4th ed.). Boston: Allyn &amp; Bacon.</w:t>
      </w:r>
    </w:p>
    <w:p w:rsidR="00E713C1" w:rsidRPr="00A11C5A" w:rsidRDefault="00E713C1" w:rsidP="00680668">
      <w:pPr>
        <w:spacing w:before="240"/>
      </w:pPr>
      <w:r w:rsidRPr="00A11C5A">
        <w:t xml:space="preserve">Social Exclusion Unit. (2004). </w:t>
      </w:r>
      <w:r w:rsidRPr="00A11C5A">
        <w:rPr>
          <w:i/>
        </w:rPr>
        <w:t xml:space="preserve">Tackling Social Exclusion: Taking stock and looking to the future. Emerging Findings </w:t>
      </w:r>
      <w:r w:rsidRPr="00A11C5A">
        <w:t>London.</w:t>
      </w:r>
    </w:p>
    <w:p w:rsidR="004035AC" w:rsidRPr="00115E1C" w:rsidRDefault="004035AC" w:rsidP="00680668">
      <w:pPr>
        <w:spacing w:before="240"/>
        <w:rPr>
          <w:b/>
        </w:rPr>
      </w:pPr>
      <w:r w:rsidRPr="00A11C5A">
        <w:lastRenderedPageBreak/>
        <w:t>Strnadová, I., &amp; Cumming, T. (2014). The importance of quality transition processes for students with disabilities across settings: Learning from the current situation in New South Wales.</w:t>
      </w:r>
      <w:r w:rsidR="00115E1C">
        <w:t xml:space="preserve"> </w:t>
      </w:r>
      <w:r w:rsidR="00115E1C" w:rsidRPr="00C95EB9">
        <w:t>Australian Journal of Education, 58(3), 318-336.</w:t>
      </w:r>
    </w:p>
    <w:p w:rsidR="004035AC" w:rsidRPr="00A11C5A" w:rsidRDefault="004035AC" w:rsidP="00680668">
      <w:pPr>
        <w:spacing w:before="240"/>
        <w:rPr>
          <w:b/>
        </w:rPr>
      </w:pPr>
      <w:r w:rsidRPr="00A11C5A">
        <w:t xml:space="preserve">Taylor, D., Morgan, A., Callow-Heusser, C. (2016). A survey of vocational rehabilitation counsellors and special education teachers on collaboration in transition planning. </w:t>
      </w:r>
      <w:r w:rsidRPr="00A11C5A">
        <w:rPr>
          <w:i/>
        </w:rPr>
        <w:t>Journal of Vocational Rehabilitation, 44</w:t>
      </w:r>
      <w:r w:rsidRPr="00A11C5A">
        <w:t xml:space="preserve">(2), 163-173. </w:t>
      </w:r>
    </w:p>
    <w:p w:rsidR="004035AC" w:rsidRPr="00A11C5A" w:rsidRDefault="004035AC" w:rsidP="00680668">
      <w:pPr>
        <w:spacing w:before="240"/>
        <w:rPr>
          <w:b/>
        </w:rPr>
      </w:pPr>
      <w:r w:rsidRPr="00A11C5A">
        <w:t xml:space="preserve">Test, D., Fowler, C., Richter, S., White, J., Mazzotti, V., Walker, A., Kohler, P., &amp; Kortering, L. (2009). Evidence-based practices in secondary transition. </w:t>
      </w:r>
      <w:r w:rsidRPr="00A11C5A">
        <w:rPr>
          <w:i/>
        </w:rPr>
        <w:t>Career Development for Exceptional Individuals, 32</w:t>
      </w:r>
      <w:r w:rsidRPr="00A11C5A">
        <w:t>(2), 115-128.</w:t>
      </w:r>
    </w:p>
    <w:p w:rsidR="004035AC" w:rsidRPr="00A11C5A" w:rsidRDefault="004035AC" w:rsidP="00680668">
      <w:pPr>
        <w:spacing w:before="240"/>
        <w:rPr>
          <w:b/>
        </w:rPr>
      </w:pPr>
      <w:r w:rsidRPr="00A11C5A">
        <w:t xml:space="preserve">Test, D., Mazzotti, V., Mustian, A., Fowler, C., Kortering, L. &amp; Kohler, P. (2009). Evidence-based secondary transition predictors for improving postschool outcomes for students with disabilities. </w:t>
      </w:r>
      <w:r w:rsidRPr="00A11C5A">
        <w:rPr>
          <w:i/>
        </w:rPr>
        <w:t>Career Development for Exceptional Individuals, 32</w:t>
      </w:r>
      <w:r w:rsidRPr="00A11C5A">
        <w:t>(3), 160-181.</w:t>
      </w:r>
    </w:p>
    <w:p w:rsidR="004035AC" w:rsidRPr="00A11C5A" w:rsidRDefault="004035AC" w:rsidP="00680668">
      <w:pPr>
        <w:spacing w:before="240"/>
        <w:rPr>
          <w:rStyle w:val="Hyperlink"/>
          <w:b/>
        </w:rPr>
      </w:pPr>
      <w:r w:rsidRPr="00A11C5A">
        <w:t xml:space="preserve">Turner, S., Merchant, K., Kania, J., &amp; Martin, E. (2018). Understanding the value of backbone organizations in collective impact. </w:t>
      </w:r>
      <w:r w:rsidRPr="00A11C5A">
        <w:rPr>
          <w:i/>
        </w:rPr>
        <w:t xml:space="preserve">Stanford Social Innovation Review. </w:t>
      </w:r>
      <w:r w:rsidRPr="00A11C5A">
        <w:t xml:space="preserve">Retrieved from </w:t>
      </w:r>
      <w:hyperlink r:id="rId45" w:history="1">
        <w:r w:rsidRPr="00A11C5A">
          <w:rPr>
            <w:rStyle w:val="Hyperlink"/>
          </w:rPr>
          <w:t>https://www.issuelab.org/resources/24421/24421.pdf</w:t>
        </w:r>
      </w:hyperlink>
    </w:p>
    <w:p w:rsidR="008C2F9F" w:rsidRPr="00A11C5A" w:rsidRDefault="00E713C1" w:rsidP="00680668">
      <w:pPr>
        <w:spacing w:before="240"/>
      </w:pPr>
      <w:r w:rsidRPr="00A11C5A">
        <w:t xml:space="preserve">U.S. Department of Education. (2017). </w:t>
      </w:r>
      <w:r w:rsidRPr="00A11C5A">
        <w:rPr>
          <w:i/>
        </w:rPr>
        <w:t>A Transition Guide to Postsecondary Education and Employment for Students and Youth with Disabilities</w:t>
      </w:r>
      <w:r w:rsidRPr="00A11C5A">
        <w:t>. Washington, D.C. Retrieved from www2.ed.gov/about/offices/list/osers/transition/products/postsecondary-transition-guide-2017.pdf</w:t>
      </w:r>
    </w:p>
    <w:p w:rsidR="004035AC" w:rsidRPr="00A11C5A" w:rsidRDefault="004035AC" w:rsidP="00680668">
      <w:pPr>
        <w:spacing w:before="240"/>
        <w:rPr>
          <w:b/>
        </w:rPr>
      </w:pPr>
      <w:r w:rsidRPr="00A11C5A">
        <w:t xml:space="preserve">Wagner, M., Newman. L., Cameto, R., Garza, N., &amp; Levine, P. (2005). </w:t>
      </w:r>
      <w:r w:rsidRPr="00A11C5A">
        <w:rPr>
          <w:i/>
        </w:rPr>
        <w:t xml:space="preserve">After High School: A First Look at the Post-School Experiences of Youth with </w:t>
      </w:r>
      <w:r w:rsidRPr="00680668">
        <w:t>Disabilities</w:t>
      </w:r>
      <w:r w:rsidRPr="00A11C5A">
        <w:rPr>
          <w:i/>
        </w:rPr>
        <w:t xml:space="preserve">. </w:t>
      </w:r>
      <w:r w:rsidRPr="00A11C5A">
        <w:t>A Report from the National Longitudinal Transition Study-2 (NLTS2). Menlo Park, CA: SRI International.</w:t>
      </w:r>
    </w:p>
    <w:p w:rsidR="004035AC" w:rsidRPr="00A11C5A" w:rsidRDefault="004035AC" w:rsidP="00680668">
      <w:pPr>
        <w:spacing w:before="240"/>
        <w:rPr>
          <w:b/>
        </w:rPr>
      </w:pPr>
      <w:r w:rsidRPr="00A11C5A">
        <w:t xml:space="preserve">White, J., &amp; Weiner, J. S. (2004). Influence of least restrictive environment and community based training on integrated employment outcomes for transitioning students with severe disabilities. </w:t>
      </w:r>
      <w:r w:rsidRPr="00A11C5A">
        <w:rPr>
          <w:i/>
        </w:rPr>
        <w:t>Journal of Vocational Rehabilitation, 21</w:t>
      </w:r>
      <w:r w:rsidRPr="00A11C5A">
        <w:t>, 149-156.</w:t>
      </w:r>
    </w:p>
    <w:p w:rsidR="004035AC" w:rsidRPr="00A11C5A" w:rsidRDefault="004035AC" w:rsidP="00680668">
      <w:pPr>
        <w:spacing w:before="240"/>
        <w:rPr>
          <w:b/>
        </w:rPr>
      </w:pPr>
      <w:r w:rsidRPr="00A11C5A">
        <w:t xml:space="preserve">Winn, S., &amp; Hay, I. (2009). Transition from school for youths with a disability: Issues and challenges. </w:t>
      </w:r>
      <w:r w:rsidRPr="00A11C5A">
        <w:rPr>
          <w:i/>
        </w:rPr>
        <w:t>Disability and Society, 24</w:t>
      </w:r>
      <w:r w:rsidRPr="00A11C5A">
        <w:t>(1), 103-115.</w:t>
      </w:r>
    </w:p>
    <w:p w:rsidR="002F5C96" w:rsidRPr="00A11C5A" w:rsidRDefault="00E13008" w:rsidP="00680668">
      <w:pPr>
        <w:spacing w:before="240"/>
      </w:pPr>
      <w:r w:rsidRPr="00A11C5A">
        <w:t>Xu, T., &amp; Stancliffe, R. J. (2017). An Evaluation of Employment Outcomes Achieved by Transition to Work Service Providers in Sydney, Australia. Journal of Intellectual &amp; Developmental Disability, 44(1), 51-63. doi:10.3109/13668250.2017.1310809</w:t>
      </w:r>
    </w:p>
    <w:sectPr w:rsidR="002F5C96" w:rsidRPr="00A11C5A" w:rsidSect="00816E70">
      <w:headerReference w:type="default" r:id="rId46"/>
      <w:headerReference w:type="first" r:id="rId47"/>
      <w:pgSz w:w="11900" w:h="16840"/>
      <w:pgMar w:top="1440" w:right="1800" w:bottom="1440" w:left="1800"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54A0" w:rsidRDefault="00FB54A0" w:rsidP="0031641A">
      <w:r>
        <w:separator/>
      </w:r>
    </w:p>
  </w:endnote>
  <w:endnote w:type="continuationSeparator" w:id="0">
    <w:p w:rsidR="00FB54A0" w:rsidRDefault="00FB54A0" w:rsidP="00316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Default="00983070" w:rsidP="0031641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rsidR="00983070" w:rsidRDefault="00983070" w:rsidP="00316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Default="00983070" w:rsidP="0031641A">
    <w:pPr>
      <w:pStyle w:val="Footer"/>
    </w:pPr>
    <w:r>
      <w:rPr>
        <w:rStyle w:val="PageNumber"/>
      </w:rPr>
      <w:fldChar w:fldCharType="begin"/>
    </w:r>
    <w:r>
      <w:rPr>
        <w:rStyle w:val="PageNumber"/>
      </w:rPr>
      <w:instrText xml:space="preserve">PAGE  </w:instrText>
    </w:r>
    <w:r>
      <w:rPr>
        <w:rStyle w:val="PageNumber"/>
      </w:rPr>
      <w:fldChar w:fldCharType="separate"/>
    </w:r>
    <w:r w:rsidR="003C2739">
      <w:rPr>
        <w:rStyle w:val="PageNumber"/>
        <w:noProof/>
      </w:rPr>
      <w:t>30</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9165153"/>
      <w:docPartObj>
        <w:docPartGallery w:val="Page Numbers (Bottom of Page)"/>
        <w:docPartUnique/>
      </w:docPartObj>
    </w:sdtPr>
    <w:sdtEndPr>
      <w:rPr>
        <w:noProof/>
      </w:rPr>
    </w:sdtEndPr>
    <w:sdtContent>
      <w:p w:rsidR="00983070" w:rsidRDefault="00983070">
        <w:pPr>
          <w:pStyle w:val="Footer"/>
          <w:jc w:val="right"/>
        </w:pPr>
        <w:r>
          <w:fldChar w:fldCharType="begin"/>
        </w:r>
        <w:r>
          <w:instrText xml:space="preserve"> PAGE   \* MERGEFORMAT </w:instrText>
        </w:r>
        <w:r>
          <w:fldChar w:fldCharType="separate"/>
        </w:r>
        <w:r w:rsidR="00FB75FA">
          <w:rPr>
            <w:noProof/>
          </w:rPr>
          <w:t>1</w:t>
        </w:r>
        <w:r>
          <w:rPr>
            <w:noProof/>
          </w:rPr>
          <w:fldChar w:fldCharType="end"/>
        </w:r>
      </w:p>
    </w:sdtContent>
  </w:sdt>
  <w:p w:rsidR="00983070" w:rsidRDefault="009830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54A0" w:rsidRDefault="00FB54A0" w:rsidP="0031641A">
      <w:r>
        <w:separator/>
      </w:r>
    </w:p>
  </w:footnote>
  <w:footnote w:type="continuationSeparator" w:id="0">
    <w:p w:rsidR="00FB54A0" w:rsidRDefault="00FB54A0" w:rsidP="0031641A">
      <w:r>
        <w:continuationSeparator/>
      </w:r>
    </w:p>
  </w:footnote>
  <w:footnote w:id="1">
    <w:p w:rsidR="00983070" w:rsidRPr="001A668A" w:rsidRDefault="00983070">
      <w:pPr>
        <w:pStyle w:val="FootnoteText"/>
        <w:rPr>
          <w:rFonts w:ascii="Arial" w:hAnsi="Arial"/>
        </w:rPr>
      </w:pPr>
      <w:r w:rsidRPr="001A668A">
        <w:rPr>
          <w:rStyle w:val="FootnoteReference"/>
          <w:rFonts w:ascii="Arial" w:hAnsi="Arial"/>
        </w:rPr>
        <w:footnoteRef/>
      </w:r>
      <w:r w:rsidRPr="001A668A">
        <w:rPr>
          <w:rFonts w:ascii="Arial" w:hAnsi="Arial"/>
        </w:rPr>
        <w:t xml:space="preserve"> </w:t>
      </w:r>
      <w:r w:rsidRPr="00F43DE8">
        <w:rPr>
          <w:rFonts w:ascii="Arial" w:hAnsi="Arial"/>
          <w:b w:val="0"/>
        </w:rPr>
        <w:t>Blending and Braiding are strategies that allow funds and resources to be used in more flexible, coordinated, and sustainable way, to improve the educational and employment outcomes</w:t>
      </w:r>
      <w:r w:rsidRPr="001A668A">
        <w:rPr>
          <w:rFonts w:ascii="Arial" w:hAnsi="Aria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Pr="00C67421" w:rsidRDefault="00983070">
    <w:pPr>
      <w:pStyle w:val="Header"/>
      <w:rPr>
        <w:sz w:val="2"/>
      </w:rPr>
    </w:pPr>
    <w:r w:rsidRPr="00C67421">
      <w:rPr>
        <w:rFonts w:eastAsiaTheme="minorEastAsia"/>
        <w:sz w:val="28"/>
        <w:szCs w:val="58"/>
        <w:lang w:eastAsia="en-US"/>
      </w:rPr>
      <w:t>Collaboration – the key to unlocking a successful future for young people with disabilit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Pr="00C67421" w:rsidRDefault="00983070" w:rsidP="00C674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Pr="00C67421" w:rsidRDefault="00983070"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3070" w:rsidRPr="00816E70" w:rsidRDefault="00983070"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D4278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F6D5B"/>
    <w:multiLevelType w:val="hybridMultilevel"/>
    <w:tmpl w:val="267E3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A44A4"/>
    <w:multiLevelType w:val="hybridMultilevel"/>
    <w:tmpl w:val="274E3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146F8"/>
    <w:multiLevelType w:val="hybridMultilevel"/>
    <w:tmpl w:val="94BEB8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575071F"/>
    <w:multiLevelType w:val="hybridMultilevel"/>
    <w:tmpl w:val="C10A4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41334A"/>
    <w:multiLevelType w:val="hybridMultilevel"/>
    <w:tmpl w:val="C9624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5C4914"/>
    <w:multiLevelType w:val="hybridMultilevel"/>
    <w:tmpl w:val="F79E2BD4"/>
    <w:lvl w:ilvl="0" w:tplc="EAAC6A64">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C074C9D"/>
    <w:multiLevelType w:val="hybridMultilevel"/>
    <w:tmpl w:val="CB260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28372F"/>
    <w:multiLevelType w:val="hybridMultilevel"/>
    <w:tmpl w:val="8EDE64B8"/>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2DB07DB6"/>
    <w:multiLevelType w:val="hybridMultilevel"/>
    <w:tmpl w:val="180C00F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E355483"/>
    <w:multiLevelType w:val="hybridMultilevel"/>
    <w:tmpl w:val="BB3EAE8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01">
      <w:start w:val="1"/>
      <w:numFmt w:val="bullet"/>
      <w:lvlText w:val=""/>
      <w:lvlJc w:val="left"/>
      <w:pPr>
        <w:ind w:left="0" w:hanging="360"/>
      </w:pPr>
      <w:rPr>
        <w:rFonts w:ascii="Symbol" w:hAnsi="Symbol" w:hint="default"/>
      </w:rPr>
    </w:lvl>
    <w:lvl w:ilvl="3" w:tplc="04090001">
      <w:start w:val="1"/>
      <w:numFmt w:val="bullet"/>
      <w:lvlText w:val=""/>
      <w:lvlJc w:val="left"/>
      <w:pPr>
        <w:ind w:left="0" w:hanging="360"/>
      </w:pPr>
      <w:rPr>
        <w:rFonts w:ascii="Symbol" w:hAnsi="Symbol"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1E17BE"/>
    <w:multiLevelType w:val="hybridMultilevel"/>
    <w:tmpl w:val="0FBE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278C4"/>
    <w:multiLevelType w:val="hybridMultilevel"/>
    <w:tmpl w:val="92AE9DBA"/>
    <w:lvl w:ilvl="0" w:tplc="38822D7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57C15A9"/>
    <w:multiLevelType w:val="hybridMultilevel"/>
    <w:tmpl w:val="49547A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9D633F"/>
    <w:multiLevelType w:val="hybridMultilevel"/>
    <w:tmpl w:val="B8F87DB6"/>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37201007"/>
    <w:multiLevelType w:val="hybridMultilevel"/>
    <w:tmpl w:val="20A8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A23C2"/>
    <w:multiLevelType w:val="hybridMultilevel"/>
    <w:tmpl w:val="7A70AB8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07177D4"/>
    <w:multiLevelType w:val="hybridMultilevel"/>
    <w:tmpl w:val="AEFCA4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1C72174"/>
    <w:multiLevelType w:val="hybridMultilevel"/>
    <w:tmpl w:val="1C0AF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1E18AE"/>
    <w:multiLevelType w:val="hybridMultilevel"/>
    <w:tmpl w:val="CA2EF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062538"/>
    <w:multiLevelType w:val="hybridMultilevel"/>
    <w:tmpl w:val="0680D4B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DED3787"/>
    <w:multiLevelType w:val="hybridMultilevel"/>
    <w:tmpl w:val="A66AA960"/>
    <w:lvl w:ilvl="0" w:tplc="C4E4F69A">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53C27FB3"/>
    <w:multiLevelType w:val="hybridMultilevel"/>
    <w:tmpl w:val="7E6A3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BD777C"/>
    <w:multiLevelType w:val="hybridMultilevel"/>
    <w:tmpl w:val="0DACF39A"/>
    <w:lvl w:ilvl="0" w:tplc="B61A7A4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DA01B4A"/>
    <w:multiLevelType w:val="hybridMultilevel"/>
    <w:tmpl w:val="5BDA2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4240B2"/>
    <w:multiLevelType w:val="hybridMultilevel"/>
    <w:tmpl w:val="3CE8F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3F5DD4"/>
    <w:multiLevelType w:val="hybridMultilevel"/>
    <w:tmpl w:val="54768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8F10D8"/>
    <w:multiLevelType w:val="hybridMultilevel"/>
    <w:tmpl w:val="67164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556901"/>
    <w:multiLevelType w:val="hybridMultilevel"/>
    <w:tmpl w:val="AC189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AC03E9"/>
    <w:multiLevelType w:val="hybridMultilevel"/>
    <w:tmpl w:val="8CB23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D7322B"/>
    <w:multiLevelType w:val="hybridMultilevel"/>
    <w:tmpl w:val="D13EB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FA5AE2"/>
    <w:multiLevelType w:val="hybridMultilevel"/>
    <w:tmpl w:val="65DC2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BC50BC"/>
    <w:multiLevelType w:val="hybridMultilevel"/>
    <w:tmpl w:val="1B7A5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4937294"/>
    <w:multiLevelType w:val="hybridMultilevel"/>
    <w:tmpl w:val="A0FC5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50523B2"/>
    <w:multiLevelType w:val="hybridMultilevel"/>
    <w:tmpl w:val="207223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762127C7"/>
    <w:multiLevelType w:val="hybridMultilevel"/>
    <w:tmpl w:val="70026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A171FD0"/>
    <w:multiLevelType w:val="hybridMultilevel"/>
    <w:tmpl w:val="32263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3053D6"/>
    <w:multiLevelType w:val="hybridMultilevel"/>
    <w:tmpl w:val="0ADA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D45EDA"/>
    <w:multiLevelType w:val="hybridMultilevel"/>
    <w:tmpl w:val="2522E5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FA5332E"/>
    <w:multiLevelType w:val="hybridMultilevel"/>
    <w:tmpl w:val="E74E4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20"/>
  </w:num>
  <w:num w:numId="4">
    <w:abstractNumId w:val="17"/>
  </w:num>
  <w:num w:numId="5">
    <w:abstractNumId w:val="39"/>
  </w:num>
  <w:num w:numId="6">
    <w:abstractNumId w:val="11"/>
  </w:num>
  <w:num w:numId="7">
    <w:abstractNumId w:val="15"/>
  </w:num>
  <w:num w:numId="8">
    <w:abstractNumId w:val="22"/>
  </w:num>
  <w:num w:numId="9">
    <w:abstractNumId w:val="2"/>
  </w:num>
  <w:num w:numId="10">
    <w:abstractNumId w:val="30"/>
  </w:num>
  <w:num w:numId="11">
    <w:abstractNumId w:val="9"/>
  </w:num>
  <w:num w:numId="12">
    <w:abstractNumId w:val="28"/>
  </w:num>
  <w:num w:numId="13">
    <w:abstractNumId w:val="7"/>
  </w:num>
  <w:num w:numId="14">
    <w:abstractNumId w:val="37"/>
  </w:num>
  <w:num w:numId="15">
    <w:abstractNumId w:val="5"/>
  </w:num>
  <w:num w:numId="16">
    <w:abstractNumId w:val="25"/>
  </w:num>
  <w:num w:numId="17">
    <w:abstractNumId w:val="31"/>
  </w:num>
  <w:num w:numId="18">
    <w:abstractNumId w:val="36"/>
  </w:num>
  <w:num w:numId="19">
    <w:abstractNumId w:val="33"/>
  </w:num>
  <w:num w:numId="20">
    <w:abstractNumId w:val="27"/>
  </w:num>
  <w:num w:numId="21">
    <w:abstractNumId w:val="13"/>
  </w:num>
  <w:num w:numId="22">
    <w:abstractNumId w:val="10"/>
  </w:num>
  <w:num w:numId="23">
    <w:abstractNumId w:val="34"/>
  </w:num>
  <w:num w:numId="24">
    <w:abstractNumId w:val="3"/>
  </w:num>
  <w:num w:numId="25">
    <w:abstractNumId w:val="29"/>
  </w:num>
  <w:num w:numId="26">
    <w:abstractNumId w:val="23"/>
  </w:num>
  <w:num w:numId="27">
    <w:abstractNumId w:val="12"/>
  </w:num>
  <w:num w:numId="28">
    <w:abstractNumId w:val="38"/>
  </w:num>
  <w:num w:numId="29">
    <w:abstractNumId w:val="16"/>
  </w:num>
  <w:num w:numId="30">
    <w:abstractNumId w:val="14"/>
  </w:num>
  <w:num w:numId="31">
    <w:abstractNumId w:val="8"/>
  </w:num>
  <w:num w:numId="32">
    <w:abstractNumId w:val="6"/>
  </w:num>
  <w:num w:numId="33">
    <w:abstractNumId w:val="21"/>
  </w:num>
  <w:num w:numId="34">
    <w:abstractNumId w:val="19"/>
  </w:num>
  <w:num w:numId="35">
    <w:abstractNumId w:val="26"/>
  </w:num>
  <w:num w:numId="36">
    <w:abstractNumId w:val="32"/>
  </w:num>
  <w:num w:numId="37">
    <w:abstractNumId w:val="35"/>
  </w:num>
  <w:num w:numId="38">
    <w:abstractNumId w:val="1"/>
  </w:num>
  <w:num w:numId="39">
    <w:abstractNumId w:val="2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5satavvxdvveepsx59affx9z95f5v2rzw&quot;&gt;NDS EndNote Library&lt;record-ids&gt;&lt;item&gt;7&lt;/item&gt;&lt;item&gt;24&lt;/item&gt;&lt;item&gt;30&lt;/item&gt;&lt;item&gt;102&lt;/item&gt;&lt;item&gt;108&lt;/item&gt;&lt;item&gt;109&lt;/item&gt;&lt;item&gt;111&lt;/item&gt;&lt;item&gt;115&lt;/item&gt;&lt;item&gt;117&lt;/item&gt;&lt;item&gt;118&lt;/item&gt;&lt;item&gt;119&lt;/item&gt;&lt;item&gt;121&lt;/item&gt;&lt;item&gt;122&lt;/item&gt;&lt;item&gt;123&lt;/item&gt;&lt;item&gt;145&lt;/item&gt;&lt;/record-ids&gt;&lt;/item&gt;&lt;/Libraries&gt;"/>
  </w:docVars>
  <w:rsids>
    <w:rsidRoot w:val="004035AC"/>
    <w:rsid w:val="00012DBE"/>
    <w:rsid w:val="00016023"/>
    <w:rsid w:val="00024095"/>
    <w:rsid w:val="000255AA"/>
    <w:rsid w:val="000255E4"/>
    <w:rsid w:val="00026BC8"/>
    <w:rsid w:val="0003073B"/>
    <w:rsid w:val="0004012A"/>
    <w:rsid w:val="00042EBB"/>
    <w:rsid w:val="000575CC"/>
    <w:rsid w:val="0005790D"/>
    <w:rsid w:val="000602B4"/>
    <w:rsid w:val="0006607B"/>
    <w:rsid w:val="00070632"/>
    <w:rsid w:val="00070E72"/>
    <w:rsid w:val="00070F13"/>
    <w:rsid w:val="000854C8"/>
    <w:rsid w:val="00092577"/>
    <w:rsid w:val="00093C4C"/>
    <w:rsid w:val="00095D41"/>
    <w:rsid w:val="000A1D0B"/>
    <w:rsid w:val="000A2B57"/>
    <w:rsid w:val="000B68E5"/>
    <w:rsid w:val="000B77FF"/>
    <w:rsid w:val="000C11A1"/>
    <w:rsid w:val="000C35DB"/>
    <w:rsid w:val="000C4C18"/>
    <w:rsid w:val="000C7330"/>
    <w:rsid w:val="000E2F78"/>
    <w:rsid w:val="000E3E6F"/>
    <w:rsid w:val="00115E1C"/>
    <w:rsid w:val="001176AE"/>
    <w:rsid w:val="00117FD8"/>
    <w:rsid w:val="001257CD"/>
    <w:rsid w:val="001275A2"/>
    <w:rsid w:val="00132173"/>
    <w:rsid w:val="00133324"/>
    <w:rsid w:val="00135651"/>
    <w:rsid w:val="00137751"/>
    <w:rsid w:val="00141A0B"/>
    <w:rsid w:val="00142C50"/>
    <w:rsid w:val="0014381B"/>
    <w:rsid w:val="00145CEF"/>
    <w:rsid w:val="00147823"/>
    <w:rsid w:val="0015513E"/>
    <w:rsid w:val="00156F97"/>
    <w:rsid w:val="00160908"/>
    <w:rsid w:val="00163EB0"/>
    <w:rsid w:val="00165CCE"/>
    <w:rsid w:val="00175A41"/>
    <w:rsid w:val="00177D65"/>
    <w:rsid w:val="00184520"/>
    <w:rsid w:val="00185457"/>
    <w:rsid w:val="00187E2D"/>
    <w:rsid w:val="00190F8B"/>
    <w:rsid w:val="00191CF8"/>
    <w:rsid w:val="00193877"/>
    <w:rsid w:val="001967AE"/>
    <w:rsid w:val="001A0A9B"/>
    <w:rsid w:val="001A27A1"/>
    <w:rsid w:val="001A4080"/>
    <w:rsid w:val="001A6421"/>
    <w:rsid w:val="001A668A"/>
    <w:rsid w:val="001A66D9"/>
    <w:rsid w:val="001B6DB3"/>
    <w:rsid w:val="001C11A6"/>
    <w:rsid w:val="001C225E"/>
    <w:rsid w:val="001C5E1E"/>
    <w:rsid w:val="001D0467"/>
    <w:rsid w:val="001D14CE"/>
    <w:rsid w:val="001D1DEE"/>
    <w:rsid w:val="001D2CD8"/>
    <w:rsid w:val="001D4E7F"/>
    <w:rsid w:val="001D7F92"/>
    <w:rsid w:val="001E17BB"/>
    <w:rsid w:val="001E67EC"/>
    <w:rsid w:val="001F0D33"/>
    <w:rsid w:val="001F1003"/>
    <w:rsid w:val="001F2018"/>
    <w:rsid w:val="001F3F99"/>
    <w:rsid w:val="001F730D"/>
    <w:rsid w:val="001F78F6"/>
    <w:rsid w:val="001F7D1F"/>
    <w:rsid w:val="0020463F"/>
    <w:rsid w:val="0020668C"/>
    <w:rsid w:val="00207188"/>
    <w:rsid w:val="00210536"/>
    <w:rsid w:val="00211EE1"/>
    <w:rsid w:val="0021251A"/>
    <w:rsid w:val="00216555"/>
    <w:rsid w:val="002166E7"/>
    <w:rsid w:val="00221E8A"/>
    <w:rsid w:val="00223F6B"/>
    <w:rsid w:val="002340BA"/>
    <w:rsid w:val="00237149"/>
    <w:rsid w:val="0024116A"/>
    <w:rsid w:val="00247397"/>
    <w:rsid w:val="00247C74"/>
    <w:rsid w:val="00253033"/>
    <w:rsid w:val="00255BFF"/>
    <w:rsid w:val="00256EFA"/>
    <w:rsid w:val="00261198"/>
    <w:rsid w:val="0026488B"/>
    <w:rsid w:val="00265D4E"/>
    <w:rsid w:val="00266436"/>
    <w:rsid w:val="00275371"/>
    <w:rsid w:val="00283B0F"/>
    <w:rsid w:val="00287ECC"/>
    <w:rsid w:val="002A0576"/>
    <w:rsid w:val="002A3E2C"/>
    <w:rsid w:val="002A3EEA"/>
    <w:rsid w:val="002A5AD2"/>
    <w:rsid w:val="002A6045"/>
    <w:rsid w:val="002A7D46"/>
    <w:rsid w:val="002B4CB5"/>
    <w:rsid w:val="002B7241"/>
    <w:rsid w:val="002C006F"/>
    <w:rsid w:val="002C2051"/>
    <w:rsid w:val="002C342F"/>
    <w:rsid w:val="002D2D9F"/>
    <w:rsid w:val="002D3887"/>
    <w:rsid w:val="002D477D"/>
    <w:rsid w:val="002E3EED"/>
    <w:rsid w:val="002F4C66"/>
    <w:rsid w:val="002F5665"/>
    <w:rsid w:val="002F5C96"/>
    <w:rsid w:val="00300C60"/>
    <w:rsid w:val="003023E1"/>
    <w:rsid w:val="0030340C"/>
    <w:rsid w:val="00304130"/>
    <w:rsid w:val="00310B52"/>
    <w:rsid w:val="00315A92"/>
    <w:rsid w:val="0031641A"/>
    <w:rsid w:val="003238AD"/>
    <w:rsid w:val="0032472B"/>
    <w:rsid w:val="00325402"/>
    <w:rsid w:val="00330A3E"/>
    <w:rsid w:val="003326B8"/>
    <w:rsid w:val="00334512"/>
    <w:rsid w:val="00335C52"/>
    <w:rsid w:val="003407EA"/>
    <w:rsid w:val="00342622"/>
    <w:rsid w:val="003437D8"/>
    <w:rsid w:val="00346481"/>
    <w:rsid w:val="003521D6"/>
    <w:rsid w:val="00356168"/>
    <w:rsid w:val="00357593"/>
    <w:rsid w:val="00357664"/>
    <w:rsid w:val="003604C5"/>
    <w:rsid w:val="0036554B"/>
    <w:rsid w:val="00370DE7"/>
    <w:rsid w:val="00370E1A"/>
    <w:rsid w:val="00372977"/>
    <w:rsid w:val="00376CF8"/>
    <w:rsid w:val="00383316"/>
    <w:rsid w:val="00391704"/>
    <w:rsid w:val="003A20F1"/>
    <w:rsid w:val="003A3AB4"/>
    <w:rsid w:val="003A5542"/>
    <w:rsid w:val="003A671B"/>
    <w:rsid w:val="003A70BB"/>
    <w:rsid w:val="003B455A"/>
    <w:rsid w:val="003C108A"/>
    <w:rsid w:val="003C2739"/>
    <w:rsid w:val="003D0D86"/>
    <w:rsid w:val="003D640C"/>
    <w:rsid w:val="003E0501"/>
    <w:rsid w:val="003F12DF"/>
    <w:rsid w:val="003F276D"/>
    <w:rsid w:val="003F5C30"/>
    <w:rsid w:val="003F5D56"/>
    <w:rsid w:val="003F65DC"/>
    <w:rsid w:val="004035AC"/>
    <w:rsid w:val="00403DC9"/>
    <w:rsid w:val="004050F7"/>
    <w:rsid w:val="00407F4E"/>
    <w:rsid w:val="00414769"/>
    <w:rsid w:val="00421CBF"/>
    <w:rsid w:val="00427035"/>
    <w:rsid w:val="0043057D"/>
    <w:rsid w:val="00430776"/>
    <w:rsid w:val="00434A90"/>
    <w:rsid w:val="00436602"/>
    <w:rsid w:val="00437958"/>
    <w:rsid w:val="0045194A"/>
    <w:rsid w:val="00452D9D"/>
    <w:rsid w:val="00455E70"/>
    <w:rsid w:val="004671C1"/>
    <w:rsid w:val="00470619"/>
    <w:rsid w:val="004716CF"/>
    <w:rsid w:val="00473550"/>
    <w:rsid w:val="004850A8"/>
    <w:rsid w:val="00487A44"/>
    <w:rsid w:val="00493645"/>
    <w:rsid w:val="004936A1"/>
    <w:rsid w:val="00494EFB"/>
    <w:rsid w:val="004A2599"/>
    <w:rsid w:val="004A3C5E"/>
    <w:rsid w:val="004A5E2A"/>
    <w:rsid w:val="004C24E3"/>
    <w:rsid w:val="004C604E"/>
    <w:rsid w:val="004C6E4E"/>
    <w:rsid w:val="004D54A6"/>
    <w:rsid w:val="004E1F11"/>
    <w:rsid w:val="004F0DA5"/>
    <w:rsid w:val="004F48F0"/>
    <w:rsid w:val="004F6A93"/>
    <w:rsid w:val="00506E66"/>
    <w:rsid w:val="00510463"/>
    <w:rsid w:val="00512EE8"/>
    <w:rsid w:val="00513164"/>
    <w:rsid w:val="00513F5B"/>
    <w:rsid w:val="00522997"/>
    <w:rsid w:val="00523485"/>
    <w:rsid w:val="00525228"/>
    <w:rsid w:val="00526A7C"/>
    <w:rsid w:val="005313C1"/>
    <w:rsid w:val="005328D0"/>
    <w:rsid w:val="00544580"/>
    <w:rsid w:val="00547D93"/>
    <w:rsid w:val="00551452"/>
    <w:rsid w:val="005552CD"/>
    <w:rsid w:val="00560683"/>
    <w:rsid w:val="0057172A"/>
    <w:rsid w:val="00574EE1"/>
    <w:rsid w:val="005840CC"/>
    <w:rsid w:val="005840FF"/>
    <w:rsid w:val="00584CDF"/>
    <w:rsid w:val="00591A8D"/>
    <w:rsid w:val="0059520B"/>
    <w:rsid w:val="00596C52"/>
    <w:rsid w:val="005A0499"/>
    <w:rsid w:val="005A2309"/>
    <w:rsid w:val="005A47DF"/>
    <w:rsid w:val="005A5B65"/>
    <w:rsid w:val="005B2503"/>
    <w:rsid w:val="005B2861"/>
    <w:rsid w:val="005C08BC"/>
    <w:rsid w:val="005C446A"/>
    <w:rsid w:val="005C4EE2"/>
    <w:rsid w:val="005C7148"/>
    <w:rsid w:val="005E0EEF"/>
    <w:rsid w:val="005E7DAD"/>
    <w:rsid w:val="005F34F8"/>
    <w:rsid w:val="005F417D"/>
    <w:rsid w:val="005F45B4"/>
    <w:rsid w:val="00604512"/>
    <w:rsid w:val="006136D1"/>
    <w:rsid w:val="00621983"/>
    <w:rsid w:val="0062382F"/>
    <w:rsid w:val="006400BF"/>
    <w:rsid w:val="00644C3C"/>
    <w:rsid w:val="006505DA"/>
    <w:rsid w:val="00652D10"/>
    <w:rsid w:val="006538CF"/>
    <w:rsid w:val="00661007"/>
    <w:rsid w:val="00664DFF"/>
    <w:rsid w:val="00665D3E"/>
    <w:rsid w:val="00666522"/>
    <w:rsid w:val="00667CAD"/>
    <w:rsid w:val="00673AF7"/>
    <w:rsid w:val="00673B74"/>
    <w:rsid w:val="00675443"/>
    <w:rsid w:val="00680236"/>
    <w:rsid w:val="0068062D"/>
    <w:rsid w:val="00680668"/>
    <w:rsid w:val="00697707"/>
    <w:rsid w:val="006A5C1F"/>
    <w:rsid w:val="006B14D6"/>
    <w:rsid w:val="006C146C"/>
    <w:rsid w:val="006D63F1"/>
    <w:rsid w:val="006E1517"/>
    <w:rsid w:val="006E3B79"/>
    <w:rsid w:val="006E60AF"/>
    <w:rsid w:val="006F5539"/>
    <w:rsid w:val="00703FF3"/>
    <w:rsid w:val="0070564F"/>
    <w:rsid w:val="0071446A"/>
    <w:rsid w:val="00715452"/>
    <w:rsid w:val="007200CD"/>
    <w:rsid w:val="007217A1"/>
    <w:rsid w:val="00724EDB"/>
    <w:rsid w:val="00737B7F"/>
    <w:rsid w:val="0074645C"/>
    <w:rsid w:val="0074672B"/>
    <w:rsid w:val="00753488"/>
    <w:rsid w:val="00755008"/>
    <w:rsid w:val="00766AB6"/>
    <w:rsid w:val="00770DE6"/>
    <w:rsid w:val="007760BB"/>
    <w:rsid w:val="00781813"/>
    <w:rsid w:val="007818D9"/>
    <w:rsid w:val="00783408"/>
    <w:rsid w:val="0078672E"/>
    <w:rsid w:val="0078706A"/>
    <w:rsid w:val="00787F7E"/>
    <w:rsid w:val="0079087C"/>
    <w:rsid w:val="00792A74"/>
    <w:rsid w:val="00793562"/>
    <w:rsid w:val="00794E61"/>
    <w:rsid w:val="007A19BB"/>
    <w:rsid w:val="007A51CB"/>
    <w:rsid w:val="007C105F"/>
    <w:rsid w:val="007C111B"/>
    <w:rsid w:val="007C5390"/>
    <w:rsid w:val="007C73B4"/>
    <w:rsid w:val="007C7537"/>
    <w:rsid w:val="007C7D72"/>
    <w:rsid w:val="007E07CE"/>
    <w:rsid w:val="007E3986"/>
    <w:rsid w:val="007E4484"/>
    <w:rsid w:val="007E4A4E"/>
    <w:rsid w:val="007E4DDE"/>
    <w:rsid w:val="007F44F1"/>
    <w:rsid w:val="008025F2"/>
    <w:rsid w:val="00804675"/>
    <w:rsid w:val="00804C60"/>
    <w:rsid w:val="00805C15"/>
    <w:rsid w:val="008073A3"/>
    <w:rsid w:val="00807CA4"/>
    <w:rsid w:val="008134DA"/>
    <w:rsid w:val="008154C8"/>
    <w:rsid w:val="008156DF"/>
    <w:rsid w:val="00816676"/>
    <w:rsid w:val="00816AE7"/>
    <w:rsid w:val="00816E70"/>
    <w:rsid w:val="00817A84"/>
    <w:rsid w:val="00822DAF"/>
    <w:rsid w:val="00822E06"/>
    <w:rsid w:val="00822FED"/>
    <w:rsid w:val="00823C2F"/>
    <w:rsid w:val="008249AD"/>
    <w:rsid w:val="00825F23"/>
    <w:rsid w:val="00826AC7"/>
    <w:rsid w:val="00851BC8"/>
    <w:rsid w:val="00857115"/>
    <w:rsid w:val="00862A7E"/>
    <w:rsid w:val="00862CEE"/>
    <w:rsid w:val="00863234"/>
    <w:rsid w:val="00863939"/>
    <w:rsid w:val="00870D18"/>
    <w:rsid w:val="00871A30"/>
    <w:rsid w:val="008742F4"/>
    <w:rsid w:val="00886438"/>
    <w:rsid w:val="008A2ADB"/>
    <w:rsid w:val="008A45F5"/>
    <w:rsid w:val="008A5547"/>
    <w:rsid w:val="008A77B0"/>
    <w:rsid w:val="008B04D6"/>
    <w:rsid w:val="008B3B62"/>
    <w:rsid w:val="008B4D8B"/>
    <w:rsid w:val="008B6BC4"/>
    <w:rsid w:val="008C28FA"/>
    <w:rsid w:val="008C2F9F"/>
    <w:rsid w:val="008D0689"/>
    <w:rsid w:val="008D69C7"/>
    <w:rsid w:val="008E0842"/>
    <w:rsid w:val="008E33BC"/>
    <w:rsid w:val="008E44D4"/>
    <w:rsid w:val="009039E0"/>
    <w:rsid w:val="00916A6E"/>
    <w:rsid w:val="009171D4"/>
    <w:rsid w:val="00920A9B"/>
    <w:rsid w:val="00922273"/>
    <w:rsid w:val="009325A6"/>
    <w:rsid w:val="00932B43"/>
    <w:rsid w:val="00933992"/>
    <w:rsid w:val="0094408B"/>
    <w:rsid w:val="00952FCE"/>
    <w:rsid w:val="009558DA"/>
    <w:rsid w:val="00962031"/>
    <w:rsid w:val="00966748"/>
    <w:rsid w:val="009716E2"/>
    <w:rsid w:val="00975234"/>
    <w:rsid w:val="0097535D"/>
    <w:rsid w:val="00983070"/>
    <w:rsid w:val="00986B3F"/>
    <w:rsid w:val="00990757"/>
    <w:rsid w:val="009960DE"/>
    <w:rsid w:val="009B378B"/>
    <w:rsid w:val="009B3D83"/>
    <w:rsid w:val="009B3DC9"/>
    <w:rsid w:val="009B61AB"/>
    <w:rsid w:val="009C7B62"/>
    <w:rsid w:val="009D002A"/>
    <w:rsid w:val="009D0BCA"/>
    <w:rsid w:val="009D3C23"/>
    <w:rsid w:val="009D69B2"/>
    <w:rsid w:val="009E1271"/>
    <w:rsid w:val="009E160D"/>
    <w:rsid w:val="009E317D"/>
    <w:rsid w:val="009E693A"/>
    <w:rsid w:val="009F5A6D"/>
    <w:rsid w:val="00A01602"/>
    <w:rsid w:val="00A02D25"/>
    <w:rsid w:val="00A03722"/>
    <w:rsid w:val="00A0537A"/>
    <w:rsid w:val="00A11707"/>
    <w:rsid w:val="00A11C5A"/>
    <w:rsid w:val="00A141AD"/>
    <w:rsid w:val="00A14C37"/>
    <w:rsid w:val="00A176DD"/>
    <w:rsid w:val="00A20037"/>
    <w:rsid w:val="00A21557"/>
    <w:rsid w:val="00A2628A"/>
    <w:rsid w:val="00A44688"/>
    <w:rsid w:val="00A50DBE"/>
    <w:rsid w:val="00A52D39"/>
    <w:rsid w:val="00A54AAF"/>
    <w:rsid w:val="00A64C67"/>
    <w:rsid w:val="00A763F2"/>
    <w:rsid w:val="00A76D6D"/>
    <w:rsid w:val="00A9082C"/>
    <w:rsid w:val="00A91334"/>
    <w:rsid w:val="00A92AEA"/>
    <w:rsid w:val="00A935AF"/>
    <w:rsid w:val="00A93A46"/>
    <w:rsid w:val="00AA0980"/>
    <w:rsid w:val="00AB5446"/>
    <w:rsid w:val="00AC171F"/>
    <w:rsid w:val="00AD3C79"/>
    <w:rsid w:val="00AD65FB"/>
    <w:rsid w:val="00AE0560"/>
    <w:rsid w:val="00AF2644"/>
    <w:rsid w:val="00AF6EFF"/>
    <w:rsid w:val="00B004EA"/>
    <w:rsid w:val="00B036CE"/>
    <w:rsid w:val="00B06958"/>
    <w:rsid w:val="00B1042F"/>
    <w:rsid w:val="00B1331D"/>
    <w:rsid w:val="00B156D8"/>
    <w:rsid w:val="00B16C0A"/>
    <w:rsid w:val="00B22A06"/>
    <w:rsid w:val="00B23A40"/>
    <w:rsid w:val="00B255DE"/>
    <w:rsid w:val="00B440D4"/>
    <w:rsid w:val="00B5015E"/>
    <w:rsid w:val="00B51905"/>
    <w:rsid w:val="00B52CED"/>
    <w:rsid w:val="00B543E7"/>
    <w:rsid w:val="00B617CF"/>
    <w:rsid w:val="00B622D0"/>
    <w:rsid w:val="00B7381C"/>
    <w:rsid w:val="00B7795F"/>
    <w:rsid w:val="00B850FC"/>
    <w:rsid w:val="00B94709"/>
    <w:rsid w:val="00B94ED7"/>
    <w:rsid w:val="00B94EDD"/>
    <w:rsid w:val="00BA228A"/>
    <w:rsid w:val="00BA2936"/>
    <w:rsid w:val="00BB08FE"/>
    <w:rsid w:val="00BB11F5"/>
    <w:rsid w:val="00BB37C2"/>
    <w:rsid w:val="00BB4E38"/>
    <w:rsid w:val="00BC2C12"/>
    <w:rsid w:val="00BC3CF9"/>
    <w:rsid w:val="00BC4A48"/>
    <w:rsid w:val="00BC4F2D"/>
    <w:rsid w:val="00BD1E3C"/>
    <w:rsid w:val="00BD3A5C"/>
    <w:rsid w:val="00BD54A8"/>
    <w:rsid w:val="00BE5E3E"/>
    <w:rsid w:val="00BF3BCF"/>
    <w:rsid w:val="00BF6DBD"/>
    <w:rsid w:val="00BF7E71"/>
    <w:rsid w:val="00C03876"/>
    <w:rsid w:val="00C04A71"/>
    <w:rsid w:val="00C053C6"/>
    <w:rsid w:val="00C14906"/>
    <w:rsid w:val="00C23C4D"/>
    <w:rsid w:val="00C25780"/>
    <w:rsid w:val="00C25B5A"/>
    <w:rsid w:val="00C270AA"/>
    <w:rsid w:val="00C45228"/>
    <w:rsid w:val="00C4733B"/>
    <w:rsid w:val="00C47BAF"/>
    <w:rsid w:val="00C53A5A"/>
    <w:rsid w:val="00C5553C"/>
    <w:rsid w:val="00C576C8"/>
    <w:rsid w:val="00C63569"/>
    <w:rsid w:val="00C67421"/>
    <w:rsid w:val="00C71046"/>
    <w:rsid w:val="00C7159A"/>
    <w:rsid w:val="00C73822"/>
    <w:rsid w:val="00C744CD"/>
    <w:rsid w:val="00C779DA"/>
    <w:rsid w:val="00C82ABC"/>
    <w:rsid w:val="00C95EB9"/>
    <w:rsid w:val="00CA0776"/>
    <w:rsid w:val="00CA0E6A"/>
    <w:rsid w:val="00CA45B4"/>
    <w:rsid w:val="00CA7BA9"/>
    <w:rsid w:val="00CB5F7C"/>
    <w:rsid w:val="00CC63AA"/>
    <w:rsid w:val="00CD603D"/>
    <w:rsid w:val="00CE64B4"/>
    <w:rsid w:val="00CF3F75"/>
    <w:rsid w:val="00CF47E6"/>
    <w:rsid w:val="00D01CD8"/>
    <w:rsid w:val="00D055C2"/>
    <w:rsid w:val="00D22BE3"/>
    <w:rsid w:val="00D311F0"/>
    <w:rsid w:val="00D36311"/>
    <w:rsid w:val="00D3742C"/>
    <w:rsid w:val="00D37562"/>
    <w:rsid w:val="00D401BB"/>
    <w:rsid w:val="00D46557"/>
    <w:rsid w:val="00D607B8"/>
    <w:rsid w:val="00D77465"/>
    <w:rsid w:val="00D8035F"/>
    <w:rsid w:val="00D80473"/>
    <w:rsid w:val="00D80B37"/>
    <w:rsid w:val="00D909E1"/>
    <w:rsid w:val="00D9235C"/>
    <w:rsid w:val="00D97AAF"/>
    <w:rsid w:val="00DA0451"/>
    <w:rsid w:val="00DA091A"/>
    <w:rsid w:val="00DA16EF"/>
    <w:rsid w:val="00DA1BA8"/>
    <w:rsid w:val="00DA30E7"/>
    <w:rsid w:val="00DA4B33"/>
    <w:rsid w:val="00DB1890"/>
    <w:rsid w:val="00DB2599"/>
    <w:rsid w:val="00DB443A"/>
    <w:rsid w:val="00DC1AE2"/>
    <w:rsid w:val="00DC1C46"/>
    <w:rsid w:val="00DC711F"/>
    <w:rsid w:val="00DF17BA"/>
    <w:rsid w:val="00DF4575"/>
    <w:rsid w:val="00E013E7"/>
    <w:rsid w:val="00E034A6"/>
    <w:rsid w:val="00E049A2"/>
    <w:rsid w:val="00E0568A"/>
    <w:rsid w:val="00E06084"/>
    <w:rsid w:val="00E07415"/>
    <w:rsid w:val="00E104AF"/>
    <w:rsid w:val="00E13008"/>
    <w:rsid w:val="00E15916"/>
    <w:rsid w:val="00E21F09"/>
    <w:rsid w:val="00E22EF0"/>
    <w:rsid w:val="00E30490"/>
    <w:rsid w:val="00E31C21"/>
    <w:rsid w:val="00E3293B"/>
    <w:rsid w:val="00E33F1C"/>
    <w:rsid w:val="00E440DA"/>
    <w:rsid w:val="00E51654"/>
    <w:rsid w:val="00E51831"/>
    <w:rsid w:val="00E5609A"/>
    <w:rsid w:val="00E56483"/>
    <w:rsid w:val="00E60183"/>
    <w:rsid w:val="00E62EB7"/>
    <w:rsid w:val="00E6494F"/>
    <w:rsid w:val="00E713C1"/>
    <w:rsid w:val="00E733CD"/>
    <w:rsid w:val="00E75F4F"/>
    <w:rsid w:val="00E812A6"/>
    <w:rsid w:val="00E8425C"/>
    <w:rsid w:val="00E842F4"/>
    <w:rsid w:val="00E863F9"/>
    <w:rsid w:val="00E87BD2"/>
    <w:rsid w:val="00E918F9"/>
    <w:rsid w:val="00E929A8"/>
    <w:rsid w:val="00EA628B"/>
    <w:rsid w:val="00EB072E"/>
    <w:rsid w:val="00EB2093"/>
    <w:rsid w:val="00EB31EA"/>
    <w:rsid w:val="00EB7BB1"/>
    <w:rsid w:val="00EB7CFA"/>
    <w:rsid w:val="00ED0407"/>
    <w:rsid w:val="00ED1090"/>
    <w:rsid w:val="00ED284F"/>
    <w:rsid w:val="00ED6056"/>
    <w:rsid w:val="00ED67F3"/>
    <w:rsid w:val="00ED76A9"/>
    <w:rsid w:val="00EE25F4"/>
    <w:rsid w:val="00EE5EB6"/>
    <w:rsid w:val="00EE6D7D"/>
    <w:rsid w:val="00EE7BB9"/>
    <w:rsid w:val="00EF6E71"/>
    <w:rsid w:val="00F01BD8"/>
    <w:rsid w:val="00F041B5"/>
    <w:rsid w:val="00F1578C"/>
    <w:rsid w:val="00F1660E"/>
    <w:rsid w:val="00F21574"/>
    <w:rsid w:val="00F27EB7"/>
    <w:rsid w:val="00F363C8"/>
    <w:rsid w:val="00F40ECD"/>
    <w:rsid w:val="00F41408"/>
    <w:rsid w:val="00F427E4"/>
    <w:rsid w:val="00F434C8"/>
    <w:rsid w:val="00F43D10"/>
    <w:rsid w:val="00F43DE8"/>
    <w:rsid w:val="00F460F3"/>
    <w:rsid w:val="00F47CF8"/>
    <w:rsid w:val="00F5251F"/>
    <w:rsid w:val="00F57E85"/>
    <w:rsid w:val="00F635DD"/>
    <w:rsid w:val="00F70E2F"/>
    <w:rsid w:val="00F76E77"/>
    <w:rsid w:val="00F8421A"/>
    <w:rsid w:val="00F84E51"/>
    <w:rsid w:val="00FA035E"/>
    <w:rsid w:val="00FA5093"/>
    <w:rsid w:val="00FB0308"/>
    <w:rsid w:val="00FB1EBC"/>
    <w:rsid w:val="00FB3FA4"/>
    <w:rsid w:val="00FB54A0"/>
    <w:rsid w:val="00FB6A8A"/>
    <w:rsid w:val="00FB75FA"/>
    <w:rsid w:val="00FC293D"/>
    <w:rsid w:val="00FC5D80"/>
    <w:rsid w:val="00FC69DC"/>
    <w:rsid w:val="00FC6AC0"/>
    <w:rsid w:val="00FC7B56"/>
    <w:rsid w:val="00FE1B55"/>
    <w:rsid w:val="00FE348C"/>
    <w:rsid w:val="00FE5C3C"/>
    <w:rsid w:val="00FF0F10"/>
    <w:rsid w:val="00FF625E"/>
    <w:rsid w:val="00FF6B4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1C3086"/>
  <w15:docId w15:val="{8FFB8E12-CD7E-4DD7-9361-43AB58858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41A"/>
    <w:pPr>
      <w:spacing w:before="120" w:after="240" w:line="276" w:lineRule="auto"/>
    </w:pPr>
    <w:rPr>
      <w:rFonts w:ascii="Arial" w:eastAsia="Times New Roman" w:hAnsi="Arial" w:cs="Arial"/>
      <w:sz w:val="24"/>
      <w:szCs w:val="24"/>
      <w:lang w:eastAsia="ja-JP"/>
    </w:rPr>
  </w:style>
  <w:style w:type="paragraph" w:styleId="Heading1">
    <w:name w:val="heading 1"/>
    <w:basedOn w:val="Normal"/>
    <w:next w:val="Normal"/>
    <w:link w:val="Heading1Char"/>
    <w:uiPriority w:val="9"/>
    <w:qFormat/>
    <w:rsid w:val="0031641A"/>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2D3887"/>
    <w:pPr>
      <w:keepNext/>
      <w:keepLines/>
      <w:spacing w:before="200"/>
      <w:ind w:firstLine="720"/>
      <w:outlineLvl w:val="1"/>
    </w:pPr>
    <w:rPr>
      <w:rFonts w:eastAsiaTheme="majorEastAsia" w:cstheme="majorBidi"/>
      <w:b/>
      <w:bCs/>
      <w:szCs w:val="26"/>
    </w:rPr>
  </w:style>
  <w:style w:type="paragraph" w:styleId="Heading3">
    <w:name w:val="heading 3"/>
    <w:basedOn w:val="Normal"/>
    <w:next w:val="Normal"/>
    <w:link w:val="Heading3Char"/>
    <w:qFormat/>
    <w:rsid w:val="004035AC"/>
    <w:pPr>
      <w:keepNext/>
      <w:spacing w:line="360" w:lineRule="auto"/>
      <w:outlineLvl w:val="2"/>
    </w:pPr>
    <w:rPr>
      <w:rFonts w:eastAsia="Times"/>
      <w:b/>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41A"/>
    <w:rPr>
      <w:rFonts w:ascii="Arial" w:eastAsiaTheme="majorEastAsia" w:hAnsi="Arial" w:cstheme="majorBidi"/>
      <w:b/>
      <w:bCs/>
      <w:sz w:val="24"/>
      <w:szCs w:val="32"/>
      <w:lang w:eastAsia="ja-JP"/>
    </w:rPr>
  </w:style>
  <w:style w:type="character" w:customStyle="1" w:styleId="Heading2Char">
    <w:name w:val="Heading 2 Char"/>
    <w:basedOn w:val="DefaultParagraphFont"/>
    <w:link w:val="Heading2"/>
    <w:uiPriority w:val="9"/>
    <w:rsid w:val="002D3887"/>
    <w:rPr>
      <w:rFonts w:ascii="Arial" w:eastAsiaTheme="majorEastAsia" w:hAnsi="Arial" w:cstheme="majorBidi"/>
      <w:b/>
      <w:bCs/>
      <w:sz w:val="24"/>
      <w:szCs w:val="26"/>
      <w:lang w:eastAsia="ja-JP"/>
    </w:rPr>
  </w:style>
  <w:style w:type="character" w:customStyle="1" w:styleId="Heading3Char">
    <w:name w:val="Heading 3 Char"/>
    <w:basedOn w:val="DefaultParagraphFont"/>
    <w:link w:val="Heading3"/>
    <w:rsid w:val="004035AC"/>
    <w:rPr>
      <w:rFonts w:asciiTheme="majorHAnsi" w:eastAsia="Times" w:hAnsiTheme="majorHAnsi" w:cs="Times New Roman"/>
      <w:i/>
      <w:color w:val="44546A" w:themeColor="text2"/>
      <w:sz w:val="24"/>
      <w:szCs w:val="20"/>
    </w:rPr>
  </w:style>
  <w:style w:type="paragraph" w:styleId="BalloonText">
    <w:name w:val="Balloon Text"/>
    <w:basedOn w:val="Normal"/>
    <w:link w:val="BalloonTextChar"/>
    <w:uiPriority w:val="99"/>
    <w:semiHidden/>
    <w:unhideWhenUsed/>
    <w:rsid w:val="004035AC"/>
    <w:rPr>
      <w:rFonts w:ascii="Lucida Grande" w:hAnsi="Lucida Grande"/>
      <w:sz w:val="18"/>
      <w:szCs w:val="18"/>
    </w:rPr>
  </w:style>
  <w:style w:type="character" w:customStyle="1" w:styleId="BalloonTextChar">
    <w:name w:val="Balloon Text Char"/>
    <w:basedOn w:val="DefaultParagraphFont"/>
    <w:link w:val="BalloonText"/>
    <w:uiPriority w:val="99"/>
    <w:semiHidden/>
    <w:rsid w:val="004035AC"/>
    <w:rPr>
      <w:rFonts w:ascii="Lucida Grande" w:eastAsia="Times New Roman" w:hAnsi="Lucida Grande" w:cs="Times New Roman"/>
      <w:b/>
      <w:color w:val="44546A" w:themeColor="text2"/>
      <w:sz w:val="18"/>
      <w:szCs w:val="18"/>
      <w:lang w:eastAsia="ja-JP"/>
    </w:rPr>
  </w:style>
  <w:style w:type="paragraph" w:customStyle="1" w:styleId="Style1">
    <w:name w:val="Style1"/>
    <w:basedOn w:val="TableofFigures"/>
    <w:qFormat/>
    <w:rsid w:val="004035AC"/>
    <w:pPr>
      <w:tabs>
        <w:tab w:val="right" w:leader="dot" w:pos="8290"/>
      </w:tabs>
      <w:ind w:left="440" w:hanging="440"/>
    </w:pPr>
    <w:rPr>
      <w:rFonts w:eastAsia="MS Mincho"/>
      <w:b/>
      <w:color w:val="FFFFFF" w:themeColor="background1"/>
      <w:sz w:val="22"/>
    </w:rPr>
  </w:style>
  <w:style w:type="paragraph" w:styleId="TableofFigures">
    <w:name w:val="table of figures"/>
    <w:basedOn w:val="Normal"/>
    <w:next w:val="Normal"/>
    <w:uiPriority w:val="99"/>
    <w:semiHidden/>
    <w:unhideWhenUsed/>
    <w:rsid w:val="004035AC"/>
  </w:style>
  <w:style w:type="paragraph" w:styleId="Footer">
    <w:name w:val="footer"/>
    <w:basedOn w:val="Normal"/>
    <w:link w:val="FooterChar"/>
    <w:uiPriority w:val="99"/>
    <w:unhideWhenUsed/>
    <w:rsid w:val="004035AC"/>
    <w:pPr>
      <w:tabs>
        <w:tab w:val="center" w:pos="4320"/>
        <w:tab w:val="right" w:pos="8640"/>
      </w:tabs>
    </w:pPr>
  </w:style>
  <w:style w:type="character" w:customStyle="1" w:styleId="FooterChar">
    <w:name w:val="Footer Char"/>
    <w:basedOn w:val="DefaultParagraphFont"/>
    <w:link w:val="Footer"/>
    <w:uiPriority w:val="99"/>
    <w:rsid w:val="004035AC"/>
    <w:rPr>
      <w:rFonts w:asciiTheme="majorHAnsi" w:eastAsia="Times New Roman" w:hAnsiTheme="majorHAnsi" w:cs="Times New Roman"/>
      <w:b/>
      <w:color w:val="44546A" w:themeColor="text2"/>
      <w:sz w:val="28"/>
      <w:szCs w:val="24"/>
      <w:lang w:eastAsia="ja-JP"/>
    </w:rPr>
  </w:style>
  <w:style w:type="paragraph" w:styleId="BodyText">
    <w:name w:val="Body Text"/>
    <w:basedOn w:val="Normal"/>
    <w:link w:val="BodyTextChar"/>
    <w:uiPriority w:val="99"/>
    <w:unhideWhenUsed/>
    <w:qFormat/>
    <w:rsid w:val="004035AC"/>
    <w:rPr>
      <w:b/>
    </w:rPr>
  </w:style>
  <w:style w:type="character" w:customStyle="1" w:styleId="BodyTextChar">
    <w:name w:val="Body Text Char"/>
    <w:basedOn w:val="DefaultParagraphFont"/>
    <w:link w:val="BodyText"/>
    <w:uiPriority w:val="99"/>
    <w:rsid w:val="004035AC"/>
    <w:rPr>
      <w:rFonts w:ascii="Arial" w:eastAsia="Times New Roman" w:hAnsi="Arial" w:cs="Times New Roman"/>
      <w:sz w:val="24"/>
      <w:szCs w:val="24"/>
      <w:lang w:eastAsia="ja-JP"/>
    </w:rPr>
  </w:style>
  <w:style w:type="character" w:styleId="PageNumber">
    <w:name w:val="page number"/>
    <w:basedOn w:val="DefaultParagraphFont"/>
    <w:uiPriority w:val="99"/>
    <w:semiHidden/>
    <w:unhideWhenUsed/>
    <w:rsid w:val="004035AC"/>
  </w:style>
  <w:style w:type="character" w:styleId="Hyperlink">
    <w:name w:val="Hyperlink"/>
    <w:basedOn w:val="DefaultParagraphFont"/>
    <w:uiPriority w:val="99"/>
    <w:unhideWhenUsed/>
    <w:rsid w:val="004035AC"/>
    <w:rPr>
      <w:color w:val="0563C1" w:themeColor="hyperlink"/>
      <w:u w:val="single"/>
    </w:rPr>
  </w:style>
  <w:style w:type="paragraph" w:customStyle="1" w:styleId="RptIndenttext">
    <w:name w:val="RptIndent text"/>
    <w:link w:val="RptIndenttextChar"/>
    <w:rsid w:val="004035AC"/>
    <w:pPr>
      <w:spacing w:before="120" w:after="240" w:line="240" w:lineRule="auto"/>
      <w:ind w:left="567" w:right="703"/>
      <w:jc w:val="both"/>
    </w:pPr>
    <w:rPr>
      <w:rFonts w:ascii="Times New Roman" w:eastAsia="Times" w:hAnsi="Times New Roman" w:cs="Times New Roman"/>
      <w:i/>
      <w:szCs w:val="20"/>
    </w:rPr>
  </w:style>
  <w:style w:type="paragraph" w:customStyle="1" w:styleId="RptBodyText">
    <w:name w:val="Rpt Body Text"/>
    <w:link w:val="RptBodyTextChar"/>
    <w:rsid w:val="004035AC"/>
    <w:pPr>
      <w:spacing w:after="300" w:line="360" w:lineRule="auto"/>
      <w:jc w:val="both"/>
    </w:pPr>
    <w:rPr>
      <w:rFonts w:ascii="Times New Roman" w:eastAsia="Times" w:hAnsi="Times New Roman" w:cs="Times New Roman"/>
      <w:szCs w:val="20"/>
    </w:rPr>
  </w:style>
  <w:style w:type="character" w:customStyle="1" w:styleId="RptBodyTextChar">
    <w:name w:val="Rpt Body Text Char"/>
    <w:basedOn w:val="DefaultParagraphFont"/>
    <w:link w:val="RptBodyText"/>
    <w:rsid w:val="004035AC"/>
    <w:rPr>
      <w:rFonts w:ascii="Times New Roman" w:eastAsia="Times" w:hAnsi="Times New Roman" w:cs="Times New Roman"/>
      <w:szCs w:val="20"/>
    </w:rPr>
  </w:style>
  <w:style w:type="character" w:customStyle="1" w:styleId="RptIndenttextChar">
    <w:name w:val="RptIndent text Char"/>
    <w:basedOn w:val="DefaultParagraphFont"/>
    <w:link w:val="RptIndenttext"/>
    <w:rsid w:val="004035AC"/>
    <w:rPr>
      <w:rFonts w:ascii="Times New Roman" w:eastAsia="Times" w:hAnsi="Times New Roman" w:cs="Times New Roman"/>
      <w:i/>
      <w:szCs w:val="20"/>
    </w:rPr>
  </w:style>
  <w:style w:type="paragraph" w:styleId="Quote">
    <w:name w:val="Quote"/>
    <w:basedOn w:val="Normal"/>
    <w:next w:val="Normal"/>
    <w:link w:val="QuoteChar"/>
    <w:uiPriority w:val="29"/>
    <w:qFormat/>
    <w:rsid w:val="006136D1"/>
    <w:pPr>
      <w:ind w:left="720"/>
    </w:pPr>
    <w:rPr>
      <w:rFonts w:eastAsiaTheme="minorEastAsia"/>
      <w:iCs/>
      <w:color w:val="000000" w:themeColor="text1"/>
      <w:lang w:val="en-US"/>
    </w:rPr>
  </w:style>
  <w:style w:type="character" w:customStyle="1" w:styleId="QuoteChar">
    <w:name w:val="Quote Char"/>
    <w:basedOn w:val="DefaultParagraphFont"/>
    <w:link w:val="Quote"/>
    <w:uiPriority w:val="29"/>
    <w:rsid w:val="006136D1"/>
    <w:rPr>
      <w:rFonts w:ascii="Arial" w:eastAsiaTheme="minorEastAsia" w:hAnsi="Arial" w:cs="Arial"/>
      <w:iCs/>
      <w:color w:val="000000" w:themeColor="text1"/>
      <w:sz w:val="24"/>
      <w:szCs w:val="24"/>
      <w:lang w:val="en-US" w:eastAsia="ja-JP"/>
    </w:rPr>
  </w:style>
  <w:style w:type="character" w:styleId="FollowedHyperlink">
    <w:name w:val="FollowedHyperlink"/>
    <w:basedOn w:val="DefaultParagraphFont"/>
    <w:uiPriority w:val="99"/>
    <w:semiHidden/>
    <w:unhideWhenUsed/>
    <w:rsid w:val="004035AC"/>
    <w:rPr>
      <w:color w:val="954F72" w:themeColor="followedHyperlink"/>
      <w:u w:val="single"/>
    </w:rPr>
  </w:style>
  <w:style w:type="table" w:styleId="TableGrid">
    <w:name w:val="Table Grid"/>
    <w:basedOn w:val="TableNormal"/>
    <w:uiPriority w:val="59"/>
    <w:rsid w:val="004035AC"/>
    <w:pPr>
      <w:spacing w:after="0" w:line="240" w:lineRule="auto"/>
    </w:pPr>
    <w:rPr>
      <w:rFonts w:ascii="Times New Roman" w:eastAsia="Times New Roman" w:hAnsi="Times New Roman" w:cs="Times New Roman"/>
      <w:szCs w:val="20"/>
      <w:lang w:bidi="x-none"/>
    </w:rPr>
    <w:tblPr>
      <w:tblBorders>
        <w:top w:val="single" w:sz="4" w:space="0" w:color="auto"/>
        <w:bottom w:val="single" w:sz="4" w:space="0" w:color="auto"/>
      </w:tblBorders>
    </w:tblPr>
  </w:style>
  <w:style w:type="paragraph" w:styleId="ListParagraph">
    <w:name w:val="List Paragraph"/>
    <w:aliases w:val="Recommendation,List Paragraph1,List Paragraph11,Bullet point,#List Paragraph"/>
    <w:basedOn w:val="Normal"/>
    <w:link w:val="ListParagraphChar"/>
    <w:uiPriority w:val="34"/>
    <w:qFormat/>
    <w:rsid w:val="004035AC"/>
    <w:pPr>
      <w:ind w:left="720"/>
      <w:contextualSpacing/>
    </w:pPr>
  </w:style>
  <w:style w:type="paragraph" w:styleId="TOC1">
    <w:name w:val="toc 1"/>
    <w:basedOn w:val="Normal"/>
    <w:next w:val="Normal"/>
    <w:autoRedefine/>
    <w:uiPriority w:val="39"/>
    <w:unhideWhenUsed/>
    <w:rsid w:val="00816E70"/>
    <w:pPr>
      <w:tabs>
        <w:tab w:val="right" w:leader="dot" w:pos="8290"/>
      </w:tabs>
      <w:spacing w:before="960" w:after="120" w:line="360" w:lineRule="auto"/>
    </w:pPr>
    <w:rPr>
      <w:rFonts w:eastAsiaTheme="majorEastAsia" w:cstheme="majorBidi"/>
      <w:bCs/>
      <w:sz w:val="28"/>
      <w:szCs w:val="28"/>
      <w:lang w:eastAsia="en-US"/>
    </w:rPr>
  </w:style>
  <w:style w:type="paragraph" w:styleId="TOC2">
    <w:name w:val="toc 2"/>
    <w:basedOn w:val="Normal"/>
    <w:next w:val="Normal"/>
    <w:autoRedefine/>
    <w:uiPriority w:val="39"/>
    <w:unhideWhenUsed/>
    <w:rsid w:val="004035AC"/>
    <w:pPr>
      <w:spacing w:before="0" w:after="0"/>
      <w:ind w:left="240"/>
    </w:pPr>
    <w:rPr>
      <w:rFonts w:asciiTheme="minorHAnsi" w:hAnsiTheme="minorHAnsi"/>
      <w:i/>
      <w:sz w:val="22"/>
      <w:szCs w:val="22"/>
    </w:rPr>
  </w:style>
  <w:style w:type="paragraph" w:styleId="TOC3">
    <w:name w:val="toc 3"/>
    <w:basedOn w:val="Normal"/>
    <w:next w:val="Normal"/>
    <w:autoRedefine/>
    <w:uiPriority w:val="39"/>
    <w:unhideWhenUsed/>
    <w:rsid w:val="004035AC"/>
    <w:pPr>
      <w:spacing w:before="0" w:after="0"/>
      <w:ind w:left="480"/>
    </w:pPr>
    <w:rPr>
      <w:rFonts w:asciiTheme="minorHAnsi" w:hAnsiTheme="minorHAnsi"/>
      <w:sz w:val="22"/>
      <w:szCs w:val="22"/>
    </w:rPr>
  </w:style>
  <w:style w:type="paragraph" w:styleId="TOC4">
    <w:name w:val="toc 4"/>
    <w:basedOn w:val="Normal"/>
    <w:next w:val="Normal"/>
    <w:autoRedefine/>
    <w:uiPriority w:val="39"/>
    <w:unhideWhenUsed/>
    <w:rsid w:val="004035AC"/>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4035AC"/>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4035AC"/>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4035AC"/>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4035AC"/>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4035AC"/>
    <w:pPr>
      <w:spacing w:before="0" w:after="0"/>
      <w:ind w:left="1920"/>
    </w:pPr>
    <w:rPr>
      <w:rFonts w:asciiTheme="minorHAnsi" w:hAnsiTheme="minorHAnsi"/>
      <w:sz w:val="20"/>
      <w:szCs w:val="20"/>
    </w:rPr>
  </w:style>
  <w:style w:type="paragraph" w:customStyle="1" w:styleId="Style2">
    <w:name w:val="Style2"/>
    <w:basedOn w:val="Heading3"/>
    <w:link w:val="Style2Char"/>
    <w:qFormat/>
    <w:rsid w:val="004035AC"/>
    <w:rPr>
      <w:i w:val="0"/>
      <w:color w:val="4472C4" w:themeColor="accent5"/>
    </w:rPr>
  </w:style>
  <w:style w:type="character" w:customStyle="1" w:styleId="Style2Char">
    <w:name w:val="Style2 Char"/>
    <w:basedOn w:val="Heading3Char"/>
    <w:link w:val="Style2"/>
    <w:rsid w:val="004035AC"/>
    <w:rPr>
      <w:rFonts w:asciiTheme="majorHAnsi" w:eastAsia="Times" w:hAnsiTheme="majorHAnsi" w:cs="Times New Roman"/>
      <w:i w:val="0"/>
      <w:color w:val="4472C4" w:themeColor="accent5"/>
      <w:sz w:val="24"/>
      <w:szCs w:val="20"/>
    </w:rPr>
  </w:style>
  <w:style w:type="character" w:styleId="CommentReference">
    <w:name w:val="annotation reference"/>
    <w:basedOn w:val="DefaultParagraphFont"/>
    <w:uiPriority w:val="99"/>
    <w:semiHidden/>
    <w:unhideWhenUsed/>
    <w:rsid w:val="004035AC"/>
    <w:rPr>
      <w:sz w:val="16"/>
      <w:szCs w:val="16"/>
    </w:rPr>
  </w:style>
  <w:style w:type="paragraph" w:styleId="CommentText">
    <w:name w:val="annotation text"/>
    <w:basedOn w:val="Normal"/>
    <w:link w:val="CommentTextChar"/>
    <w:uiPriority w:val="99"/>
    <w:unhideWhenUsed/>
    <w:rsid w:val="004035AC"/>
    <w:rPr>
      <w:sz w:val="20"/>
      <w:szCs w:val="20"/>
    </w:rPr>
  </w:style>
  <w:style w:type="character" w:customStyle="1" w:styleId="CommentTextChar">
    <w:name w:val="Comment Text Char"/>
    <w:basedOn w:val="DefaultParagraphFont"/>
    <w:link w:val="CommentText"/>
    <w:uiPriority w:val="99"/>
    <w:rsid w:val="004035AC"/>
    <w:rPr>
      <w:rFonts w:asciiTheme="majorHAnsi" w:eastAsia="Times New Roman" w:hAnsiTheme="majorHAnsi" w:cs="Times New Roman"/>
      <w:b/>
      <w:color w:val="44546A" w:themeColor="text2"/>
      <w:sz w:val="20"/>
      <w:szCs w:val="20"/>
      <w:lang w:eastAsia="ja-JP"/>
    </w:rPr>
  </w:style>
  <w:style w:type="paragraph" w:styleId="CommentSubject">
    <w:name w:val="annotation subject"/>
    <w:basedOn w:val="CommentText"/>
    <w:next w:val="CommentText"/>
    <w:link w:val="CommentSubjectChar"/>
    <w:uiPriority w:val="99"/>
    <w:semiHidden/>
    <w:unhideWhenUsed/>
    <w:rsid w:val="004035AC"/>
    <w:rPr>
      <w:bCs/>
    </w:rPr>
  </w:style>
  <w:style w:type="character" w:customStyle="1" w:styleId="CommentSubjectChar">
    <w:name w:val="Comment Subject Char"/>
    <w:basedOn w:val="CommentTextChar"/>
    <w:link w:val="CommentSubject"/>
    <w:uiPriority w:val="99"/>
    <w:semiHidden/>
    <w:rsid w:val="004035AC"/>
    <w:rPr>
      <w:rFonts w:asciiTheme="majorHAnsi" w:eastAsia="Times New Roman" w:hAnsiTheme="majorHAnsi" w:cs="Times New Roman"/>
      <w:b/>
      <w:bCs/>
      <w:color w:val="44546A" w:themeColor="text2"/>
      <w:sz w:val="20"/>
      <w:szCs w:val="20"/>
      <w:lang w:eastAsia="ja-JP"/>
    </w:rPr>
  </w:style>
  <w:style w:type="paragraph" w:styleId="FootnoteText">
    <w:name w:val="footnote text"/>
    <w:basedOn w:val="Normal"/>
    <w:link w:val="FootnoteTextChar"/>
    <w:uiPriority w:val="99"/>
    <w:semiHidden/>
    <w:unhideWhenUsed/>
    <w:rsid w:val="004035AC"/>
    <w:rPr>
      <w:rFonts w:ascii="Times New Roman" w:eastAsiaTheme="minorHAnsi" w:hAnsi="Times New Roman"/>
      <w:b/>
      <w:sz w:val="20"/>
      <w:szCs w:val="20"/>
      <w:lang w:eastAsia="en-AU"/>
    </w:rPr>
  </w:style>
  <w:style w:type="character" w:customStyle="1" w:styleId="FootnoteTextChar">
    <w:name w:val="Footnote Text Char"/>
    <w:basedOn w:val="DefaultParagraphFont"/>
    <w:link w:val="FootnoteText"/>
    <w:uiPriority w:val="99"/>
    <w:semiHidden/>
    <w:rsid w:val="004035AC"/>
    <w:rPr>
      <w:rFonts w:ascii="Times New Roman" w:hAnsi="Times New Roman" w:cs="Times New Roman"/>
      <w:sz w:val="20"/>
      <w:szCs w:val="20"/>
      <w:lang w:eastAsia="en-AU"/>
    </w:rPr>
  </w:style>
  <w:style w:type="paragraph" w:customStyle="1" w:styleId="Default">
    <w:name w:val="Default"/>
    <w:basedOn w:val="Normal"/>
    <w:rsid w:val="004035AC"/>
    <w:pPr>
      <w:autoSpaceDE w:val="0"/>
      <w:autoSpaceDN w:val="0"/>
    </w:pPr>
    <w:rPr>
      <w:rFonts w:ascii="Calibri" w:eastAsiaTheme="minorHAnsi" w:hAnsi="Calibri"/>
      <w:b/>
      <w:color w:val="000000"/>
      <w:lang w:eastAsia="en-US"/>
    </w:rPr>
  </w:style>
  <w:style w:type="character" w:styleId="FootnoteReference">
    <w:name w:val="footnote reference"/>
    <w:basedOn w:val="DefaultParagraphFont"/>
    <w:uiPriority w:val="99"/>
    <w:semiHidden/>
    <w:unhideWhenUsed/>
    <w:rsid w:val="004035AC"/>
    <w:rPr>
      <w:vertAlign w:val="superscript"/>
    </w:rPr>
  </w:style>
  <w:style w:type="paragraph" w:customStyle="1" w:styleId="EndNoteBibliographyTitle">
    <w:name w:val="EndNote Bibliography Title"/>
    <w:basedOn w:val="Normal"/>
    <w:link w:val="EndNoteBibliographyTitleChar"/>
    <w:rsid w:val="00BC3CF9"/>
    <w:pPr>
      <w:jc w:val="center"/>
    </w:pPr>
    <w:rPr>
      <w:rFonts w:ascii="Calibri Light" w:hAnsi="Calibri Light" w:cs="Calibri Light"/>
      <w:noProof/>
      <w:sz w:val="28"/>
    </w:rPr>
  </w:style>
  <w:style w:type="character" w:customStyle="1" w:styleId="EndNoteBibliographyTitleChar">
    <w:name w:val="EndNote Bibliography Title Char"/>
    <w:basedOn w:val="BodyTextChar"/>
    <w:link w:val="EndNoteBibliographyTitle"/>
    <w:rsid w:val="00BC3CF9"/>
    <w:rPr>
      <w:rFonts w:ascii="Calibri Light" w:eastAsia="Times New Roman" w:hAnsi="Calibri Light" w:cs="Calibri Light"/>
      <w:noProof/>
      <w:sz w:val="28"/>
      <w:szCs w:val="24"/>
      <w:lang w:eastAsia="ja-JP"/>
    </w:rPr>
  </w:style>
  <w:style w:type="paragraph" w:customStyle="1" w:styleId="EndNoteBibliography">
    <w:name w:val="EndNote Bibliography"/>
    <w:basedOn w:val="Normal"/>
    <w:link w:val="EndNoteBibliographyChar"/>
    <w:rsid w:val="00BC3CF9"/>
    <w:pPr>
      <w:spacing w:line="240" w:lineRule="auto"/>
    </w:pPr>
    <w:rPr>
      <w:rFonts w:ascii="Calibri Light" w:hAnsi="Calibri Light" w:cs="Calibri Light"/>
      <w:noProof/>
      <w:sz w:val="28"/>
    </w:rPr>
  </w:style>
  <w:style w:type="character" w:customStyle="1" w:styleId="EndNoteBibliographyChar">
    <w:name w:val="EndNote Bibliography Char"/>
    <w:basedOn w:val="BodyTextChar"/>
    <w:link w:val="EndNoteBibliography"/>
    <w:rsid w:val="00BC3CF9"/>
    <w:rPr>
      <w:rFonts w:ascii="Calibri Light" w:eastAsia="Times New Roman" w:hAnsi="Calibri Light" w:cs="Calibri Light"/>
      <w:noProof/>
      <w:sz w:val="28"/>
      <w:szCs w:val="24"/>
      <w:lang w:eastAsia="ja-JP"/>
    </w:rPr>
  </w:style>
  <w:style w:type="paragraph" w:styleId="TOCHeading">
    <w:name w:val="TOC Heading"/>
    <w:basedOn w:val="Heading1"/>
    <w:next w:val="Normal"/>
    <w:uiPriority w:val="39"/>
    <w:unhideWhenUsed/>
    <w:qFormat/>
    <w:rsid w:val="00673AF7"/>
    <w:pPr>
      <w:spacing w:before="240" w:after="0" w:line="259" w:lineRule="auto"/>
      <w:outlineLvl w:val="9"/>
    </w:pPr>
    <w:rPr>
      <w:rFonts w:asciiTheme="majorHAnsi" w:hAnsiTheme="majorHAnsi"/>
      <w:b w:val="0"/>
      <w:bCs w:val="0"/>
      <w:color w:val="2E74B5" w:themeColor="accent1" w:themeShade="BF"/>
      <w:sz w:val="32"/>
      <w:lang w:val="en-US" w:eastAsia="en-US"/>
    </w:rPr>
  </w:style>
  <w:style w:type="character" w:styleId="Strong">
    <w:name w:val="Strong"/>
    <w:basedOn w:val="DefaultParagraphFont"/>
    <w:uiPriority w:val="22"/>
    <w:qFormat/>
    <w:rsid w:val="003407EA"/>
    <w:rPr>
      <w:b/>
      <w:bCs/>
    </w:rPr>
  </w:style>
  <w:style w:type="paragraph" w:styleId="NoSpacing">
    <w:name w:val="No Spacing"/>
    <w:uiPriority w:val="1"/>
    <w:qFormat/>
    <w:rsid w:val="00755008"/>
    <w:pPr>
      <w:spacing w:after="0" w:line="240" w:lineRule="auto"/>
    </w:pPr>
    <w:rPr>
      <w:rFonts w:ascii="Arial" w:eastAsiaTheme="minorEastAsia" w:hAnsi="Arial"/>
      <w:lang w:eastAsia="en-AU"/>
    </w:rPr>
  </w:style>
  <w:style w:type="paragraph" w:styleId="NormalWeb">
    <w:name w:val="Normal (Web)"/>
    <w:basedOn w:val="Normal"/>
    <w:uiPriority w:val="99"/>
    <w:unhideWhenUsed/>
    <w:rsid w:val="00287ECC"/>
    <w:pPr>
      <w:spacing w:before="100" w:beforeAutospacing="1" w:after="100" w:afterAutospacing="1" w:line="240" w:lineRule="auto"/>
    </w:pPr>
    <w:rPr>
      <w:rFonts w:ascii="Times New Roman" w:hAnsi="Times New Roman" w:cs="Times New Roman"/>
      <w:lang w:eastAsia="en-AU"/>
    </w:rPr>
  </w:style>
  <w:style w:type="character" w:styleId="Emphasis">
    <w:name w:val="Emphasis"/>
    <w:basedOn w:val="DefaultParagraphFont"/>
    <w:uiPriority w:val="20"/>
    <w:qFormat/>
    <w:rsid w:val="00724EDB"/>
    <w:rPr>
      <w:i/>
      <w:iCs/>
    </w:rPr>
  </w:style>
  <w:style w:type="character" w:customStyle="1" w:styleId="ListParagraphChar">
    <w:name w:val="List Paragraph Char"/>
    <w:aliases w:val="Recommendation Char,List Paragraph1 Char,List Paragraph11 Char,Bullet point Char,#List Paragraph Char"/>
    <w:basedOn w:val="DefaultParagraphFont"/>
    <w:link w:val="ListParagraph"/>
    <w:uiPriority w:val="34"/>
    <w:locked/>
    <w:rsid w:val="001D1DEE"/>
    <w:rPr>
      <w:rFonts w:ascii="Arial" w:eastAsia="Times New Roman" w:hAnsi="Arial" w:cs="Arial"/>
      <w:sz w:val="24"/>
      <w:szCs w:val="24"/>
      <w:lang w:eastAsia="ja-JP"/>
    </w:rPr>
  </w:style>
  <w:style w:type="paragraph" w:styleId="Header">
    <w:name w:val="header"/>
    <w:basedOn w:val="Normal"/>
    <w:link w:val="HeaderChar"/>
    <w:uiPriority w:val="99"/>
    <w:unhideWhenUsed/>
    <w:rsid w:val="00C6742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67421"/>
    <w:rPr>
      <w:rFonts w:ascii="Arial" w:eastAsia="Times New Roman" w:hAnsi="Arial" w:cs="Arial"/>
      <w:sz w:val="24"/>
      <w:szCs w:val="24"/>
      <w:lang w:eastAsia="ja-JP"/>
    </w:rPr>
  </w:style>
  <w:style w:type="paragraph" w:styleId="Revision">
    <w:name w:val="Revision"/>
    <w:hidden/>
    <w:uiPriority w:val="99"/>
    <w:semiHidden/>
    <w:rsid w:val="00E51831"/>
    <w:pPr>
      <w:spacing w:after="0" w:line="240" w:lineRule="auto"/>
    </w:pPr>
    <w:rPr>
      <w:rFonts w:ascii="Arial" w:eastAsia="Times New Roman" w:hAnsi="Arial" w:cs="Arial"/>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716430">
      <w:bodyDiv w:val="1"/>
      <w:marLeft w:val="0"/>
      <w:marRight w:val="0"/>
      <w:marTop w:val="0"/>
      <w:marBottom w:val="0"/>
      <w:divBdr>
        <w:top w:val="none" w:sz="0" w:space="0" w:color="auto"/>
        <w:left w:val="none" w:sz="0" w:space="0" w:color="auto"/>
        <w:bottom w:val="none" w:sz="0" w:space="0" w:color="auto"/>
        <w:right w:val="none" w:sz="0" w:space="0" w:color="auto"/>
      </w:divBdr>
    </w:div>
    <w:div w:id="306592409">
      <w:bodyDiv w:val="1"/>
      <w:marLeft w:val="0"/>
      <w:marRight w:val="0"/>
      <w:marTop w:val="0"/>
      <w:marBottom w:val="0"/>
      <w:divBdr>
        <w:top w:val="none" w:sz="0" w:space="0" w:color="auto"/>
        <w:left w:val="none" w:sz="0" w:space="0" w:color="auto"/>
        <w:bottom w:val="none" w:sz="0" w:space="0" w:color="auto"/>
        <w:right w:val="none" w:sz="0" w:space="0" w:color="auto"/>
      </w:divBdr>
    </w:div>
    <w:div w:id="366488675">
      <w:bodyDiv w:val="1"/>
      <w:marLeft w:val="0"/>
      <w:marRight w:val="0"/>
      <w:marTop w:val="0"/>
      <w:marBottom w:val="0"/>
      <w:divBdr>
        <w:top w:val="none" w:sz="0" w:space="0" w:color="auto"/>
        <w:left w:val="none" w:sz="0" w:space="0" w:color="auto"/>
        <w:bottom w:val="none" w:sz="0" w:space="0" w:color="auto"/>
        <w:right w:val="none" w:sz="0" w:space="0" w:color="auto"/>
      </w:divBdr>
    </w:div>
    <w:div w:id="446701184">
      <w:bodyDiv w:val="1"/>
      <w:marLeft w:val="0"/>
      <w:marRight w:val="0"/>
      <w:marTop w:val="0"/>
      <w:marBottom w:val="0"/>
      <w:divBdr>
        <w:top w:val="none" w:sz="0" w:space="0" w:color="auto"/>
        <w:left w:val="none" w:sz="0" w:space="0" w:color="auto"/>
        <w:bottom w:val="none" w:sz="0" w:space="0" w:color="auto"/>
        <w:right w:val="none" w:sz="0" w:space="0" w:color="auto"/>
      </w:divBdr>
    </w:div>
    <w:div w:id="501504378">
      <w:bodyDiv w:val="1"/>
      <w:marLeft w:val="0"/>
      <w:marRight w:val="0"/>
      <w:marTop w:val="0"/>
      <w:marBottom w:val="0"/>
      <w:divBdr>
        <w:top w:val="none" w:sz="0" w:space="0" w:color="auto"/>
        <w:left w:val="none" w:sz="0" w:space="0" w:color="auto"/>
        <w:bottom w:val="none" w:sz="0" w:space="0" w:color="auto"/>
        <w:right w:val="none" w:sz="0" w:space="0" w:color="auto"/>
      </w:divBdr>
    </w:div>
    <w:div w:id="780147428">
      <w:bodyDiv w:val="1"/>
      <w:marLeft w:val="0"/>
      <w:marRight w:val="0"/>
      <w:marTop w:val="0"/>
      <w:marBottom w:val="0"/>
      <w:divBdr>
        <w:top w:val="none" w:sz="0" w:space="0" w:color="auto"/>
        <w:left w:val="none" w:sz="0" w:space="0" w:color="auto"/>
        <w:bottom w:val="none" w:sz="0" w:space="0" w:color="auto"/>
        <w:right w:val="none" w:sz="0" w:space="0" w:color="auto"/>
      </w:divBdr>
    </w:div>
    <w:div w:id="790054894">
      <w:bodyDiv w:val="1"/>
      <w:marLeft w:val="0"/>
      <w:marRight w:val="0"/>
      <w:marTop w:val="0"/>
      <w:marBottom w:val="0"/>
      <w:divBdr>
        <w:top w:val="none" w:sz="0" w:space="0" w:color="auto"/>
        <w:left w:val="none" w:sz="0" w:space="0" w:color="auto"/>
        <w:bottom w:val="none" w:sz="0" w:space="0" w:color="auto"/>
        <w:right w:val="none" w:sz="0" w:space="0" w:color="auto"/>
      </w:divBdr>
    </w:div>
    <w:div w:id="952789993">
      <w:bodyDiv w:val="1"/>
      <w:marLeft w:val="0"/>
      <w:marRight w:val="0"/>
      <w:marTop w:val="0"/>
      <w:marBottom w:val="0"/>
      <w:divBdr>
        <w:top w:val="none" w:sz="0" w:space="0" w:color="auto"/>
        <w:left w:val="none" w:sz="0" w:space="0" w:color="auto"/>
        <w:bottom w:val="none" w:sz="0" w:space="0" w:color="auto"/>
        <w:right w:val="none" w:sz="0" w:space="0" w:color="auto"/>
      </w:divBdr>
    </w:div>
    <w:div w:id="1077902008">
      <w:bodyDiv w:val="1"/>
      <w:marLeft w:val="0"/>
      <w:marRight w:val="0"/>
      <w:marTop w:val="0"/>
      <w:marBottom w:val="0"/>
      <w:divBdr>
        <w:top w:val="none" w:sz="0" w:space="0" w:color="auto"/>
        <w:left w:val="none" w:sz="0" w:space="0" w:color="auto"/>
        <w:bottom w:val="none" w:sz="0" w:space="0" w:color="auto"/>
        <w:right w:val="none" w:sz="0" w:space="0" w:color="auto"/>
      </w:divBdr>
    </w:div>
    <w:div w:id="1090471250">
      <w:bodyDiv w:val="1"/>
      <w:marLeft w:val="0"/>
      <w:marRight w:val="0"/>
      <w:marTop w:val="0"/>
      <w:marBottom w:val="0"/>
      <w:divBdr>
        <w:top w:val="none" w:sz="0" w:space="0" w:color="auto"/>
        <w:left w:val="none" w:sz="0" w:space="0" w:color="auto"/>
        <w:bottom w:val="none" w:sz="0" w:space="0" w:color="auto"/>
        <w:right w:val="none" w:sz="0" w:space="0" w:color="auto"/>
      </w:divBdr>
    </w:div>
    <w:div w:id="1576279787">
      <w:bodyDiv w:val="1"/>
      <w:marLeft w:val="0"/>
      <w:marRight w:val="0"/>
      <w:marTop w:val="0"/>
      <w:marBottom w:val="0"/>
      <w:divBdr>
        <w:top w:val="none" w:sz="0" w:space="0" w:color="auto"/>
        <w:left w:val="none" w:sz="0" w:space="0" w:color="auto"/>
        <w:bottom w:val="none" w:sz="0" w:space="0" w:color="auto"/>
        <w:right w:val="none" w:sz="0" w:space="0" w:color="auto"/>
      </w:divBdr>
    </w:div>
    <w:div w:id="1682079257">
      <w:bodyDiv w:val="1"/>
      <w:marLeft w:val="0"/>
      <w:marRight w:val="0"/>
      <w:marTop w:val="0"/>
      <w:marBottom w:val="0"/>
      <w:divBdr>
        <w:top w:val="none" w:sz="0" w:space="0" w:color="auto"/>
        <w:left w:val="none" w:sz="0" w:space="0" w:color="auto"/>
        <w:bottom w:val="none" w:sz="0" w:space="0" w:color="auto"/>
        <w:right w:val="none" w:sz="0" w:space="0" w:color="auto"/>
      </w:divBdr>
    </w:div>
    <w:div w:id="1849324242">
      <w:bodyDiv w:val="1"/>
      <w:marLeft w:val="0"/>
      <w:marRight w:val="0"/>
      <w:marTop w:val="0"/>
      <w:marBottom w:val="0"/>
      <w:divBdr>
        <w:top w:val="none" w:sz="0" w:space="0" w:color="auto"/>
        <w:left w:val="none" w:sz="0" w:space="0" w:color="auto"/>
        <w:bottom w:val="none" w:sz="0" w:space="0" w:color="auto"/>
        <w:right w:val="none" w:sz="0" w:space="0" w:color="auto"/>
      </w:divBdr>
    </w:div>
    <w:div w:id="2030376804">
      <w:bodyDiv w:val="1"/>
      <w:marLeft w:val="0"/>
      <w:marRight w:val="0"/>
      <w:marTop w:val="0"/>
      <w:marBottom w:val="0"/>
      <w:divBdr>
        <w:top w:val="none" w:sz="0" w:space="0" w:color="auto"/>
        <w:left w:val="none" w:sz="0" w:space="0" w:color="auto"/>
        <w:bottom w:val="none" w:sz="0" w:space="0" w:color="auto"/>
        <w:right w:val="none" w:sz="0" w:space="0" w:color="auto"/>
      </w:divBdr>
    </w:div>
    <w:div w:id="2047368431">
      <w:bodyDiv w:val="1"/>
      <w:marLeft w:val="0"/>
      <w:marRight w:val="0"/>
      <w:marTop w:val="0"/>
      <w:marBottom w:val="0"/>
      <w:divBdr>
        <w:top w:val="none" w:sz="0" w:space="0" w:color="auto"/>
        <w:left w:val="none" w:sz="0" w:space="0" w:color="auto"/>
        <w:bottom w:val="none" w:sz="0" w:space="0" w:color="auto"/>
        <w:right w:val="none" w:sz="0" w:space="0" w:color="auto"/>
      </w:divBdr>
    </w:div>
    <w:div w:id="207030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wd-youth.info/" TargetMode="External"/><Relationship Id="rId18" Type="http://schemas.openxmlformats.org/officeDocument/2006/relationships/hyperlink" Target="http://www.ncld-youth.info" TargetMode="External"/><Relationship Id="rId26" Type="http://schemas.openxmlformats.org/officeDocument/2006/relationships/hyperlink" Target="http://www.griffinhammis.com/" TargetMode="External"/><Relationship Id="rId39" Type="http://schemas.openxmlformats.org/officeDocument/2006/relationships/hyperlink" Target="https://transitionta.org/sites/default/files/Section%20511_0.pdf" TargetMode="External"/><Relationship Id="rId3" Type="http://schemas.openxmlformats.org/officeDocument/2006/relationships/styles" Target="styles.xml"/><Relationship Id="rId21" Type="http://schemas.openxmlformats.org/officeDocument/2006/relationships/hyperlink" Target="https://y-tac.org/" TargetMode="External"/><Relationship Id="rId34" Type="http://schemas.openxmlformats.org/officeDocument/2006/relationships/hyperlink" Target="http://www.disabilityscoop.com/2014/07/22/obama-law-limiting-sheltered/19538/" TargetMode="External"/><Relationship Id="rId42" Type="http://schemas.openxmlformats.org/officeDocument/2006/relationships/hyperlink" Target="https://www.nds.org.au/images/workforce/ADWR_Third_Edition_July_2018.pdf" TargetMode="External"/><Relationship Id="rId47"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centerontransition.org/" TargetMode="External"/><Relationship Id="rId25" Type="http://schemas.openxmlformats.org/officeDocument/2006/relationships/hyperlink" Target="http://www.pacer.org/transition/" TargetMode="External"/><Relationship Id="rId33" Type="http://schemas.openxmlformats.org/officeDocument/2006/relationships/hyperlink" Target="https://www.dss.gov.au/sites/default/files/documents/01_2019/ndis-participant-employment-taskforce-terms-reference-publication.docx" TargetMode="External"/><Relationship Id="rId38" Type="http://schemas.openxmlformats.org/officeDocument/2006/relationships/hyperlink" Target="https://sites.ed.gov/idea/"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transitioncoalition.org/" TargetMode="External"/><Relationship Id="rId20" Type="http://schemas.openxmlformats.org/officeDocument/2006/relationships/hyperlink" Target="http://www.leadcenter.org/" TargetMode="External"/><Relationship Id="rId29" Type="http://schemas.openxmlformats.org/officeDocument/2006/relationships/hyperlink" Target="https://www.apsc.gov.au/tackling-wicked-problems-public-policy-perspective" TargetMode="External"/><Relationship Id="rId41" Type="http://schemas.openxmlformats.org/officeDocument/2006/relationships/hyperlink" Target="http://www.parentcenterhub.org/wp-content/uploads/repo_items/ntact-scb-partnerships-guid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askearn.org/" TargetMode="External"/><Relationship Id="rId32" Type="http://schemas.openxmlformats.org/officeDocument/2006/relationships/hyperlink" Target="https://www.dss.gov.au/sites/default/files/documents/05_2012/national_disability_strategy_2010_2020.pdf" TargetMode="External"/><Relationship Id="rId37" Type="http://schemas.openxmlformats.org/officeDocument/2006/relationships/hyperlink" Target="https://www.aph.gov.au/Parliamentary_Business/Committees/House/Employment_Education_and_Training/School_to_WorkTransition/Report" TargetMode="External"/><Relationship Id="rId40" Type="http://schemas.openxmlformats.org/officeDocument/2006/relationships/hyperlink" Target="https://transitionta.org/search/google/Kohler%27s%20Taxonomy" TargetMode="External"/><Relationship Id="rId45" Type="http://schemas.openxmlformats.org/officeDocument/2006/relationships/hyperlink" Target="https://www.issuelab.org/resources/24421/24421.pdf" TargetMode="External"/><Relationship Id="rId5" Type="http://schemas.openxmlformats.org/officeDocument/2006/relationships/webSettings" Target="webSettings.xml"/><Relationship Id="rId15" Type="http://schemas.openxmlformats.org/officeDocument/2006/relationships/hyperlink" Target="https://transcen.org/" TargetMode="External"/><Relationship Id="rId23" Type="http://schemas.openxmlformats.org/officeDocument/2006/relationships/hyperlink" Target="https://askjan.org/index.cfm" TargetMode="External"/><Relationship Id="rId28" Type="http://schemas.openxmlformats.org/officeDocument/2006/relationships/hyperlink" Target="http://www.tickettowork.org.au/research-evaluation/" TargetMode="External"/><Relationship Id="rId36" Type="http://schemas.openxmlformats.org/officeDocument/2006/relationships/hyperlink" Target="https://www.dol.gov/odep/pdf/20150302-FPT.pdf"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www.wintac.org/" TargetMode="External"/><Relationship Id="rId31" Type="http://schemas.openxmlformats.org/officeDocument/2006/relationships/hyperlink" Target="https://www.cyda.org.au/search/details/85/post-school-transition-the-experiences-of-students-with-disability" TargetMode="External"/><Relationship Id="rId44" Type="http://schemas.openxmlformats.org/officeDocument/2006/relationships/hyperlink" Target="http://www.cadr.org.a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transitionta.org/" TargetMode="External"/><Relationship Id="rId22" Type="http://schemas.openxmlformats.org/officeDocument/2006/relationships/hyperlink" Target="http://www.thinkcollege.net/" TargetMode="External"/><Relationship Id="rId27" Type="http://schemas.openxmlformats.org/officeDocument/2006/relationships/hyperlink" Target="http://www.marcgold.com/" TargetMode="External"/><Relationship Id="rId30" Type="http://schemas.openxmlformats.org/officeDocument/2006/relationships/hyperlink" Target="https://sydney.edu.au/health-sciences/cdrp/publications/technical-reports/A_Fair_Go.pdf" TargetMode="External"/><Relationship Id="rId35" Type="http://schemas.openxmlformats.org/officeDocument/2006/relationships/hyperlink" Target="https://www.ndis.gov.au/community/information-linkages-and-capacity-building-ilc/ilc-policy-framework" TargetMode="External"/><Relationship Id="rId43" Type="http://schemas.openxmlformats.org/officeDocument/2006/relationships/hyperlink" Target="http://www.ncset.org/publications/essentialtools/teams/" TargetMode="External"/><Relationship Id="rId48"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0FEE9-50E2-4C0C-90E1-CA291ECE1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455</Words>
  <Characters>76700</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5</cp:revision>
  <cp:lastPrinted>2019-10-21T22:37:00Z</cp:lastPrinted>
  <dcterms:created xsi:type="dcterms:W3CDTF">2020-11-04T00:45:00Z</dcterms:created>
  <dcterms:modified xsi:type="dcterms:W3CDTF">2020-11-04T03:21:00Z</dcterms:modified>
</cp:coreProperties>
</file>